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15CA28" w14:textId="0A13E8CE" w:rsidR="000A62B5" w:rsidRPr="00BE4B64" w:rsidRDefault="000A62B5" w:rsidP="00BE4B64">
      <w:pPr>
        <w:spacing w:line="360" w:lineRule="auto"/>
        <w:rPr>
          <w:rFonts w:ascii="Times New Roman" w:hAnsi="Times New Roman" w:cs="Times New Roman"/>
        </w:rPr>
      </w:pPr>
    </w:p>
    <w:p w14:paraId="68AF8E48" w14:textId="640447A4" w:rsidR="000A62B5" w:rsidRPr="00BE4B64" w:rsidRDefault="000A62B5" w:rsidP="00BE4B64">
      <w:pPr>
        <w:pStyle w:val="Title"/>
        <w:spacing w:line="360" w:lineRule="auto"/>
        <w:rPr>
          <w:rFonts w:ascii="Times New Roman" w:hAnsi="Times New Roman" w:cs="Times New Roman"/>
          <w:sz w:val="24"/>
          <w:szCs w:val="24"/>
        </w:rPr>
      </w:pPr>
      <w:bookmarkStart w:id="0" w:name="OLE_LINK1"/>
      <w:r w:rsidRPr="00BE4B64">
        <w:rPr>
          <w:rFonts w:ascii="Times New Roman" w:hAnsi="Times New Roman" w:cs="Times New Roman"/>
          <w:sz w:val="24"/>
          <w:szCs w:val="24"/>
        </w:rPr>
        <w:t xml:space="preserve">Isolating transdiagnostic effects reveals </w:t>
      </w:r>
      <w:r w:rsidR="00282104" w:rsidRPr="00BE4B64">
        <w:rPr>
          <w:rFonts w:ascii="Times New Roman" w:hAnsi="Times New Roman" w:cs="Times New Roman"/>
          <w:sz w:val="24"/>
          <w:szCs w:val="24"/>
        </w:rPr>
        <w:t>specific genetic profiles</w:t>
      </w:r>
      <w:r w:rsidRPr="00BE4B64">
        <w:rPr>
          <w:rFonts w:ascii="Times New Roman" w:hAnsi="Times New Roman" w:cs="Times New Roman"/>
          <w:sz w:val="24"/>
          <w:szCs w:val="24"/>
        </w:rPr>
        <w:t xml:space="preserve"> in psychiatric disorders.</w:t>
      </w:r>
    </w:p>
    <w:bookmarkEnd w:id="0"/>
    <w:p w14:paraId="1CCB978C" w14:textId="77777777" w:rsidR="005B33FF" w:rsidRPr="00BE4B64" w:rsidRDefault="005B33FF" w:rsidP="00BE4B64">
      <w:pPr>
        <w:pStyle w:val="Title"/>
        <w:spacing w:line="360" w:lineRule="auto"/>
        <w:rPr>
          <w:rFonts w:ascii="Times New Roman" w:hAnsi="Times New Roman" w:cs="Times New Roman"/>
          <w:sz w:val="24"/>
          <w:szCs w:val="24"/>
        </w:rPr>
      </w:pPr>
    </w:p>
    <w:p w14:paraId="7B77F0D9" w14:textId="404FE7D6" w:rsidR="005B33FF" w:rsidRPr="00BE4B64" w:rsidRDefault="005B33FF" w:rsidP="00BE4B64">
      <w:pPr>
        <w:spacing w:line="360" w:lineRule="auto"/>
        <w:rPr>
          <w:rFonts w:ascii="Times New Roman" w:eastAsiaTheme="minorEastAsia" w:hAnsi="Times New Roman" w:cs="Times New Roman"/>
        </w:rPr>
      </w:pPr>
      <w:r w:rsidRPr="00BE4B64">
        <w:rPr>
          <w:rStyle w:val="normaltextrun"/>
          <w:rFonts w:ascii="Times New Roman" w:hAnsi="Times New Roman" w:cs="Times New Roman"/>
          <w:lang w:val="en"/>
        </w:rPr>
        <w:t>Engin Keser</w:t>
      </w:r>
      <w:r w:rsidRPr="00BE4B64">
        <w:rPr>
          <w:rStyle w:val="normaltextrun"/>
          <w:rFonts w:ascii="Times New Roman" w:hAnsi="Times New Roman" w:cs="Times New Roman"/>
          <w:vertAlign w:val="superscript"/>
          <w:lang w:val="en"/>
        </w:rPr>
        <w:t>1,5</w:t>
      </w:r>
      <w:r w:rsidRPr="00BE4B64">
        <w:rPr>
          <w:rStyle w:val="normaltextrun"/>
          <w:rFonts w:ascii="Times New Roman" w:hAnsi="Times New Roman" w:cs="Times New Roman"/>
          <w:lang w:val="en"/>
        </w:rPr>
        <w:t>, Wangjingyi Liao</w:t>
      </w:r>
      <w:r w:rsidRPr="00BE4B64">
        <w:rPr>
          <w:rStyle w:val="normaltextrun"/>
          <w:rFonts w:ascii="Times New Roman" w:hAnsi="Times New Roman" w:cs="Times New Roman"/>
          <w:vertAlign w:val="superscript"/>
          <w:lang w:val="en"/>
        </w:rPr>
        <w:t>2,5</w:t>
      </w:r>
      <w:r w:rsidRPr="00BE4B64">
        <w:rPr>
          <w:rStyle w:val="normaltextrun"/>
          <w:rFonts w:ascii="Times New Roman" w:hAnsi="Times New Roman" w:cs="Times New Roman"/>
          <w:lang w:val="en"/>
        </w:rPr>
        <w:t>, Andrea G. Allegrini</w:t>
      </w:r>
      <w:r w:rsidRPr="00BE4B64">
        <w:rPr>
          <w:rStyle w:val="normaltextrun"/>
          <w:rFonts w:ascii="Times New Roman" w:hAnsi="Times New Roman" w:cs="Times New Roman"/>
          <w:vertAlign w:val="superscript"/>
          <w:lang w:val="en"/>
        </w:rPr>
        <w:t>3</w:t>
      </w:r>
      <w:r w:rsidRPr="00BE4B64">
        <w:rPr>
          <w:rStyle w:val="normaltextrun"/>
          <w:rFonts w:ascii="Times New Roman" w:hAnsi="Times New Roman" w:cs="Times New Roman"/>
          <w:lang w:val="en"/>
        </w:rPr>
        <w:t>, Kaili Rimfeld</w:t>
      </w:r>
      <w:r w:rsidRPr="00BE4B64">
        <w:rPr>
          <w:rStyle w:val="normaltextrun"/>
          <w:rFonts w:ascii="Times New Roman" w:hAnsi="Times New Roman" w:cs="Times New Roman"/>
          <w:vertAlign w:val="superscript"/>
          <w:lang w:val="en"/>
        </w:rPr>
        <w:t>1,4</w:t>
      </w:r>
      <w:r w:rsidRPr="00BE4B64">
        <w:rPr>
          <w:rStyle w:val="normaltextrun"/>
          <w:rFonts w:ascii="Times New Roman" w:hAnsi="Times New Roman" w:cs="Times New Roman"/>
          <w:lang w:val="en"/>
        </w:rPr>
        <w:t xml:space="preserve">, </w:t>
      </w:r>
      <w:r w:rsidR="00EE78D8" w:rsidRPr="00BE4B64">
        <w:rPr>
          <w:rStyle w:val="normaltextrun"/>
          <w:rFonts w:ascii="Times New Roman" w:hAnsi="Times New Roman" w:cs="Times New Roman"/>
          <w:lang w:val="en"/>
        </w:rPr>
        <w:t>Thalia C. Eley</w:t>
      </w:r>
      <w:r w:rsidR="00EE78D8" w:rsidRPr="00BE4B64">
        <w:rPr>
          <w:rStyle w:val="normaltextrun"/>
          <w:rFonts w:ascii="Times New Roman" w:hAnsi="Times New Roman" w:cs="Times New Roman"/>
          <w:vertAlign w:val="superscript"/>
          <w:lang w:val="en"/>
        </w:rPr>
        <w:t>1</w:t>
      </w:r>
      <w:r w:rsidR="00EE78D8" w:rsidRPr="00BE4B64">
        <w:rPr>
          <w:rStyle w:val="normaltextrun"/>
          <w:rFonts w:ascii="Times New Roman" w:hAnsi="Times New Roman" w:cs="Times New Roman"/>
          <w:lang w:val="en"/>
        </w:rPr>
        <w:t xml:space="preserve">, </w:t>
      </w:r>
      <w:r w:rsidRPr="00BE4B64">
        <w:rPr>
          <w:rStyle w:val="normaltextrun"/>
          <w:rFonts w:ascii="Times New Roman" w:hAnsi="Times New Roman" w:cs="Times New Roman"/>
          <w:lang w:val="en"/>
        </w:rPr>
        <w:t>Robert Plomin</w:t>
      </w:r>
      <w:r w:rsidRPr="00BE4B64">
        <w:rPr>
          <w:rStyle w:val="normaltextrun"/>
          <w:rFonts w:ascii="Times New Roman" w:hAnsi="Times New Roman" w:cs="Times New Roman"/>
          <w:vertAlign w:val="superscript"/>
          <w:lang w:val="en"/>
        </w:rPr>
        <w:t>1,6</w:t>
      </w:r>
      <w:r w:rsidRPr="00BE4B64">
        <w:rPr>
          <w:rStyle w:val="normaltextrun"/>
          <w:rFonts w:ascii="Times New Roman" w:hAnsi="Times New Roman" w:cs="Times New Roman"/>
          <w:lang w:val="en"/>
        </w:rPr>
        <w:t xml:space="preserve"> and Margherita Malanchini</w:t>
      </w:r>
      <w:r w:rsidRPr="00BE4B64">
        <w:rPr>
          <w:rStyle w:val="normaltextrun"/>
          <w:rFonts w:ascii="Times New Roman" w:hAnsi="Times New Roman" w:cs="Times New Roman"/>
          <w:vertAlign w:val="superscript"/>
          <w:lang w:val="en"/>
        </w:rPr>
        <w:t>1,2,6</w:t>
      </w:r>
      <w:r w:rsidRPr="00BE4B64">
        <w:rPr>
          <w:rStyle w:val="eop"/>
          <w:rFonts w:ascii="Times New Roman" w:hAnsi="Times New Roman" w:cs="Times New Roman"/>
        </w:rPr>
        <w:t> </w:t>
      </w:r>
    </w:p>
    <w:p w14:paraId="435FAB4B" w14:textId="77777777" w:rsidR="005B33FF" w:rsidRPr="00BE4B64" w:rsidRDefault="005B33FF" w:rsidP="00BE4B64">
      <w:pPr>
        <w:spacing w:line="360" w:lineRule="auto"/>
        <w:rPr>
          <w:rFonts w:ascii="Times New Roman" w:eastAsiaTheme="minorEastAsia" w:hAnsi="Times New Roman" w:cs="Times New Roman"/>
        </w:rPr>
      </w:pPr>
      <w:r w:rsidRPr="00BE4B64">
        <w:rPr>
          <w:rStyle w:val="normaltextrun"/>
          <w:rFonts w:ascii="Times New Roman" w:eastAsiaTheme="minorEastAsia" w:hAnsi="Times New Roman" w:cs="Times New Roman"/>
          <w:lang w:val="en"/>
        </w:rPr>
        <w:t> </w:t>
      </w:r>
      <w:r w:rsidRPr="00BE4B64">
        <w:rPr>
          <w:rStyle w:val="eop"/>
          <w:rFonts w:ascii="Times New Roman" w:eastAsiaTheme="minorEastAsia" w:hAnsi="Times New Roman" w:cs="Times New Roman"/>
        </w:rPr>
        <w:t> </w:t>
      </w:r>
    </w:p>
    <w:p w14:paraId="483B3CD4" w14:textId="77777777" w:rsidR="005B33FF" w:rsidRPr="00BE4B64" w:rsidRDefault="005B33FF" w:rsidP="00BE4B64">
      <w:pPr>
        <w:spacing w:line="360" w:lineRule="auto"/>
        <w:rPr>
          <w:rFonts w:ascii="Times New Roman" w:eastAsiaTheme="minorEastAsia" w:hAnsi="Times New Roman" w:cs="Times New Roman"/>
        </w:rPr>
      </w:pPr>
      <w:r w:rsidRPr="00BE4B64">
        <w:rPr>
          <w:rStyle w:val="normaltextrun"/>
          <w:rFonts w:ascii="Times New Roman" w:eastAsiaTheme="minorEastAsia" w:hAnsi="Times New Roman" w:cs="Times New Roman"/>
          <w:vertAlign w:val="superscript"/>
          <w:lang w:val="en"/>
        </w:rPr>
        <w:t xml:space="preserve">1 </w:t>
      </w:r>
      <w:r w:rsidRPr="00BE4B64">
        <w:rPr>
          <w:rStyle w:val="normaltextrun"/>
          <w:rFonts w:ascii="Times New Roman" w:eastAsiaTheme="minorEastAsia" w:hAnsi="Times New Roman" w:cs="Times New Roman"/>
          <w:lang w:val="en"/>
        </w:rPr>
        <w:t>Social, Genetic and Developmental Psychiatry Centre, King's College London</w:t>
      </w:r>
      <w:r w:rsidRPr="00BE4B64">
        <w:rPr>
          <w:rStyle w:val="eop"/>
          <w:rFonts w:ascii="Times New Roman" w:eastAsiaTheme="minorEastAsia" w:hAnsi="Times New Roman" w:cs="Times New Roman"/>
        </w:rPr>
        <w:t> </w:t>
      </w:r>
    </w:p>
    <w:p w14:paraId="23997007" w14:textId="77777777" w:rsidR="005B33FF" w:rsidRPr="00BE4B64" w:rsidRDefault="005B33FF" w:rsidP="00BE4B64">
      <w:pPr>
        <w:spacing w:line="360" w:lineRule="auto"/>
        <w:rPr>
          <w:rFonts w:ascii="Times New Roman" w:eastAsiaTheme="minorEastAsia" w:hAnsi="Times New Roman" w:cs="Times New Roman"/>
        </w:rPr>
      </w:pPr>
      <w:r w:rsidRPr="00BE4B64">
        <w:rPr>
          <w:rStyle w:val="normaltextrun"/>
          <w:rFonts w:ascii="Times New Roman" w:eastAsiaTheme="minorEastAsia" w:hAnsi="Times New Roman" w:cs="Times New Roman"/>
          <w:vertAlign w:val="superscript"/>
          <w:lang w:val="en"/>
        </w:rPr>
        <w:t xml:space="preserve">2 </w:t>
      </w:r>
      <w:r w:rsidRPr="00BE4B64">
        <w:rPr>
          <w:rStyle w:val="normaltextrun"/>
          <w:rFonts w:ascii="Times New Roman" w:eastAsiaTheme="minorEastAsia" w:hAnsi="Times New Roman" w:cs="Times New Roman"/>
          <w:lang w:val="en"/>
        </w:rPr>
        <w:t xml:space="preserve">School of Biological and </w:t>
      </w:r>
      <w:proofErr w:type="spellStart"/>
      <w:r w:rsidRPr="00BE4B64">
        <w:rPr>
          <w:rStyle w:val="normaltextrun"/>
          <w:rFonts w:ascii="Times New Roman" w:eastAsiaTheme="minorEastAsia" w:hAnsi="Times New Roman" w:cs="Times New Roman"/>
          <w:lang w:val="en"/>
        </w:rPr>
        <w:t>Behavioural</w:t>
      </w:r>
      <w:proofErr w:type="spellEnd"/>
      <w:r w:rsidRPr="00BE4B64">
        <w:rPr>
          <w:rStyle w:val="normaltextrun"/>
          <w:rFonts w:ascii="Times New Roman" w:eastAsiaTheme="minorEastAsia" w:hAnsi="Times New Roman" w:cs="Times New Roman"/>
          <w:lang w:val="en"/>
        </w:rPr>
        <w:t xml:space="preserve"> Sciences, Queen Mary University of London</w:t>
      </w:r>
      <w:r w:rsidRPr="00BE4B64">
        <w:rPr>
          <w:rStyle w:val="eop"/>
          <w:rFonts w:ascii="Times New Roman" w:eastAsiaTheme="minorEastAsia" w:hAnsi="Times New Roman" w:cs="Times New Roman"/>
        </w:rPr>
        <w:t> </w:t>
      </w:r>
    </w:p>
    <w:p w14:paraId="506B7C4E" w14:textId="77777777" w:rsidR="005B33FF" w:rsidRPr="00BE4B64" w:rsidRDefault="005B33FF" w:rsidP="00BE4B64">
      <w:pPr>
        <w:spacing w:line="360" w:lineRule="auto"/>
        <w:rPr>
          <w:rFonts w:ascii="Times New Roman" w:eastAsiaTheme="minorEastAsia" w:hAnsi="Times New Roman" w:cs="Times New Roman"/>
        </w:rPr>
      </w:pPr>
      <w:r w:rsidRPr="00BE4B64">
        <w:rPr>
          <w:rStyle w:val="normaltextrun"/>
          <w:rFonts w:ascii="Times New Roman" w:eastAsiaTheme="minorEastAsia" w:hAnsi="Times New Roman" w:cs="Times New Roman"/>
          <w:vertAlign w:val="superscript"/>
          <w:lang w:val="en"/>
        </w:rPr>
        <w:t xml:space="preserve">3 </w:t>
      </w:r>
      <w:r w:rsidRPr="00BE4B64">
        <w:rPr>
          <w:rStyle w:val="normaltextrun"/>
          <w:rFonts w:ascii="Times New Roman" w:eastAsiaTheme="minorEastAsia" w:hAnsi="Times New Roman" w:cs="Times New Roman"/>
          <w:lang w:val="en"/>
        </w:rPr>
        <w:t>Department of Psychology and Language Science, University College London</w:t>
      </w:r>
      <w:r w:rsidRPr="00BE4B64">
        <w:rPr>
          <w:rStyle w:val="eop"/>
          <w:rFonts w:ascii="Times New Roman" w:eastAsiaTheme="minorEastAsia" w:hAnsi="Times New Roman" w:cs="Times New Roman"/>
        </w:rPr>
        <w:t> </w:t>
      </w:r>
    </w:p>
    <w:p w14:paraId="468CAC47" w14:textId="77777777" w:rsidR="005B33FF" w:rsidRPr="00BE4B64" w:rsidRDefault="005B33FF" w:rsidP="00BE4B64">
      <w:pPr>
        <w:spacing w:line="360" w:lineRule="auto"/>
        <w:rPr>
          <w:rFonts w:ascii="Times New Roman" w:eastAsiaTheme="minorEastAsia" w:hAnsi="Times New Roman" w:cs="Times New Roman"/>
        </w:rPr>
      </w:pPr>
      <w:r w:rsidRPr="00BE4B64">
        <w:rPr>
          <w:rStyle w:val="normaltextrun"/>
          <w:rFonts w:ascii="Times New Roman" w:eastAsiaTheme="minorEastAsia" w:hAnsi="Times New Roman" w:cs="Times New Roman"/>
          <w:vertAlign w:val="superscript"/>
          <w:lang w:val="en"/>
        </w:rPr>
        <w:t>4</w:t>
      </w:r>
      <w:r w:rsidRPr="00BE4B64">
        <w:rPr>
          <w:rStyle w:val="normaltextrun"/>
          <w:rFonts w:ascii="Times New Roman" w:eastAsiaTheme="minorEastAsia" w:hAnsi="Times New Roman" w:cs="Times New Roman"/>
          <w:lang w:val="en"/>
        </w:rPr>
        <w:t xml:space="preserve"> Department of Psychology, Royal Holloway University of London</w:t>
      </w:r>
      <w:r w:rsidRPr="00BE4B64">
        <w:rPr>
          <w:rStyle w:val="eop"/>
          <w:rFonts w:ascii="Times New Roman" w:eastAsiaTheme="minorEastAsia" w:hAnsi="Times New Roman" w:cs="Times New Roman"/>
        </w:rPr>
        <w:t> </w:t>
      </w:r>
    </w:p>
    <w:p w14:paraId="1DBA07DF" w14:textId="36A125E7" w:rsidR="005B33FF" w:rsidRPr="00BE4B64" w:rsidRDefault="005B33FF" w:rsidP="00BE4B64">
      <w:pPr>
        <w:spacing w:line="360" w:lineRule="auto"/>
        <w:rPr>
          <w:rFonts w:ascii="Times New Roman" w:eastAsiaTheme="minorEastAsia" w:hAnsi="Times New Roman" w:cs="Times New Roman"/>
        </w:rPr>
      </w:pPr>
      <w:r w:rsidRPr="00BE4B64">
        <w:rPr>
          <w:rStyle w:val="normaltextrun"/>
          <w:rFonts w:ascii="Times New Roman" w:eastAsiaTheme="minorEastAsia" w:hAnsi="Times New Roman" w:cs="Times New Roman"/>
          <w:vertAlign w:val="superscript"/>
          <w:lang w:val="en"/>
        </w:rPr>
        <w:t>5</w:t>
      </w:r>
      <w:r w:rsidR="00DF6234" w:rsidRPr="00BE4B64">
        <w:rPr>
          <w:rStyle w:val="normaltextrun"/>
          <w:rFonts w:ascii="Times New Roman" w:eastAsiaTheme="minorEastAsia" w:hAnsi="Times New Roman" w:cs="Times New Roman"/>
          <w:vertAlign w:val="superscript"/>
          <w:lang w:val="en"/>
        </w:rPr>
        <w:t xml:space="preserve"> </w:t>
      </w:r>
      <w:r w:rsidRPr="00BE4B64">
        <w:rPr>
          <w:rStyle w:val="normaltextrun"/>
          <w:rFonts w:ascii="Times New Roman" w:eastAsiaTheme="minorEastAsia" w:hAnsi="Times New Roman" w:cs="Times New Roman"/>
          <w:lang w:val="en"/>
        </w:rPr>
        <w:t>These authors contributed equally</w:t>
      </w:r>
      <w:r w:rsidRPr="00BE4B64">
        <w:rPr>
          <w:rStyle w:val="eop"/>
          <w:rFonts w:ascii="Times New Roman" w:eastAsiaTheme="minorEastAsia" w:hAnsi="Times New Roman" w:cs="Times New Roman"/>
        </w:rPr>
        <w:t> </w:t>
      </w:r>
    </w:p>
    <w:p w14:paraId="04CCB4F5" w14:textId="77777777" w:rsidR="005B33FF" w:rsidRPr="00BE4B64" w:rsidRDefault="005B33FF" w:rsidP="00BE4B64">
      <w:pPr>
        <w:spacing w:line="360" w:lineRule="auto"/>
        <w:rPr>
          <w:rStyle w:val="eop"/>
          <w:rFonts w:ascii="Times New Roman" w:eastAsiaTheme="minorEastAsia" w:hAnsi="Times New Roman" w:cs="Times New Roman"/>
        </w:rPr>
      </w:pPr>
      <w:r w:rsidRPr="00BE4B64">
        <w:rPr>
          <w:rStyle w:val="normaltextrun"/>
          <w:rFonts w:ascii="Times New Roman" w:eastAsiaTheme="minorEastAsia" w:hAnsi="Times New Roman" w:cs="Times New Roman"/>
          <w:vertAlign w:val="superscript"/>
          <w:lang w:val="en"/>
        </w:rPr>
        <w:t xml:space="preserve">6 </w:t>
      </w:r>
      <w:r w:rsidRPr="00BE4B64">
        <w:rPr>
          <w:rStyle w:val="normaltextrun"/>
          <w:rFonts w:ascii="Times New Roman" w:eastAsiaTheme="minorEastAsia" w:hAnsi="Times New Roman" w:cs="Times New Roman"/>
          <w:lang w:val="en"/>
        </w:rPr>
        <w:t>These authors jointly supervised the work</w:t>
      </w:r>
      <w:r w:rsidRPr="00BE4B64">
        <w:rPr>
          <w:rStyle w:val="eop"/>
          <w:rFonts w:ascii="Times New Roman" w:eastAsiaTheme="minorEastAsia" w:hAnsi="Times New Roman" w:cs="Times New Roman"/>
        </w:rPr>
        <w:t> </w:t>
      </w:r>
    </w:p>
    <w:p w14:paraId="355EDCC9" w14:textId="77777777" w:rsidR="006228FB" w:rsidRPr="00BE4B64" w:rsidRDefault="006228FB" w:rsidP="00BE4B64">
      <w:pPr>
        <w:spacing w:line="360" w:lineRule="auto"/>
        <w:rPr>
          <w:rStyle w:val="eop"/>
          <w:rFonts w:ascii="Times New Roman" w:eastAsiaTheme="minorEastAsia" w:hAnsi="Times New Roman" w:cs="Times New Roman"/>
        </w:rPr>
      </w:pPr>
    </w:p>
    <w:p w14:paraId="6BAC3E2E" w14:textId="7D0042B1" w:rsidR="006228FB" w:rsidRPr="00BE4B64" w:rsidRDefault="006228FB" w:rsidP="00BE4B64">
      <w:pPr>
        <w:spacing w:line="360" w:lineRule="auto"/>
        <w:rPr>
          <w:rStyle w:val="eop"/>
          <w:rFonts w:ascii="Times New Roman" w:eastAsiaTheme="minorEastAsia" w:hAnsi="Times New Roman" w:cs="Times New Roman"/>
        </w:rPr>
      </w:pPr>
      <w:r w:rsidRPr="00BE4B64">
        <w:rPr>
          <w:rStyle w:val="eop"/>
          <w:rFonts w:ascii="Times New Roman" w:eastAsiaTheme="minorEastAsia" w:hAnsi="Times New Roman" w:cs="Times New Roman"/>
        </w:rPr>
        <w:t xml:space="preserve">Correspondence: </w:t>
      </w:r>
      <w:hyperlink r:id="rId8" w:history="1">
        <w:r w:rsidRPr="00BE4B64">
          <w:rPr>
            <w:rStyle w:val="Hyperlink"/>
            <w:rFonts w:ascii="Times New Roman" w:eastAsiaTheme="minorEastAsia" w:hAnsi="Times New Roman" w:cs="Times New Roman"/>
          </w:rPr>
          <w:t>Robert.plomin@kcl.ac.uk</w:t>
        </w:r>
      </w:hyperlink>
      <w:r w:rsidRPr="00BE4B64">
        <w:rPr>
          <w:rStyle w:val="eop"/>
          <w:rFonts w:ascii="Times New Roman" w:eastAsiaTheme="minorEastAsia" w:hAnsi="Times New Roman" w:cs="Times New Roman"/>
        </w:rPr>
        <w:t xml:space="preserve">; </w:t>
      </w:r>
      <w:hyperlink r:id="rId9" w:history="1">
        <w:r w:rsidRPr="00BE4B64">
          <w:rPr>
            <w:rStyle w:val="Hyperlink"/>
            <w:rFonts w:ascii="Times New Roman" w:eastAsiaTheme="minorEastAsia" w:hAnsi="Times New Roman" w:cs="Times New Roman"/>
          </w:rPr>
          <w:t>m.malanchini@qmul.ac.uk</w:t>
        </w:r>
      </w:hyperlink>
    </w:p>
    <w:p w14:paraId="76858177" w14:textId="77777777" w:rsidR="009334D4" w:rsidRPr="00BE4B64" w:rsidRDefault="009334D4" w:rsidP="009334D4">
      <w:pPr>
        <w:pStyle w:val="Heading1"/>
        <w:spacing w:line="360" w:lineRule="auto"/>
        <w:rPr>
          <w:rFonts w:ascii="Times New Roman" w:hAnsi="Times New Roman" w:cs="Times New Roman"/>
          <w:sz w:val="24"/>
          <w:szCs w:val="24"/>
        </w:rPr>
      </w:pPr>
      <w:r w:rsidRPr="00BE4B64">
        <w:rPr>
          <w:rFonts w:ascii="Times New Roman" w:hAnsi="Times New Roman" w:cs="Times New Roman"/>
          <w:sz w:val="24"/>
          <w:szCs w:val="24"/>
        </w:rPr>
        <w:t>Acknowledgements</w:t>
      </w:r>
    </w:p>
    <w:p w14:paraId="7AC4AC6F" w14:textId="77777777" w:rsidR="009334D4" w:rsidRPr="00BE4B64" w:rsidRDefault="009334D4" w:rsidP="009334D4">
      <w:pPr>
        <w:spacing w:line="360" w:lineRule="auto"/>
        <w:rPr>
          <w:rFonts w:ascii="Times New Roman" w:hAnsi="Times New Roman" w:cs="Times New Roman"/>
          <w:lang w:val="en-US"/>
        </w:rPr>
      </w:pPr>
      <w:r w:rsidRPr="00BE4B64">
        <w:rPr>
          <w:rFonts w:ascii="Times New Roman" w:hAnsi="Times New Roman" w:cs="Times New Roman"/>
          <w:lang w:val="en-US"/>
        </w:rPr>
        <w:t xml:space="preserve">E.K. is supported by a PhD scholarship from the Economic and Social Research Council. W.L. is supported by a Chinese Scholarship Council PhD fellowship. MM is supported by a starting grant from the School of Biological and </w:t>
      </w:r>
      <w:proofErr w:type="spellStart"/>
      <w:r w:rsidRPr="00BE4B64">
        <w:rPr>
          <w:rFonts w:ascii="Times New Roman" w:hAnsi="Times New Roman" w:cs="Times New Roman"/>
          <w:lang w:val="en-US"/>
        </w:rPr>
        <w:t>Behavioural</w:t>
      </w:r>
      <w:proofErr w:type="spellEnd"/>
      <w:r w:rsidRPr="00BE4B64">
        <w:rPr>
          <w:rFonts w:ascii="Times New Roman" w:hAnsi="Times New Roman" w:cs="Times New Roman"/>
          <w:lang w:val="en-US"/>
        </w:rPr>
        <w:t xml:space="preserve"> Sciences at Queen Mary University of London. We would like to thank Jonathan Coleman for sharing the scripts used to apply block-jackknife correction, which were written by </w:t>
      </w:r>
      <w:proofErr w:type="spellStart"/>
      <w:r w:rsidRPr="00BE4B64">
        <w:rPr>
          <w:rFonts w:ascii="Times New Roman" w:eastAsia="Segoe UI" w:hAnsi="Times New Roman" w:cs="Times New Roman"/>
          <w:color w:val="242424"/>
          <w:lang w:val="en-US"/>
        </w:rPr>
        <w:t>Héléna</w:t>
      </w:r>
      <w:proofErr w:type="spellEnd"/>
      <w:r w:rsidRPr="00BE4B64">
        <w:rPr>
          <w:rFonts w:ascii="Times New Roman" w:eastAsia="Segoe UI" w:hAnsi="Times New Roman" w:cs="Times New Roman"/>
          <w:color w:val="242424"/>
          <w:lang w:val="en-US"/>
        </w:rPr>
        <w:t xml:space="preserve"> Gaspar and Christopher Hübel.</w:t>
      </w:r>
    </w:p>
    <w:p w14:paraId="6FF8D794" w14:textId="77777777" w:rsidR="009334D4" w:rsidRPr="00BE4B64" w:rsidRDefault="009334D4" w:rsidP="009334D4">
      <w:pPr>
        <w:pStyle w:val="Heading1"/>
        <w:spacing w:line="360" w:lineRule="auto"/>
        <w:rPr>
          <w:rFonts w:ascii="Times New Roman" w:hAnsi="Times New Roman" w:cs="Times New Roman"/>
          <w:sz w:val="24"/>
          <w:szCs w:val="24"/>
          <w:lang w:val="en-US"/>
        </w:rPr>
      </w:pPr>
      <w:r w:rsidRPr="00BE4B64">
        <w:rPr>
          <w:rFonts w:ascii="Times New Roman" w:hAnsi="Times New Roman" w:cs="Times New Roman"/>
          <w:sz w:val="24"/>
          <w:szCs w:val="24"/>
          <w:lang w:val="en-US"/>
        </w:rPr>
        <w:t>Conflict of Interest</w:t>
      </w:r>
    </w:p>
    <w:p w14:paraId="36A407CB" w14:textId="29EB8DAB" w:rsidR="009334D4" w:rsidRPr="00BE4B64" w:rsidRDefault="009334D4" w:rsidP="009334D4">
      <w:pPr>
        <w:spacing w:line="360" w:lineRule="auto"/>
        <w:rPr>
          <w:rFonts w:ascii="Times New Roman" w:hAnsi="Times New Roman" w:cs="Times New Roman" w:hint="eastAsia"/>
          <w:lang w:val="en-US" w:eastAsia="zh-CN"/>
        </w:rPr>
      </w:pPr>
      <w:r w:rsidRPr="00BE4B64">
        <w:rPr>
          <w:rFonts w:ascii="Times New Roman" w:hAnsi="Times New Roman" w:cs="Times New Roman"/>
          <w:lang w:val="en-US"/>
        </w:rPr>
        <w:t>The authors declare no conflict of interest.</w:t>
      </w:r>
    </w:p>
    <w:p w14:paraId="4DCBD1DC" w14:textId="77777777" w:rsidR="009334D4" w:rsidRPr="00BE4B64" w:rsidRDefault="009334D4" w:rsidP="009334D4">
      <w:pPr>
        <w:pStyle w:val="Heading1"/>
        <w:spacing w:line="360" w:lineRule="auto"/>
        <w:rPr>
          <w:rFonts w:ascii="Times New Roman" w:hAnsi="Times New Roman" w:cs="Times New Roman"/>
          <w:sz w:val="24"/>
          <w:szCs w:val="24"/>
          <w:lang w:val="en-US"/>
        </w:rPr>
      </w:pPr>
      <w:r w:rsidRPr="00BE4B64">
        <w:rPr>
          <w:rFonts w:ascii="Times New Roman" w:hAnsi="Times New Roman" w:cs="Times New Roman"/>
          <w:sz w:val="24"/>
          <w:szCs w:val="24"/>
          <w:lang w:val="en-US"/>
        </w:rPr>
        <w:t>Contributions</w:t>
      </w:r>
    </w:p>
    <w:p w14:paraId="1F3EB9F8" w14:textId="77777777" w:rsidR="009334D4" w:rsidRPr="00BE4B64" w:rsidRDefault="009334D4" w:rsidP="009334D4">
      <w:pPr>
        <w:spacing w:line="360" w:lineRule="auto"/>
        <w:rPr>
          <w:rFonts w:ascii="Times New Roman" w:hAnsi="Times New Roman" w:cs="Times New Roman"/>
          <w:lang w:val="en-US"/>
        </w:rPr>
      </w:pPr>
      <w:r w:rsidRPr="00BE4B64">
        <w:rPr>
          <w:rFonts w:ascii="Times New Roman" w:hAnsi="Times New Roman" w:cs="Times New Roman"/>
          <w:lang w:val="en-US"/>
        </w:rPr>
        <w:t xml:space="preserve">E.K., W.L., R.P. and M.M. conceived and designed the study.; E.K. and W.L. analyzed the data with </w:t>
      </w:r>
      <w:commentRangeStart w:id="1"/>
      <w:commentRangeEnd w:id="1"/>
      <w:r w:rsidRPr="00BE4B64">
        <w:rPr>
          <w:rStyle w:val="CommentReference"/>
          <w:rFonts w:ascii="Times New Roman" w:hAnsi="Times New Roman" w:cs="Times New Roman"/>
          <w:sz w:val="24"/>
          <w:szCs w:val="24"/>
        </w:rPr>
        <w:commentReference w:id="1"/>
      </w:r>
      <w:r w:rsidRPr="00BE4B64">
        <w:rPr>
          <w:rFonts w:ascii="Times New Roman" w:hAnsi="Times New Roman" w:cs="Times New Roman"/>
          <w:lang w:val="en-US"/>
        </w:rPr>
        <w:t xml:space="preserve">contributions from M.M. and </w:t>
      </w:r>
      <w:proofErr w:type="gramStart"/>
      <w:r w:rsidRPr="00BE4B64">
        <w:rPr>
          <w:rFonts w:ascii="Times New Roman" w:hAnsi="Times New Roman" w:cs="Times New Roman"/>
          <w:lang w:val="en-US"/>
        </w:rPr>
        <w:t>A.G.A..</w:t>
      </w:r>
      <w:proofErr w:type="gramEnd"/>
      <w:r w:rsidRPr="00BE4B64">
        <w:rPr>
          <w:rFonts w:ascii="Times New Roman" w:hAnsi="Times New Roman" w:cs="Times New Roman"/>
          <w:lang w:val="en-US"/>
        </w:rPr>
        <w:t xml:space="preserve"> E.K., W.L., R.P. and M.M. wrote the paper with contributions from K.R., A.G.A., and T.C.E. All authors contributed to the interpretation of data, provided critical feedback on manuscript drafts, and approved the final draft.</w:t>
      </w:r>
    </w:p>
    <w:p w14:paraId="447118CA" w14:textId="77777777" w:rsidR="009334D4" w:rsidRPr="00BE4B64" w:rsidRDefault="009334D4" w:rsidP="009334D4">
      <w:pPr>
        <w:spacing w:line="360" w:lineRule="auto"/>
        <w:rPr>
          <w:rFonts w:ascii="Times New Roman" w:hAnsi="Times New Roman" w:cs="Times New Roman"/>
          <w:lang w:val="en-US"/>
        </w:rPr>
      </w:pPr>
    </w:p>
    <w:p w14:paraId="41D0D1FA" w14:textId="5DE6EF34" w:rsidR="009334D4" w:rsidRPr="00BE4B64" w:rsidRDefault="009334D4" w:rsidP="009334D4">
      <w:pPr>
        <w:pStyle w:val="Heading1"/>
        <w:spacing w:line="360" w:lineRule="auto"/>
        <w:rPr>
          <w:rFonts w:ascii="Times New Roman" w:hAnsi="Times New Roman" w:cs="Times New Roman"/>
          <w:sz w:val="24"/>
          <w:szCs w:val="24"/>
          <w:lang w:val="en-US"/>
        </w:rPr>
      </w:pPr>
      <w:r w:rsidRPr="00BE4B64">
        <w:rPr>
          <w:rFonts w:ascii="Times New Roman" w:hAnsi="Times New Roman" w:cs="Times New Roman"/>
          <w:sz w:val="24"/>
          <w:szCs w:val="24"/>
          <w:lang w:val="en-US"/>
        </w:rPr>
        <w:lastRenderedPageBreak/>
        <w:t>Code availability</w:t>
      </w:r>
    </w:p>
    <w:p w14:paraId="03144070" w14:textId="77777777" w:rsidR="009334D4" w:rsidRPr="00BE4B64" w:rsidRDefault="009334D4" w:rsidP="009334D4">
      <w:pPr>
        <w:spacing w:line="360" w:lineRule="auto"/>
        <w:rPr>
          <w:rFonts w:ascii="Times New Roman" w:hAnsi="Times New Roman" w:cs="Times New Roman"/>
          <w:lang w:val="en-US"/>
        </w:rPr>
      </w:pPr>
      <w:r w:rsidRPr="00BE4B64">
        <w:rPr>
          <w:rFonts w:ascii="Times New Roman" w:hAnsi="Times New Roman" w:cs="Times New Roman"/>
          <w:lang w:val="en-US"/>
        </w:rPr>
        <w:t xml:space="preserve">Code will be available at  </w:t>
      </w:r>
      <w:hyperlink r:id="rId14" w:history="1">
        <w:r w:rsidRPr="00BE4B64">
          <w:rPr>
            <w:rStyle w:val="Hyperlink"/>
            <w:rFonts w:ascii="Times New Roman" w:hAnsi="Times New Roman" w:cs="Times New Roman"/>
            <w:lang w:val="en-US"/>
          </w:rPr>
          <w:t>https://github.com/CoDEresearchlab</w:t>
        </w:r>
      </w:hyperlink>
      <w:r w:rsidRPr="00BE4B64">
        <w:rPr>
          <w:rFonts w:ascii="Times New Roman" w:hAnsi="Times New Roman" w:cs="Times New Roman"/>
          <w:lang w:val="en-US"/>
        </w:rPr>
        <w:t xml:space="preserve"> upon publication. Ahead of publication we will make the code available upon request.</w:t>
      </w:r>
    </w:p>
    <w:p w14:paraId="1004F8C6" w14:textId="77777777" w:rsidR="009334D4" w:rsidRPr="009334D4" w:rsidRDefault="009334D4" w:rsidP="00BE4B64">
      <w:pPr>
        <w:spacing w:line="360" w:lineRule="auto"/>
        <w:rPr>
          <w:rFonts w:ascii="Times New Roman" w:hAnsi="Times New Roman" w:cs="Times New Roman"/>
          <w:lang w:val="en-US" w:eastAsia="zh-CN"/>
        </w:rPr>
      </w:pPr>
    </w:p>
    <w:p w14:paraId="76A66D4E" w14:textId="77777777" w:rsidR="009334D4" w:rsidRDefault="009334D4" w:rsidP="00BE4B64">
      <w:pPr>
        <w:spacing w:line="360" w:lineRule="auto"/>
        <w:rPr>
          <w:rFonts w:ascii="Times New Roman" w:hAnsi="Times New Roman" w:cs="Times New Roman"/>
          <w:lang w:val="en-US" w:eastAsia="zh-CN"/>
        </w:rPr>
      </w:pPr>
    </w:p>
    <w:p w14:paraId="44B517E7" w14:textId="77777777" w:rsidR="009334D4" w:rsidRDefault="009334D4" w:rsidP="00BE4B64">
      <w:pPr>
        <w:spacing w:line="360" w:lineRule="auto"/>
        <w:rPr>
          <w:rFonts w:ascii="Times New Roman" w:hAnsi="Times New Roman" w:cs="Times New Roman"/>
          <w:lang w:val="en-US" w:eastAsia="zh-CN"/>
        </w:rPr>
      </w:pPr>
    </w:p>
    <w:p w14:paraId="3676640C" w14:textId="77777777" w:rsidR="009334D4" w:rsidRDefault="009334D4" w:rsidP="00BE4B64">
      <w:pPr>
        <w:spacing w:line="360" w:lineRule="auto"/>
        <w:rPr>
          <w:rFonts w:ascii="Times New Roman" w:hAnsi="Times New Roman" w:cs="Times New Roman"/>
          <w:lang w:val="en-US" w:eastAsia="zh-CN"/>
        </w:rPr>
      </w:pPr>
    </w:p>
    <w:p w14:paraId="68E81589" w14:textId="77777777" w:rsidR="009334D4" w:rsidRDefault="009334D4" w:rsidP="00BE4B64">
      <w:pPr>
        <w:spacing w:line="360" w:lineRule="auto"/>
        <w:rPr>
          <w:rFonts w:ascii="Times New Roman" w:hAnsi="Times New Roman" w:cs="Times New Roman"/>
          <w:lang w:val="en-US" w:eastAsia="zh-CN"/>
        </w:rPr>
      </w:pPr>
    </w:p>
    <w:p w14:paraId="05C72AC5" w14:textId="77777777" w:rsidR="009334D4" w:rsidRDefault="009334D4" w:rsidP="00BE4B64">
      <w:pPr>
        <w:spacing w:line="360" w:lineRule="auto"/>
        <w:rPr>
          <w:rFonts w:ascii="Times New Roman" w:hAnsi="Times New Roman" w:cs="Times New Roman"/>
          <w:lang w:val="en-US" w:eastAsia="zh-CN"/>
        </w:rPr>
      </w:pPr>
    </w:p>
    <w:p w14:paraId="3D6618D2" w14:textId="77777777" w:rsidR="009334D4" w:rsidRDefault="009334D4" w:rsidP="00BE4B64">
      <w:pPr>
        <w:spacing w:line="360" w:lineRule="auto"/>
        <w:rPr>
          <w:rFonts w:ascii="Times New Roman" w:hAnsi="Times New Roman" w:cs="Times New Roman"/>
          <w:lang w:val="en-US" w:eastAsia="zh-CN"/>
        </w:rPr>
      </w:pPr>
    </w:p>
    <w:p w14:paraId="1578FC05" w14:textId="77777777" w:rsidR="009334D4" w:rsidRDefault="009334D4" w:rsidP="00BE4B64">
      <w:pPr>
        <w:spacing w:line="360" w:lineRule="auto"/>
        <w:rPr>
          <w:rFonts w:ascii="Times New Roman" w:hAnsi="Times New Roman" w:cs="Times New Roman"/>
          <w:lang w:val="en-US" w:eastAsia="zh-CN"/>
        </w:rPr>
      </w:pPr>
    </w:p>
    <w:p w14:paraId="0005A2DB" w14:textId="77777777" w:rsidR="009334D4" w:rsidRDefault="009334D4" w:rsidP="00BE4B64">
      <w:pPr>
        <w:spacing w:line="360" w:lineRule="auto"/>
        <w:rPr>
          <w:rFonts w:ascii="Times New Roman" w:hAnsi="Times New Roman" w:cs="Times New Roman"/>
          <w:lang w:val="en-US" w:eastAsia="zh-CN"/>
        </w:rPr>
      </w:pPr>
    </w:p>
    <w:p w14:paraId="432B3991" w14:textId="77777777" w:rsidR="009334D4" w:rsidRDefault="009334D4" w:rsidP="00BE4B64">
      <w:pPr>
        <w:spacing w:line="360" w:lineRule="auto"/>
        <w:rPr>
          <w:rFonts w:ascii="Times New Roman" w:hAnsi="Times New Roman" w:cs="Times New Roman"/>
          <w:lang w:val="en-US" w:eastAsia="zh-CN"/>
        </w:rPr>
      </w:pPr>
    </w:p>
    <w:p w14:paraId="66A7CF27" w14:textId="77777777" w:rsidR="009334D4" w:rsidRDefault="009334D4" w:rsidP="00BE4B64">
      <w:pPr>
        <w:spacing w:line="360" w:lineRule="auto"/>
        <w:rPr>
          <w:rFonts w:ascii="Times New Roman" w:hAnsi="Times New Roman" w:cs="Times New Roman"/>
          <w:lang w:val="en-US" w:eastAsia="zh-CN"/>
        </w:rPr>
      </w:pPr>
    </w:p>
    <w:p w14:paraId="14335BCF" w14:textId="77777777" w:rsidR="009334D4" w:rsidRDefault="009334D4" w:rsidP="00BE4B64">
      <w:pPr>
        <w:spacing w:line="360" w:lineRule="auto"/>
        <w:rPr>
          <w:rFonts w:ascii="Times New Roman" w:hAnsi="Times New Roman" w:cs="Times New Roman"/>
          <w:lang w:val="en-US" w:eastAsia="zh-CN"/>
        </w:rPr>
      </w:pPr>
    </w:p>
    <w:p w14:paraId="4CEE1586" w14:textId="77777777" w:rsidR="009334D4" w:rsidRDefault="009334D4" w:rsidP="00BE4B64">
      <w:pPr>
        <w:spacing w:line="360" w:lineRule="auto"/>
        <w:rPr>
          <w:rFonts w:ascii="Times New Roman" w:hAnsi="Times New Roman" w:cs="Times New Roman"/>
          <w:lang w:val="en-US" w:eastAsia="zh-CN"/>
        </w:rPr>
      </w:pPr>
    </w:p>
    <w:p w14:paraId="10BF094F" w14:textId="77777777" w:rsidR="009334D4" w:rsidRDefault="009334D4" w:rsidP="00BE4B64">
      <w:pPr>
        <w:spacing w:line="360" w:lineRule="auto"/>
        <w:rPr>
          <w:rFonts w:ascii="Times New Roman" w:hAnsi="Times New Roman" w:cs="Times New Roman"/>
          <w:lang w:val="en-US" w:eastAsia="zh-CN"/>
        </w:rPr>
      </w:pPr>
    </w:p>
    <w:p w14:paraId="6D9F3F51" w14:textId="77777777" w:rsidR="009334D4" w:rsidRDefault="009334D4" w:rsidP="00BE4B64">
      <w:pPr>
        <w:spacing w:line="360" w:lineRule="auto"/>
        <w:rPr>
          <w:rFonts w:ascii="Times New Roman" w:hAnsi="Times New Roman" w:cs="Times New Roman"/>
          <w:lang w:val="en-US" w:eastAsia="zh-CN"/>
        </w:rPr>
      </w:pPr>
    </w:p>
    <w:p w14:paraId="605B6741" w14:textId="77777777" w:rsidR="009334D4" w:rsidRDefault="009334D4" w:rsidP="00BE4B64">
      <w:pPr>
        <w:spacing w:line="360" w:lineRule="auto"/>
        <w:rPr>
          <w:rFonts w:ascii="Times New Roman" w:hAnsi="Times New Roman" w:cs="Times New Roman"/>
          <w:lang w:val="en-US" w:eastAsia="zh-CN"/>
        </w:rPr>
      </w:pPr>
    </w:p>
    <w:p w14:paraId="08E22ABC" w14:textId="77777777" w:rsidR="009334D4" w:rsidRDefault="009334D4" w:rsidP="00BE4B64">
      <w:pPr>
        <w:spacing w:line="360" w:lineRule="auto"/>
        <w:rPr>
          <w:rFonts w:ascii="Times New Roman" w:hAnsi="Times New Roman" w:cs="Times New Roman"/>
          <w:lang w:val="en-US" w:eastAsia="zh-CN"/>
        </w:rPr>
      </w:pPr>
    </w:p>
    <w:p w14:paraId="7ADEE586" w14:textId="77777777" w:rsidR="009334D4" w:rsidRDefault="009334D4" w:rsidP="00BE4B64">
      <w:pPr>
        <w:spacing w:line="360" w:lineRule="auto"/>
        <w:rPr>
          <w:rFonts w:ascii="Times New Roman" w:hAnsi="Times New Roman" w:cs="Times New Roman"/>
          <w:lang w:val="en-US" w:eastAsia="zh-CN"/>
        </w:rPr>
      </w:pPr>
    </w:p>
    <w:p w14:paraId="636114E7" w14:textId="77777777" w:rsidR="009334D4" w:rsidRDefault="009334D4" w:rsidP="00BE4B64">
      <w:pPr>
        <w:spacing w:line="360" w:lineRule="auto"/>
        <w:rPr>
          <w:rFonts w:ascii="Times New Roman" w:hAnsi="Times New Roman" w:cs="Times New Roman"/>
          <w:lang w:val="en-US" w:eastAsia="zh-CN"/>
        </w:rPr>
      </w:pPr>
    </w:p>
    <w:p w14:paraId="19D1F4AF" w14:textId="77777777" w:rsidR="009334D4" w:rsidRDefault="009334D4" w:rsidP="00BE4B64">
      <w:pPr>
        <w:spacing w:line="360" w:lineRule="auto"/>
        <w:rPr>
          <w:rFonts w:ascii="Times New Roman" w:hAnsi="Times New Roman" w:cs="Times New Roman"/>
          <w:lang w:val="en-US" w:eastAsia="zh-CN"/>
        </w:rPr>
      </w:pPr>
    </w:p>
    <w:p w14:paraId="62AEDA77" w14:textId="77777777" w:rsidR="009334D4" w:rsidRDefault="009334D4" w:rsidP="00BE4B64">
      <w:pPr>
        <w:spacing w:line="360" w:lineRule="auto"/>
        <w:rPr>
          <w:rFonts w:ascii="Times New Roman" w:hAnsi="Times New Roman" w:cs="Times New Roman"/>
          <w:lang w:val="en-US" w:eastAsia="zh-CN"/>
        </w:rPr>
      </w:pPr>
    </w:p>
    <w:p w14:paraId="5B101012" w14:textId="77777777" w:rsidR="009334D4" w:rsidRDefault="009334D4" w:rsidP="00BE4B64">
      <w:pPr>
        <w:spacing w:line="360" w:lineRule="auto"/>
        <w:rPr>
          <w:rFonts w:ascii="Times New Roman" w:hAnsi="Times New Roman" w:cs="Times New Roman"/>
          <w:lang w:val="en-US" w:eastAsia="zh-CN"/>
        </w:rPr>
      </w:pPr>
    </w:p>
    <w:p w14:paraId="19D30CE7" w14:textId="77777777" w:rsidR="009334D4" w:rsidRDefault="009334D4" w:rsidP="00BE4B64">
      <w:pPr>
        <w:spacing w:line="360" w:lineRule="auto"/>
        <w:rPr>
          <w:rFonts w:ascii="Times New Roman" w:hAnsi="Times New Roman" w:cs="Times New Roman"/>
          <w:lang w:val="en-US" w:eastAsia="zh-CN"/>
        </w:rPr>
      </w:pPr>
    </w:p>
    <w:p w14:paraId="15B178A5" w14:textId="77777777" w:rsidR="009334D4" w:rsidRDefault="009334D4" w:rsidP="00BE4B64">
      <w:pPr>
        <w:spacing w:line="360" w:lineRule="auto"/>
        <w:rPr>
          <w:rFonts w:ascii="Times New Roman" w:hAnsi="Times New Roman" w:cs="Times New Roman"/>
          <w:lang w:val="en-US" w:eastAsia="zh-CN"/>
        </w:rPr>
      </w:pPr>
    </w:p>
    <w:p w14:paraId="1B765A29" w14:textId="77777777" w:rsidR="009334D4" w:rsidRDefault="009334D4" w:rsidP="00BE4B64">
      <w:pPr>
        <w:spacing w:line="360" w:lineRule="auto"/>
        <w:rPr>
          <w:rFonts w:ascii="Times New Roman" w:hAnsi="Times New Roman" w:cs="Times New Roman"/>
          <w:lang w:val="en-US" w:eastAsia="zh-CN"/>
        </w:rPr>
      </w:pPr>
    </w:p>
    <w:p w14:paraId="58B3B6EC" w14:textId="77777777" w:rsidR="009334D4" w:rsidRDefault="009334D4" w:rsidP="00BE4B64">
      <w:pPr>
        <w:spacing w:line="360" w:lineRule="auto"/>
        <w:rPr>
          <w:rFonts w:ascii="Times New Roman" w:hAnsi="Times New Roman" w:cs="Times New Roman"/>
          <w:lang w:val="en-US" w:eastAsia="zh-CN"/>
        </w:rPr>
      </w:pPr>
    </w:p>
    <w:p w14:paraId="1B4DBD30" w14:textId="77777777" w:rsidR="009334D4" w:rsidRDefault="009334D4" w:rsidP="00BE4B64">
      <w:pPr>
        <w:spacing w:line="360" w:lineRule="auto"/>
        <w:rPr>
          <w:rFonts w:ascii="Times New Roman" w:hAnsi="Times New Roman" w:cs="Times New Roman"/>
          <w:lang w:val="en-US" w:eastAsia="zh-CN"/>
        </w:rPr>
      </w:pPr>
    </w:p>
    <w:p w14:paraId="7E4CA986" w14:textId="77777777" w:rsidR="009334D4" w:rsidRDefault="009334D4" w:rsidP="00BE4B64">
      <w:pPr>
        <w:spacing w:line="360" w:lineRule="auto"/>
        <w:rPr>
          <w:rFonts w:ascii="Times New Roman" w:hAnsi="Times New Roman" w:cs="Times New Roman"/>
          <w:lang w:val="en-US" w:eastAsia="zh-CN"/>
        </w:rPr>
      </w:pPr>
    </w:p>
    <w:p w14:paraId="4A21482B" w14:textId="77777777" w:rsidR="009334D4" w:rsidRDefault="009334D4" w:rsidP="00BE4B64">
      <w:pPr>
        <w:spacing w:line="360" w:lineRule="auto"/>
        <w:rPr>
          <w:rFonts w:ascii="Times New Roman" w:hAnsi="Times New Roman" w:cs="Times New Roman"/>
          <w:lang w:val="en-US" w:eastAsia="zh-CN"/>
        </w:rPr>
      </w:pPr>
    </w:p>
    <w:p w14:paraId="229AD294" w14:textId="77777777" w:rsidR="009334D4" w:rsidRDefault="009334D4" w:rsidP="00BE4B64">
      <w:pPr>
        <w:spacing w:line="360" w:lineRule="auto"/>
        <w:rPr>
          <w:rFonts w:ascii="Times New Roman" w:hAnsi="Times New Roman" w:cs="Times New Roman" w:hint="eastAsia"/>
          <w:lang w:val="en-US" w:eastAsia="zh-CN"/>
        </w:rPr>
      </w:pPr>
    </w:p>
    <w:p w14:paraId="0353CA70" w14:textId="77777777" w:rsidR="009334D4" w:rsidRPr="009334D4" w:rsidRDefault="009334D4" w:rsidP="00BE4B64">
      <w:pPr>
        <w:spacing w:line="360" w:lineRule="auto"/>
        <w:rPr>
          <w:rFonts w:ascii="Times New Roman" w:hAnsi="Times New Roman" w:cs="Times New Roman" w:hint="eastAsia"/>
          <w:lang w:val="en-US" w:eastAsia="zh-CN"/>
        </w:rPr>
      </w:pPr>
    </w:p>
    <w:p w14:paraId="047D59FB" w14:textId="6EF7BC78" w:rsidR="000053E0" w:rsidRPr="00BE4B64" w:rsidRDefault="00861A7C" w:rsidP="00BE4B64">
      <w:pPr>
        <w:pStyle w:val="Heading1"/>
        <w:spacing w:line="360" w:lineRule="auto"/>
        <w:rPr>
          <w:rFonts w:ascii="Times New Roman" w:hAnsi="Times New Roman" w:cs="Times New Roman"/>
          <w:sz w:val="24"/>
          <w:szCs w:val="24"/>
        </w:rPr>
      </w:pPr>
      <w:r w:rsidRPr="00BE4B64">
        <w:rPr>
          <w:rFonts w:ascii="Times New Roman" w:hAnsi="Times New Roman" w:cs="Times New Roman"/>
          <w:sz w:val="24"/>
          <w:szCs w:val="24"/>
        </w:rPr>
        <w:lastRenderedPageBreak/>
        <w:t>Abstract</w:t>
      </w:r>
    </w:p>
    <w:p w14:paraId="19315B2F" w14:textId="77777777" w:rsidR="00C554EC" w:rsidRPr="00BE4B64" w:rsidRDefault="00C554EC" w:rsidP="00BE4B64">
      <w:pPr>
        <w:spacing w:line="360" w:lineRule="auto"/>
        <w:rPr>
          <w:rFonts w:ascii="Times New Roman" w:hAnsi="Times New Roman" w:cs="Times New Roman"/>
          <w:b/>
          <w:bCs/>
        </w:rPr>
      </w:pPr>
    </w:p>
    <w:p w14:paraId="1C3DC26E" w14:textId="2BD0ABDE" w:rsidR="007B39B1" w:rsidRPr="00BE4B64" w:rsidRDefault="00864823" w:rsidP="00BE4B64">
      <w:pPr>
        <w:spacing w:line="360" w:lineRule="auto"/>
        <w:rPr>
          <w:rFonts w:ascii="Times New Roman" w:eastAsia="Calibri" w:hAnsi="Times New Roman" w:cs="Times New Roman"/>
          <w:strike/>
          <w:color w:val="000000" w:themeColor="text1"/>
        </w:rPr>
      </w:pPr>
      <w:r w:rsidRPr="00BE4B64">
        <w:rPr>
          <w:rFonts w:ascii="Times New Roman" w:eastAsia="Calibri" w:hAnsi="Times New Roman" w:cs="Times New Roman"/>
          <w:color w:val="000000" w:themeColor="text1"/>
        </w:rPr>
        <w:t>Evidence</w:t>
      </w:r>
      <w:r w:rsidR="000A62B5" w:rsidRPr="00BE4B64">
        <w:rPr>
          <w:rFonts w:ascii="Times New Roman" w:eastAsia="Calibri" w:hAnsi="Times New Roman" w:cs="Times New Roman"/>
          <w:color w:val="000000" w:themeColor="text1"/>
        </w:rPr>
        <w:t xml:space="preserve"> indicates a great degree of genetic overlap between psychiatric </w:t>
      </w:r>
      <w:r w:rsidR="00D55EAA" w:rsidRPr="00BE4B64">
        <w:rPr>
          <w:rFonts w:ascii="Times New Roman" w:eastAsia="Calibri" w:hAnsi="Times New Roman" w:cs="Times New Roman"/>
          <w:color w:val="000000" w:themeColor="text1"/>
        </w:rPr>
        <w:t>diagnoses. Accounting</w:t>
      </w:r>
      <w:r w:rsidR="000A62B5" w:rsidRPr="00BE4B64">
        <w:rPr>
          <w:rFonts w:ascii="Times New Roman" w:eastAsia="Calibri" w:hAnsi="Times New Roman" w:cs="Times New Roman"/>
          <w:color w:val="000000" w:themeColor="text1"/>
        </w:rPr>
        <w:t xml:space="preserve"> for these transdiagnostic effects </w:t>
      </w:r>
      <w:r w:rsidR="34AFB008" w:rsidRPr="00BE4B64">
        <w:rPr>
          <w:rFonts w:ascii="Times New Roman" w:eastAsia="Calibri" w:hAnsi="Times New Roman" w:cs="Times New Roman"/>
          <w:color w:val="000000" w:themeColor="text1"/>
        </w:rPr>
        <w:t xml:space="preserve">can sharpen research on disorder-specific genetic </w:t>
      </w:r>
      <w:r w:rsidR="00183D6F" w:rsidRPr="00BE4B64">
        <w:rPr>
          <w:rFonts w:ascii="Times New Roman" w:eastAsia="Calibri" w:hAnsi="Times New Roman" w:cs="Times New Roman"/>
          <w:color w:val="000000" w:themeColor="text1"/>
        </w:rPr>
        <w:t>architecture</w:t>
      </w:r>
      <w:r w:rsidR="34AFB008" w:rsidRPr="00BE4B64">
        <w:rPr>
          <w:rFonts w:ascii="Times New Roman" w:eastAsia="Calibri" w:hAnsi="Times New Roman" w:cs="Times New Roman"/>
          <w:color w:val="000000" w:themeColor="text1"/>
        </w:rPr>
        <w:t>.</w:t>
      </w:r>
      <w:r w:rsidR="00D55EAA" w:rsidRPr="00BE4B64">
        <w:rPr>
          <w:rFonts w:ascii="Times New Roman" w:eastAsia="Calibri" w:hAnsi="Times New Roman" w:cs="Times New Roman"/>
          <w:color w:val="000000" w:themeColor="text1"/>
        </w:rPr>
        <w:t xml:space="preserve"> </w:t>
      </w:r>
      <w:r w:rsidR="003C3B56" w:rsidRPr="00BE4B64">
        <w:rPr>
          <w:rFonts w:ascii="Times New Roman" w:eastAsia="Calibri" w:hAnsi="Times New Roman" w:cs="Times New Roman"/>
          <w:color w:val="000000" w:themeColor="text1"/>
        </w:rPr>
        <w:t xml:space="preserve">Here </w:t>
      </w:r>
      <w:r w:rsidR="34AFB008" w:rsidRPr="00BE4B64">
        <w:rPr>
          <w:rFonts w:ascii="Times New Roman" w:eastAsia="Calibri" w:hAnsi="Times New Roman" w:cs="Times New Roman"/>
          <w:color w:val="000000" w:themeColor="text1"/>
        </w:rPr>
        <w:t>we isolate genetic effects</w:t>
      </w:r>
      <w:r w:rsidR="00D55EAA" w:rsidRPr="00BE4B64">
        <w:rPr>
          <w:rFonts w:ascii="Times New Roman" w:eastAsia="Calibri" w:hAnsi="Times New Roman" w:cs="Times New Roman"/>
          <w:color w:val="000000" w:themeColor="text1"/>
        </w:rPr>
        <w:t xml:space="preserve"> that are shared</w:t>
      </w:r>
      <w:r w:rsidR="34AFB008" w:rsidRPr="00BE4B64">
        <w:rPr>
          <w:rFonts w:ascii="Times New Roman" w:eastAsia="Calibri" w:hAnsi="Times New Roman" w:cs="Times New Roman"/>
          <w:color w:val="000000" w:themeColor="text1"/>
        </w:rPr>
        <w:t xml:space="preserve"> </w:t>
      </w:r>
      <w:r w:rsidR="003C3B56" w:rsidRPr="00BE4B64">
        <w:rPr>
          <w:rFonts w:ascii="Times New Roman" w:eastAsia="Calibri" w:hAnsi="Times New Roman" w:cs="Times New Roman"/>
          <w:color w:val="000000" w:themeColor="text1"/>
        </w:rPr>
        <w:t>across 11 major psychiatric disorders</w:t>
      </w:r>
      <w:r w:rsidR="00FF7982" w:rsidRPr="00BE4B64">
        <w:rPr>
          <w:rFonts w:ascii="Times New Roman" w:eastAsia="Calibri" w:hAnsi="Times New Roman" w:cs="Times New Roman"/>
          <w:color w:val="000000" w:themeColor="text1"/>
        </w:rPr>
        <w:t xml:space="preserve"> </w:t>
      </w:r>
      <w:r w:rsidR="00660239" w:rsidRPr="00BE4B64">
        <w:rPr>
          <w:rFonts w:ascii="Times New Roman" w:eastAsia="Calibri" w:hAnsi="Times New Roman" w:cs="Times New Roman"/>
          <w:color w:val="000000" w:themeColor="text1"/>
        </w:rPr>
        <w:t xml:space="preserve">(p factor) </w:t>
      </w:r>
      <w:r w:rsidR="00FF7982" w:rsidRPr="00BE4B64">
        <w:rPr>
          <w:rFonts w:ascii="Times New Roman" w:eastAsia="Calibri" w:hAnsi="Times New Roman" w:cs="Times New Roman"/>
          <w:color w:val="000000" w:themeColor="text1"/>
        </w:rPr>
        <w:t>to gain</w:t>
      </w:r>
      <w:r w:rsidR="00D55EAA" w:rsidRPr="00BE4B64">
        <w:rPr>
          <w:rFonts w:ascii="Times New Roman" w:eastAsia="Calibri" w:hAnsi="Times New Roman" w:cs="Times New Roman"/>
          <w:color w:val="000000" w:themeColor="text1"/>
        </w:rPr>
        <w:t xml:space="preserve"> further</w:t>
      </w:r>
      <w:r w:rsidR="00FF7982" w:rsidRPr="00BE4B64">
        <w:rPr>
          <w:rFonts w:ascii="Times New Roman" w:eastAsia="Calibri" w:hAnsi="Times New Roman" w:cs="Times New Roman"/>
          <w:color w:val="000000" w:themeColor="text1"/>
        </w:rPr>
        <w:t xml:space="preserve"> insight into </w:t>
      </w:r>
      <w:r w:rsidR="00D55EAA" w:rsidRPr="00BE4B64">
        <w:rPr>
          <w:rFonts w:ascii="Times New Roman" w:eastAsia="Calibri" w:hAnsi="Times New Roman" w:cs="Times New Roman"/>
          <w:color w:val="000000" w:themeColor="text1"/>
        </w:rPr>
        <w:t xml:space="preserve">genetic specificity and comorbidity </w:t>
      </w:r>
      <w:r w:rsidR="00660239" w:rsidRPr="00BE4B64">
        <w:rPr>
          <w:rFonts w:ascii="Times New Roman" w:eastAsia="Calibri" w:hAnsi="Times New Roman" w:cs="Times New Roman"/>
          <w:color w:val="000000" w:themeColor="text1"/>
        </w:rPr>
        <w:t xml:space="preserve">over and above that contributed by </w:t>
      </w:r>
      <w:r w:rsidR="00122934" w:rsidRPr="00BE4B64">
        <w:rPr>
          <w:rFonts w:ascii="Times New Roman" w:eastAsia="Calibri" w:hAnsi="Times New Roman" w:cs="Times New Roman"/>
          <w:color w:val="000000" w:themeColor="text1"/>
        </w:rPr>
        <w:t>the p factor</w:t>
      </w:r>
      <w:r w:rsidR="00660239" w:rsidRPr="00BE4B64">
        <w:rPr>
          <w:rFonts w:ascii="Times New Roman" w:eastAsia="Calibri" w:hAnsi="Times New Roman" w:cs="Times New Roman"/>
          <w:color w:val="000000" w:themeColor="text1"/>
        </w:rPr>
        <w:t>, unique to each psychiatric disorder.</w:t>
      </w:r>
      <w:r w:rsidR="00D55EAA" w:rsidRPr="00BE4B64">
        <w:rPr>
          <w:rFonts w:ascii="Times New Roman" w:eastAsia="Calibri" w:hAnsi="Times New Roman" w:cs="Times New Roman"/>
          <w:color w:val="000000" w:themeColor="text1"/>
        </w:rPr>
        <w:t xml:space="preserve"> </w:t>
      </w:r>
      <w:r w:rsidR="005375B5" w:rsidRPr="00BE4B64">
        <w:rPr>
          <w:rFonts w:ascii="Times New Roman" w:eastAsia="Calibri" w:hAnsi="Times New Roman" w:cs="Times New Roman"/>
          <w:color w:val="000000" w:themeColor="text1"/>
        </w:rPr>
        <w:t xml:space="preserve">After </w:t>
      </w:r>
      <w:r w:rsidR="00122934" w:rsidRPr="00BE4B64">
        <w:rPr>
          <w:rFonts w:ascii="Times New Roman" w:eastAsia="Calibri" w:hAnsi="Times New Roman" w:cs="Times New Roman"/>
          <w:color w:val="000000" w:themeColor="text1"/>
        </w:rPr>
        <w:t>adjusting</w:t>
      </w:r>
      <w:r w:rsidR="00660239" w:rsidRPr="00BE4B64">
        <w:rPr>
          <w:rFonts w:ascii="Times New Roman" w:eastAsia="Calibri" w:hAnsi="Times New Roman" w:cs="Times New Roman"/>
          <w:color w:val="000000" w:themeColor="text1"/>
        </w:rPr>
        <w:t xml:space="preserve"> for </w:t>
      </w:r>
      <w:r w:rsidR="00122934" w:rsidRPr="00BE4B64">
        <w:rPr>
          <w:rFonts w:ascii="Times New Roman" w:eastAsia="Calibri" w:hAnsi="Times New Roman" w:cs="Times New Roman"/>
          <w:color w:val="000000" w:themeColor="text1"/>
        </w:rPr>
        <w:t>transdiagnostic genetic effects</w:t>
      </w:r>
      <w:r w:rsidR="005375B5" w:rsidRPr="00BE4B64">
        <w:rPr>
          <w:rFonts w:ascii="Times New Roman" w:eastAsia="Calibri" w:hAnsi="Times New Roman" w:cs="Times New Roman"/>
          <w:color w:val="000000" w:themeColor="text1"/>
        </w:rPr>
        <w:t xml:space="preserve">, </w:t>
      </w:r>
      <w:r w:rsidR="00FC2C51" w:rsidRPr="00BE4B64">
        <w:rPr>
          <w:rFonts w:ascii="Times New Roman" w:eastAsia="Calibri" w:hAnsi="Times New Roman" w:cs="Times New Roman"/>
          <w:color w:val="000000" w:themeColor="text1"/>
        </w:rPr>
        <w:t>we examined genetic correlations among psychiatric traits as well as relationships with other biobehavioural traits</w:t>
      </w:r>
      <w:r w:rsidR="00455082" w:rsidRPr="00BE4B64">
        <w:rPr>
          <w:rFonts w:ascii="Times New Roman" w:eastAsiaTheme="minorEastAsia" w:hAnsi="Times New Roman" w:cs="Times New Roman"/>
          <w:color w:val="000000" w:themeColor="text1"/>
          <w:lang w:eastAsia="zh-CN"/>
        </w:rPr>
        <w:t xml:space="preserve">. </w:t>
      </w:r>
      <w:r w:rsidR="00EC26B4" w:rsidRPr="00BE4B64">
        <w:rPr>
          <w:rFonts w:ascii="Times New Roman" w:eastAsia="Calibri" w:hAnsi="Times New Roman" w:cs="Times New Roman"/>
          <w:color w:val="000000" w:themeColor="text1"/>
        </w:rPr>
        <w:t>T</w:t>
      </w:r>
      <w:r w:rsidR="34AFB008" w:rsidRPr="00BE4B64">
        <w:rPr>
          <w:rFonts w:ascii="Times New Roman" w:eastAsia="Calibri" w:hAnsi="Times New Roman" w:cs="Times New Roman"/>
          <w:color w:val="000000" w:themeColor="text1"/>
        </w:rPr>
        <w:t xml:space="preserve">he landscape of genetic associations between pairs of </w:t>
      </w:r>
      <w:r w:rsidR="00122934" w:rsidRPr="00BE4B64">
        <w:rPr>
          <w:rFonts w:ascii="Times New Roman" w:eastAsia="Calibri" w:hAnsi="Times New Roman" w:cs="Times New Roman"/>
          <w:color w:val="000000" w:themeColor="text1"/>
        </w:rPr>
        <w:t xml:space="preserve">psychiatric </w:t>
      </w:r>
      <w:r w:rsidR="34AFB008" w:rsidRPr="00BE4B64">
        <w:rPr>
          <w:rFonts w:ascii="Times New Roman" w:eastAsia="Calibri" w:hAnsi="Times New Roman" w:cs="Times New Roman"/>
          <w:color w:val="000000" w:themeColor="text1"/>
        </w:rPr>
        <w:t>disorders changed substantially</w:t>
      </w:r>
      <w:r w:rsidR="00122934" w:rsidRPr="00BE4B64">
        <w:rPr>
          <w:rFonts w:ascii="Times New Roman" w:eastAsia="Calibri" w:hAnsi="Times New Roman" w:cs="Times New Roman"/>
          <w:color w:val="000000" w:themeColor="text1"/>
        </w:rPr>
        <w:t xml:space="preserve">, </w:t>
      </w:r>
      <w:r w:rsidR="00E93BDB" w:rsidRPr="00BE4B64">
        <w:rPr>
          <w:rFonts w:ascii="Times New Roman" w:eastAsia="Calibri" w:hAnsi="Times New Roman" w:cs="Times New Roman"/>
          <w:color w:val="000000" w:themeColor="text1"/>
        </w:rPr>
        <w:t xml:space="preserve">and </w:t>
      </w:r>
      <w:r w:rsidR="00D10C6D" w:rsidRPr="00BE4B64">
        <w:rPr>
          <w:rFonts w:ascii="Times New Roman" w:eastAsia="Calibri" w:hAnsi="Times New Roman" w:cs="Times New Roman"/>
          <w:color w:val="000000" w:themeColor="text1"/>
        </w:rPr>
        <w:t xml:space="preserve">their </w:t>
      </w:r>
      <w:r w:rsidR="00183D6F" w:rsidRPr="00BE4B64">
        <w:rPr>
          <w:rFonts w:ascii="Times New Roman" w:eastAsia="Calibri" w:hAnsi="Times New Roman" w:cs="Times New Roman"/>
          <w:color w:val="000000" w:themeColor="text1"/>
        </w:rPr>
        <w:t>g</w:t>
      </w:r>
      <w:r w:rsidR="34AFB008" w:rsidRPr="00BE4B64">
        <w:rPr>
          <w:rFonts w:ascii="Times New Roman" w:eastAsia="Calibri" w:hAnsi="Times New Roman" w:cs="Times New Roman"/>
          <w:color w:val="000000" w:themeColor="text1"/>
        </w:rPr>
        <w:t xml:space="preserve">enetic correlations with biobehavioural traits </w:t>
      </w:r>
      <w:r w:rsidR="00352C29" w:rsidRPr="00BE4B64">
        <w:rPr>
          <w:rFonts w:ascii="Times New Roman" w:eastAsia="Calibri" w:hAnsi="Times New Roman" w:cs="Times New Roman"/>
          <w:color w:val="000000" w:themeColor="text1"/>
        </w:rPr>
        <w:t xml:space="preserve">showed greater specificity. </w:t>
      </w:r>
      <w:r w:rsidR="00122934" w:rsidRPr="00BE4B64">
        <w:rPr>
          <w:rFonts w:ascii="Times New Roman" w:hAnsi="Times New Roman" w:cs="Times New Roman"/>
        </w:rPr>
        <w:t>I</w:t>
      </w:r>
      <w:r w:rsidR="005375B5" w:rsidRPr="00BE4B64">
        <w:rPr>
          <w:rFonts w:ascii="Times New Roman" w:hAnsi="Times New Roman" w:cs="Times New Roman"/>
        </w:rPr>
        <w:t xml:space="preserve">solating </w:t>
      </w:r>
      <w:r w:rsidR="00D10C6D" w:rsidRPr="00BE4B64">
        <w:rPr>
          <w:rFonts w:ascii="Times New Roman" w:hAnsi="Times New Roman" w:cs="Times New Roman"/>
        </w:rPr>
        <w:t xml:space="preserve">transdiagnostic genetic effects </w:t>
      </w:r>
      <w:r w:rsidR="00E93BDB" w:rsidRPr="00BE4B64">
        <w:rPr>
          <w:rFonts w:ascii="Times New Roman" w:hAnsi="Times New Roman" w:cs="Times New Roman"/>
        </w:rPr>
        <w:t>across</w:t>
      </w:r>
      <w:r w:rsidR="005375B5" w:rsidRPr="00BE4B64">
        <w:rPr>
          <w:rFonts w:ascii="Times New Roman" w:hAnsi="Times New Roman" w:cs="Times New Roman"/>
        </w:rPr>
        <w:t xml:space="preserve"> major psychiatric disorders </w:t>
      </w:r>
      <w:r w:rsidR="006C64C5" w:rsidRPr="00BE4B64">
        <w:rPr>
          <w:rFonts w:ascii="Times New Roman" w:hAnsi="Times New Roman" w:cs="Times New Roman"/>
        </w:rPr>
        <w:t>provides</w:t>
      </w:r>
      <w:r w:rsidR="005375B5" w:rsidRPr="00BE4B64">
        <w:rPr>
          <w:rFonts w:ascii="Times New Roman" w:hAnsi="Times New Roman" w:cs="Times New Roman"/>
        </w:rPr>
        <w:t xml:space="preserve"> </w:t>
      </w:r>
      <w:r w:rsidR="0058130D" w:rsidRPr="00BE4B64">
        <w:rPr>
          <w:rFonts w:ascii="Times New Roman" w:hAnsi="Times New Roman" w:cs="Times New Roman"/>
        </w:rPr>
        <w:t>a</w:t>
      </w:r>
      <w:r w:rsidR="005375B5" w:rsidRPr="00BE4B64">
        <w:rPr>
          <w:rFonts w:ascii="Times New Roman" w:hAnsi="Times New Roman" w:cs="Times New Roman"/>
        </w:rPr>
        <w:t xml:space="preserve"> </w:t>
      </w:r>
      <w:r w:rsidR="00D10C6D" w:rsidRPr="00BE4B64">
        <w:rPr>
          <w:rFonts w:ascii="Times New Roman" w:hAnsi="Times New Roman" w:cs="Times New Roman"/>
        </w:rPr>
        <w:t>nuanced</w:t>
      </w:r>
      <w:r w:rsidR="005375B5" w:rsidRPr="00BE4B64">
        <w:rPr>
          <w:rFonts w:ascii="Times New Roman" w:hAnsi="Times New Roman" w:cs="Times New Roman"/>
        </w:rPr>
        <w:t xml:space="preserve"> understanding of disorder-specific genetic architecture</w:t>
      </w:r>
      <w:r w:rsidR="00D10C6D" w:rsidRPr="00BE4B64">
        <w:rPr>
          <w:rFonts w:ascii="Times New Roman" w:hAnsi="Times New Roman" w:cs="Times New Roman"/>
        </w:rPr>
        <w:t xml:space="preserve"> and </w:t>
      </w:r>
      <w:r w:rsidR="00DD00F7" w:rsidRPr="00BE4B64">
        <w:rPr>
          <w:rFonts w:ascii="Times New Roman" w:hAnsi="Times New Roman" w:cs="Times New Roman"/>
        </w:rPr>
        <w:t xml:space="preserve">genetic </w:t>
      </w:r>
      <w:proofErr w:type="gramStart"/>
      <w:r w:rsidR="00DD00F7" w:rsidRPr="00BE4B64">
        <w:rPr>
          <w:rFonts w:ascii="Times New Roman" w:hAnsi="Times New Roman" w:cs="Times New Roman"/>
        </w:rPr>
        <w:t>comorbidity, and</w:t>
      </w:r>
      <w:proofErr w:type="gramEnd"/>
      <w:r w:rsidR="00DD00F7" w:rsidRPr="00BE4B64">
        <w:rPr>
          <w:rFonts w:ascii="Times New Roman" w:hAnsi="Times New Roman" w:cs="Times New Roman"/>
        </w:rPr>
        <w:t xml:space="preserve"> </w:t>
      </w:r>
      <w:r w:rsidR="00D10C6D" w:rsidRPr="00BE4B64">
        <w:rPr>
          <w:rFonts w:ascii="Times New Roman" w:hAnsi="Times New Roman" w:cs="Times New Roman"/>
        </w:rPr>
        <w:t>may help guide diagnostic nomenclature</w:t>
      </w:r>
      <w:r w:rsidR="002444BF" w:rsidRPr="00BE4B64">
        <w:rPr>
          <w:rFonts w:ascii="Times New Roman" w:hAnsi="Times New Roman" w:cs="Times New Roman"/>
        </w:rPr>
        <w:t xml:space="preserve"> and treatment research</w:t>
      </w:r>
      <w:r w:rsidR="005375B5" w:rsidRPr="00BE4B64">
        <w:rPr>
          <w:rFonts w:ascii="Times New Roman" w:hAnsi="Times New Roman" w:cs="Times New Roman"/>
        </w:rPr>
        <w:t xml:space="preserve">.  </w:t>
      </w:r>
      <w:r w:rsidR="34AFB008" w:rsidRPr="00BE4B64">
        <w:rPr>
          <w:rFonts w:ascii="Times New Roman" w:hAnsi="Times New Roman" w:cs="Times New Roman"/>
        </w:rPr>
        <w:br/>
      </w:r>
    </w:p>
    <w:p w14:paraId="1603F591" w14:textId="310641CE" w:rsidR="00F31278" w:rsidRPr="00BE4B64" w:rsidRDefault="00861A7C" w:rsidP="00BE4B64">
      <w:pPr>
        <w:pStyle w:val="Heading1"/>
        <w:spacing w:line="360" w:lineRule="auto"/>
        <w:rPr>
          <w:rFonts w:ascii="Times New Roman" w:hAnsi="Times New Roman" w:cs="Times New Roman"/>
          <w:sz w:val="24"/>
          <w:szCs w:val="24"/>
        </w:rPr>
      </w:pPr>
      <w:r w:rsidRPr="00BE4B64">
        <w:rPr>
          <w:rFonts w:ascii="Times New Roman" w:hAnsi="Times New Roman" w:cs="Times New Roman"/>
          <w:sz w:val="24"/>
          <w:szCs w:val="24"/>
        </w:rPr>
        <w:t>Introduction</w:t>
      </w:r>
    </w:p>
    <w:p w14:paraId="033D05A1" w14:textId="3A3A0818" w:rsidR="00DB0922" w:rsidRPr="00BE4B64" w:rsidRDefault="00DB0922" w:rsidP="00BE4B64">
      <w:pPr>
        <w:spacing w:line="360" w:lineRule="auto"/>
        <w:jc w:val="both"/>
        <w:rPr>
          <w:rFonts w:ascii="Times New Roman" w:eastAsia="Calibri" w:hAnsi="Times New Roman" w:cs="Times New Roman"/>
          <w:color w:val="000000" w:themeColor="text1"/>
        </w:rPr>
      </w:pPr>
    </w:p>
    <w:p w14:paraId="7F9BD344" w14:textId="3199CBBA" w:rsidR="002519CC" w:rsidRPr="00BE4B64" w:rsidRDefault="002519CC" w:rsidP="00BE4B64">
      <w:pPr>
        <w:spacing w:line="360" w:lineRule="auto"/>
        <w:rPr>
          <w:rFonts w:ascii="Times New Roman" w:hAnsi="Times New Roman" w:cs="Times New Roman"/>
        </w:rPr>
      </w:pPr>
      <w:r w:rsidRPr="00BE4B64">
        <w:rPr>
          <w:rFonts w:ascii="Times New Roman" w:hAnsi="Times New Roman" w:cs="Times New Roman"/>
        </w:rPr>
        <w:t xml:space="preserve">Genetic studies have challenged the current classification of psychiatric disorders as distinct categorical diagnoses by revealing overlaps in their genetic architectures </w:t>
      </w:r>
      <w:r w:rsidR="00853C07" w:rsidRPr="00BE4B64">
        <w:rPr>
          <w:rFonts w:ascii="Times New Roman" w:hAnsi="Times New Roman" w:cs="Times New Roman"/>
        </w:rPr>
        <w:fldChar w:fldCharType="begin"/>
      </w:r>
      <w:r w:rsidR="0055136D" w:rsidRPr="00BE4B64">
        <w:rPr>
          <w:rFonts w:ascii="Times New Roman" w:hAnsi="Times New Roman" w:cs="Times New Roman"/>
        </w:rPr>
        <w:instrText xml:space="preserve"> ADDIN EN.CITE &lt;EndNote&gt;&lt;Cite&gt;&lt;Author&gt;Plomin&lt;/Author&gt;&lt;Year&gt;2022&lt;/Year&gt;&lt;RecNum&gt;466&lt;/RecNum&gt;&lt;DisplayText&gt;&lt;style face="superscript"&gt;1&lt;/style&gt;&lt;/DisplayText&gt;&lt;record&gt;&lt;rec-number&gt;466&lt;/rec-number&gt;&lt;foreign-keys&gt;&lt;key app="EN" db-id="xwfx90f05522z8e2szo5trwt9tsaaeptaxvd" timestamp="1738595828" guid="0c803c0a-d667-410d-9c47-25aac5fd6231"&gt;466&lt;/key&gt;&lt;/foreign-keys&gt;&lt;ref-type name="Journal Article"&gt;17&lt;/ref-type&gt;&lt;contributors&gt;&lt;authors&gt;&lt;author&gt;Plomin, R.&lt;/author&gt;&lt;/authors&gt;&lt;/contributors&gt;&lt;auth-address&gt;King&amp;apos;s College London Institute of Psychiatry Psychology and Neuroscience London UK.&lt;/auth-address&gt;&lt;titles&gt;&lt;title&gt;The next 10 years of behavioural genomic research&lt;/title&gt;&lt;secondary-title&gt;JCPP Adv&lt;/secondary-title&gt;&lt;/titles&gt;&lt;periodical&gt;&lt;full-title&gt;JCPP Adv&lt;/full-title&gt;&lt;/periodical&gt;&lt;pages&gt;e12112&lt;/pages&gt;&lt;volume&gt;2&lt;/volume&gt;&lt;number&gt;4&lt;/number&gt;&lt;edition&gt;20221104&lt;/edition&gt;&lt;keywords&gt;&lt;keyword&gt;causal modelling&lt;/keyword&gt;&lt;keyword&gt;genetics&lt;/keyword&gt;&lt;keyword&gt;genomics&lt;/keyword&gt;&lt;keyword&gt;nosology&lt;/keyword&gt;&lt;keyword&gt;polygenic scores&lt;/keyword&gt;&lt;/keywords&gt;&lt;dates&gt;&lt;year&gt;2022&lt;/year&gt;&lt;pub-dates&gt;&lt;date&gt;Dec&lt;/date&gt;&lt;/pub-dates&gt;&lt;/dates&gt;&lt;publisher&gt;Wiley&lt;/publisher&gt;&lt;isbn&gt;2692-9384 (Electronic)&amp;#xD;2692-9384 (Linking)&lt;/isbn&gt;&lt;accession-num&gt;37431418&lt;/accession-num&gt;&lt;urls&gt;&lt;related-urls&gt;&lt;url&gt;https://www.ncbi.nlm.nih.gov/pubmed/37431418&lt;/url&gt;&lt;/related-urls&gt;&lt;/urls&gt;&lt;custom1&gt;The author has declared that he has no competing or potential conflicts of interest.&lt;/custom1&gt;&lt;custom2&gt;PMC10242940&lt;/custom2&gt;&lt;electronic-resource-num&gt;10.1002/jcv2.12112&lt;/electronic-resource-num&gt;&lt;remote-database-name&gt;PubMed-not-MEDLINE&lt;/remote-database-name&gt;&lt;remote-database-provider&gt;NLM&lt;/remote-database-provider&gt;&lt;access-date&gt;2023-10-23T12:06:49&lt;/access-date&gt;&lt;/record&gt;&lt;/Cite&gt;&lt;/EndNote&gt;</w:instrText>
      </w:r>
      <w:r w:rsidR="00853C07" w:rsidRPr="00BE4B64">
        <w:rPr>
          <w:rFonts w:ascii="Times New Roman" w:hAnsi="Times New Roman" w:cs="Times New Roman"/>
        </w:rPr>
        <w:fldChar w:fldCharType="separate"/>
      </w:r>
      <w:r w:rsidR="00B4130C" w:rsidRPr="00BE4B64">
        <w:rPr>
          <w:rFonts w:ascii="Times New Roman" w:hAnsi="Times New Roman" w:cs="Times New Roman"/>
          <w:noProof/>
          <w:vertAlign w:val="superscript"/>
        </w:rPr>
        <w:t>1</w:t>
      </w:r>
      <w:r w:rsidR="00853C07" w:rsidRPr="00BE4B64">
        <w:rPr>
          <w:rFonts w:ascii="Times New Roman" w:hAnsi="Times New Roman" w:cs="Times New Roman"/>
        </w:rPr>
        <w:fldChar w:fldCharType="end"/>
      </w:r>
      <w:r w:rsidRPr="00BE4B64">
        <w:rPr>
          <w:rFonts w:ascii="Times New Roman" w:hAnsi="Times New Roman" w:cs="Times New Roman"/>
        </w:rPr>
        <w:t xml:space="preserve">. For instance, the first genome-wide association study (GWAS) of schizophrenia uncovered shared genetic loci between schizophrenia and bipolar disorder </w:t>
      </w:r>
      <w:r w:rsidRPr="00BE4B64">
        <w:rPr>
          <w:rFonts w:ascii="Times New Roman" w:hAnsi="Times New Roman" w:cs="Times New Roman"/>
        </w:rPr>
        <w:fldChar w:fldCharType="begin">
          <w:fldData xml:space="preserve">PEVuZE5vdGU+PENpdGU+PEF1dGhvcj5JbnRlcm5hdGlvbmFsIFNjaGl6b3BocmVuaWE8L0F1dGhv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</w:fldData>
        </w:fldChar>
      </w:r>
      <w:r w:rsidR="0055136D" w:rsidRPr="00BE4B64">
        <w:rPr>
          <w:rFonts w:ascii="Times New Roman" w:hAnsi="Times New Roman" w:cs="Times New Roman"/>
        </w:rPr>
        <w:instrText xml:space="preserve"> ADDIN EN.CITE </w:instrText>
      </w:r>
      <w:r w:rsidR="0055136D" w:rsidRPr="00BE4B64">
        <w:rPr>
          <w:rFonts w:ascii="Times New Roman" w:hAnsi="Times New Roman" w:cs="Times New Roman"/>
        </w:rPr>
        <w:fldChar w:fldCharType="begin">
          <w:fldData xml:space="preserve">PEVuZE5vdGU+PENpdGU+PEF1dGhvcj5JbnRlcm5hdGlvbmFsIFNjaGl6b3BocmVuaWE8L0F1dGhv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</w:fldData>
        </w:fldChar>
      </w:r>
      <w:r w:rsidR="0055136D" w:rsidRPr="00BE4B64">
        <w:rPr>
          <w:rFonts w:ascii="Times New Roman" w:hAnsi="Times New Roman" w:cs="Times New Roman"/>
        </w:rPr>
        <w:instrText xml:space="preserve"> ADDIN EN.CITE.DATA </w:instrText>
      </w:r>
      <w:r w:rsidR="0055136D" w:rsidRPr="00BE4B64">
        <w:rPr>
          <w:rFonts w:ascii="Times New Roman" w:hAnsi="Times New Roman" w:cs="Times New Roman"/>
        </w:rPr>
      </w:r>
      <w:r w:rsidR="0055136D" w:rsidRPr="00BE4B64">
        <w:rPr>
          <w:rFonts w:ascii="Times New Roman" w:hAnsi="Times New Roman" w:cs="Times New Roman"/>
        </w:rPr>
        <w:fldChar w:fldCharType="end"/>
      </w:r>
      <w:r w:rsidRPr="00BE4B64">
        <w:rPr>
          <w:rFonts w:ascii="Times New Roman" w:hAnsi="Times New Roman" w:cs="Times New Roman"/>
        </w:rPr>
      </w:r>
      <w:r w:rsidRPr="00BE4B64">
        <w:rPr>
          <w:rFonts w:ascii="Times New Roman" w:hAnsi="Times New Roman" w:cs="Times New Roman"/>
        </w:rPr>
        <w:fldChar w:fldCharType="separate"/>
      </w:r>
      <w:r w:rsidR="00B4130C" w:rsidRPr="00BE4B64">
        <w:rPr>
          <w:rFonts w:ascii="Times New Roman" w:hAnsi="Times New Roman" w:cs="Times New Roman"/>
          <w:noProof/>
          <w:vertAlign w:val="superscript"/>
        </w:rPr>
        <w:t>2</w:t>
      </w:r>
      <w:r w:rsidRPr="00BE4B64">
        <w:rPr>
          <w:rFonts w:ascii="Times New Roman" w:hAnsi="Times New Roman" w:cs="Times New Roman"/>
        </w:rPr>
        <w:fldChar w:fldCharType="end"/>
      </w:r>
      <w:r w:rsidRPr="00BE4B64">
        <w:rPr>
          <w:rFonts w:ascii="Times New Roman" w:hAnsi="Times New Roman" w:cs="Times New Roman"/>
        </w:rPr>
        <w:t xml:space="preserve"> despite their distinct categorization in diagnostic manuals (</w:t>
      </w:r>
      <w:r w:rsidR="00DD27FB" w:rsidRPr="00BE4B64">
        <w:rPr>
          <w:rFonts w:ascii="Times New Roman" w:hAnsi="Times New Roman" w:cs="Times New Roman"/>
        </w:rPr>
        <w:t>e.g., DSM-</w:t>
      </w:r>
      <w:r w:rsidR="002B25B3" w:rsidRPr="00BE4B64">
        <w:rPr>
          <w:rFonts w:ascii="Times New Roman" w:hAnsi="Times New Roman" w:cs="Times New Roman"/>
        </w:rPr>
        <w:t>IV</w:t>
      </w:r>
      <w:r w:rsidR="003017BD" w:rsidRPr="00BE4B64">
        <w:rPr>
          <w:rFonts w:ascii="Times New Roman" w:hAnsi="Times New Roman" w:cs="Times New Roman"/>
        </w:rPr>
        <w:t xml:space="preserve"> </w:t>
      </w:r>
      <w:r w:rsidR="00476ECB" w:rsidRPr="00BE4B64">
        <w:rPr>
          <w:rFonts w:ascii="Times New Roman" w:hAnsi="Times New Roman" w:cs="Times New Roman"/>
        </w:rPr>
        <w:fldChar w:fldCharType="begin"/>
      </w:r>
      <w:r w:rsidR="0055136D" w:rsidRPr="00BE4B64">
        <w:rPr>
          <w:rFonts w:ascii="Times New Roman" w:hAnsi="Times New Roman" w:cs="Times New Roman"/>
        </w:rPr>
        <w:instrText xml:space="preserve"> ADDIN EN.CITE &lt;EndNote&gt;&lt;Cite&gt;&lt;Author&gt;American Psychiatric Association&lt;/Author&gt;&lt;Year&gt;2000&lt;/Year&gt;&lt;RecNum&gt;404&lt;/RecNum&gt;&lt;DisplayText&gt;&lt;style face="superscript"&gt;3&lt;/style&gt;&lt;/DisplayText&gt;&lt;record&gt;&lt;rec-number&gt;404&lt;/rec-number&gt;&lt;foreign-keys&gt;&lt;key app="EN" db-id="xwfx90f05522z8e2szo5trwt9tsaaeptaxvd" timestamp="1738594739" guid="74b1c025-cc19-4af9-a2c6-f6437f1bbda4"&gt;404&lt;/key&gt;&lt;/foreign-keys&gt;&lt;ref-type name="Book"&gt;6&lt;/ref-type&gt;&lt;contributors&gt;&lt;authors&gt;&lt;author&gt;American Psychiatric Association,&lt;/author&gt;&lt;/authors&gt;&lt;/contributors&gt;&lt;titles&gt;&lt;title&gt;Diagnostic and Statistical Manual of Mental Disorders&lt;/title&gt;&lt;/titles&gt;&lt;edition&gt;4th&lt;/edition&gt;&lt;dates&gt;&lt;year&gt;2000&lt;/year&gt;&lt;/dates&gt;&lt;pub-location&gt;Washington, DC&lt;/pub-location&gt;&lt;urls&gt;&lt;/urls&gt;&lt;/record&gt;&lt;/Cite&gt;&lt;/EndNote&gt;</w:instrText>
      </w:r>
      <w:r w:rsidR="00476ECB" w:rsidRPr="00BE4B64">
        <w:rPr>
          <w:rFonts w:ascii="Times New Roman" w:hAnsi="Times New Roman" w:cs="Times New Roman"/>
        </w:rPr>
        <w:fldChar w:fldCharType="separate"/>
      </w:r>
      <w:r w:rsidR="00B4130C" w:rsidRPr="00BE4B64">
        <w:rPr>
          <w:rFonts w:ascii="Times New Roman" w:hAnsi="Times New Roman" w:cs="Times New Roman"/>
          <w:noProof/>
          <w:vertAlign w:val="superscript"/>
        </w:rPr>
        <w:t>3</w:t>
      </w:r>
      <w:r w:rsidR="00476ECB" w:rsidRPr="00BE4B64">
        <w:rPr>
          <w:rFonts w:ascii="Times New Roman" w:hAnsi="Times New Roman" w:cs="Times New Roman"/>
        </w:rPr>
        <w:fldChar w:fldCharType="end"/>
      </w:r>
      <w:r w:rsidRPr="00BE4B64">
        <w:rPr>
          <w:rFonts w:ascii="Times New Roman" w:hAnsi="Times New Roman" w:cs="Times New Roman"/>
        </w:rPr>
        <w:t>). Further research using Linkage Disequilibrium Score Regression (LDSC</w:t>
      </w:r>
      <w:r w:rsidR="003017BD" w:rsidRPr="00BE4B64">
        <w:rPr>
          <w:rFonts w:ascii="Times New Roman" w:hAnsi="Times New Roman" w:cs="Times New Roman"/>
        </w:rPr>
        <w:t xml:space="preserve"> </w:t>
      </w:r>
      <w:r w:rsidR="007F744A" w:rsidRPr="00BE4B64">
        <w:rPr>
          <w:rFonts w:ascii="Times New Roman" w:hAnsi="Times New Roman" w:cs="Times New Roman"/>
          <w:noProof/>
        </w:rPr>
        <w:fldChar w:fldCharType="begin">
          <w:fldData xml:space="preserve">PEVuZE5vdGU+PENpdGU+PEF1dGhvcj5CdWxpay1TdWxsaXZhbjwvQXV0aG9yPjxZZWFyPjIwMTU8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</w:fldData>
        </w:fldChar>
      </w:r>
      <w:r w:rsidR="0055136D" w:rsidRPr="00BE4B64">
        <w:rPr>
          <w:rFonts w:ascii="Times New Roman" w:hAnsi="Times New Roman" w:cs="Times New Roman"/>
          <w:noProof/>
        </w:rPr>
        <w:instrText xml:space="preserve"> ADDIN EN.CITE </w:instrText>
      </w:r>
      <w:r w:rsidR="0055136D" w:rsidRPr="00BE4B64">
        <w:rPr>
          <w:rFonts w:ascii="Times New Roman" w:hAnsi="Times New Roman" w:cs="Times New Roman"/>
          <w:noProof/>
        </w:rPr>
        <w:fldChar w:fldCharType="begin">
          <w:fldData xml:space="preserve">PEVuZE5vdGU+PENpdGU+PEF1dGhvcj5CdWxpay1TdWxsaXZhbjwvQXV0aG9yPjxZZWFyPjIwMTU8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</w:fldData>
        </w:fldChar>
      </w:r>
      <w:r w:rsidR="0055136D" w:rsidRPr="00BE4B64">
        <w:rPr>
          <w:rFonts w:ascii="Times New Roman" w:hAnsi="Times New Roman" w:cs="Times New Roman"/>
          <w:noProof/>
        </w:rPr>
        <w:instrText xml:space="preserve"> ADDIN EN.CITE.DATA </w:instrText>
      </w:r>
      <w:r w:rsidR="0055136D" w:rsidRPr="00BE4B64">
        <w:rPr>
          <w:rFonts w:ascii="Times New Roman" w:hAnsi="Times New Roman" w:cs="Times New Roman"/>
          <w:noProof/>
        </w:rPr>
      </w:r>
      <w:r w:rsidR="0055136D" w:rsidRPr="00BE4B64">
        <w:rPr>
          <w:rFonts w:ascii="Times New Roman" w:hAnsi="Times New Roman" w:cs="Times New Roman"/>
          <w:noProof/>
        </w:rPr>
        <w:fldChar w:fldCharType="end"/>
      </w:r>
      <w:r w:rsidR="007F744A" w:rsidRPr="00BE4B64">
        <w:rPr>
          <w:rFonts w:ascii="Times New Roman" w:hAnsi="Times New Roman" w:cs="Times New Roman"/>
          <w:noProof/>
        </w:rPr>
      </w:r>
      <w:r w:rsidR="007F744A" w:rsidRPr="00BE4B64">
        <w:rPr>
          <w:rFonts w:ascii="Times New Roman" w:hAnsi="Times New Roman" w:cs="Times New Roman"/>
          <w:noProof/>
        </w:rPr>
        <w:fldChar w:fldCharType="separate"/>
      </w:r>
      <w:r w:rsidR="00B4130C" w:rsidRPr="00BE4B64">
        <w:rPr>
          <w:rFonts w:ascii="Times New Roman" w:hAnsi="Times New Roman" w:cs="Times New Roman"/>
          <w:noProof/>
          <w:vertAlign w:val="superscript"/>
        </w:rPr>
        <w:t>4</w:t>
      </w:r>
      <w:r w:rsidR="007F744A" w:rsidRPr="00BE4B64">
        <w:rPr>
          <w:rFonts w:ascii="Times New Roman" w:hAnsi="Times New Roman" w:cs="Times New Roman"/>
          <w:noProof/>
        </w:rPr>
        <w:fldChar w:fldCharType="end"/>
      </w:r>
      <w:r w:rsidRPr="00BE4B64">
        <w:rPr>
          <w:rFonts w:ascii="Times New Roman" w:hAnsi="Times New Roman" w:cs="Times New Roman"/>
        </w:rPr>
        <w:t>) highlighted significant genetic correlations across most psychiatric diagnoses</w:t>
      </w:r>
      <w:r w:rsidR="00B52D4C" w:rsidRPr="00BE4B64">
        <w:rPr>
          <w:rFonts w:ascii="Times New Roman" w:hAnsi="Times New Roman" w:cs="Times New Roman"/>
        </w:rPr>
        <w:t xml:space="preserve"> </w:t>
      </w:r>
      <w:r w:rsidRPr="00BE4B64">
        <w:rPr>
          <w:rFonts w:ascii="Times New Roman" w:hAnsi="Times New Roman" w:cs="Times New Roman"/>
        </w:rPr>
        <w:fldChar w:fldCharType="begin">
          <w:fldData xml:space="preserve">PEVuZE5vdGU+PENpdGU+PEF1dGhvcj5CdWxpay1TdWxsaXZhbjwvQXV0aG9yPjxZZWFyPjIwMTU8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</w:fldData>
        </w:fldChar>
      </w:r>
      <w:r w:rsidR="0055136D" w:rsidRPr="00BE4B64">
        <w:rPr>
          <w:rFonts w:ascii="Times New Roman" w:hAnsi="Times New Roman" w:cs="Times New Roman"/>
        </w:rPr>
        <w:instrText xml:space="preserve"> ADDIN EN.CITE </w:instrText>
      </w:r>
      <w:r w:rsidR="0055136D" w:rsidRPr="00BE4B64">
        <w:rPr>
          <w:rFonts w:ascii="Times New Roman" w:hAnsi="Times New Roman" w:cs="Times New Roman"/>
        </w:rPr>
        <w:fldChar w:fldCharType="begin">
          <w:fldData xml:space="preserve">PEVuZE5vdGU+PENpdGU+PEF1dGhvcj5CdWxpay1TdWxsaXZhbjwvQXV0aG9yPjxZZWFyPjIwMTU8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</w:fldData>
        </w:fldChar>
      </w:r>
      <w:r w:rsidR="0055136D" w:rsidRPr="00BE4B64">
        <w:rPr>
          <w:rFonts w:ascii="Times New Roman" w:hAnsi="Times New Roman" w:cs="Times New Roman"/>
        </w:rPr>
        <w:instrText xml:space="preserve"> ADDIN EN.CITE.DATA </w:instrText>
      </w:r>
      <w:r w:rsidR="0055136D" w:rsidRPr="00BE4B64">
        <w:rPr>
          <w:rFonts w:ascii="Times New Roman" w:hAnsi="Times New Roman" w:cs="Times New Roman"/>
        </w:rPr>
      </w:r>
      <w:r w:rsidR="0055136D" w:rsidRPr="00BE4B64">
        <w:rPr>
          <w:rFonts w:ascii="Times New Roman" w:hAnsi="Times New Roman" w:cs="Times New Roman"/>
        </w:rPr>
        <w:fldChar w:fldCharType="end"/>
      </w:r>
      <w:r w:rsidRPr="00BE4B64">
        <w:rPr>
          <w:rFonts w:ascii="Times New Roman" w:hAnsi="Times New Roman" w:cs="Times New Roman"/>
        </w:rPr>
      </w:r>
      <w:r w:rsidRPr="00BE4B64">
        <w:rPr>
          <w:rFonts w:ascii="Times New Roman" w:hAnsi="Times New Roman" w:cs="Times New Roman"/>
        </w:rPr>
        <w:fldChar w:fldCharType="separate"/>
      </w:r>
      <w:r w:rsidR="00B4130C" w:rsidRPr="00BE4B64">
        <w:rPr>
          <w:rFonts w:ascii="Times New Roman" w:hAnsi="Times New Roman" w:cs="Times New Roman"/>
          <w:noProof/>
          <w:vertAlign w:val="superscript"/>
        </w:rPr>
        <w:t>5-8</w:t>
      </w:r>
      <w:r w:rsidRPr="00BE4B64">
        <w:rPr>
          <w:rFonts w:ascii="Times New Roman" w:hAnsi="Times New Roman" w:cs="Times New Roman"/>
        </w:rPr>
        <w:fldChar w:fldCharType="end"/>
      </w:r>
      <w:r w:rsidRPr="00BE4B64">
        <w:rPr>
          <w:rFonts w:ascii="Times New Roman" w:hAnsi="Times New Roman" w:cs="Times New Roman"/>
        </w:rPr>
        <w:t xml:space="preserve">, unlike other neurological disorders such as Parkinson’s and Alzheimer's disease, which remained genetically distinct </w:t>
      </w:r>
      <w:r w:rsidRPr="00BE4B64">
        <w:rPr>
          <w:rFonts w:ascii="Times New Roman" w:hAnsi="Times New Roman" w:cs="Times New Roman"/>
        </w:rPr>
        <w:fldChar w:fldCharType="begin">
          <w:fldData xml:space="preserve">ZXVyb3NjaWVuY2UsIFJveWFsIE5ldGhlcmxhbmRzIEFjYWRlbXkgb2YgQXJ0cyBhbmQgU2NpZW5j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</w:fldData>
        </w:fldChar>
      </w:r>
      <w:r w:rsidR="0055136D" w:rsidRPr="00BE4B64">
        <w:rPr>
          <w:rFonts w:ascii="Times New Roman" w:hAnsi="Times New Roman" w:cs="Times New Roman"/>
        </w:rPr>
        <w:instrText xml:space="preserve"> ADDIN EN.CITE </w:instrText>
      </w:r>
      <w:r w:rsidR="0055136D" w:rsidRPr="00BE4B64">
        <w:rPr>
          <w:rFonts w:ascii="Times New Roman" w:hAnsi="Times New Roman" w:cs="Times New Roman"/>
        </w:rPr>
        <w:fldChar w:fldCharType="begin">
          <w:fldData xml:space="preserve">PEVuZE5vdGU+PENpdGU+PEF1dGhvcj5CcmFpbnN0b3JtPC9BdXRob3I+PFllYXI+MjAxODwvWWVh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==
</w:fldData>
        </w:fldChar>
      </w:r>
      <w:r w:rsidR="0055136D" w:rsidRPr="00BE4B64">
        <w:rPr>
          <w:rFonts w:ascii="Times New Roman" w:hAnsi="Times New Roman" w:cs="Times New Roman"/>
        </w:rPr>
        <w:instrText xml:space="preserve"> ADDIN EN.CITE.DATA </w:instrText>
      </w:r>
      <w:r w:rsidR="0055136D" w:rsidRPr="00BE4B64">
        <w:rPr>
          <w:rFonts w:ascii="Times New Roman" w:hAnsi="Times New Roman" w:cs="Times New Roman"/>
        </w:rPr>
      </w:r>
      <w:r w:rsidR="0055136D" w:rsidRPr="00BE4B64">
        <w:rPr>
          <w:rFonts w:ascii="Times New Roman" w:hAnsi="Times New Roman" w:cs="Times New Roman"/>
        </w:rPr>
        <w:fldChar w:fldCharType="end"/>
      </w:r>
      <w:r w:rsidR="0055136D" w:rsidRPr="00BE4B64">
        <w:rPr>
          <w:rFonts w:ascii="Times New Roman" w:hAnsi="Times New Roman" w:cs="Times New Roman"/>
        </w:rPr>
        <w:fldChar w:fldCharType="begin">
          <w:fldData xml:space="preserve">b2dpY2FsIFBzeWNoaWF0cnksIFJvc2tpbGRlLCBEZW5tYXJrLiYjeEQ7RGVwYXJ0bWVudCBvZiBD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==
</w:fldData>
        </w:fldChar>
      </w:r>
      <w:r w:rsidR="0055136D" w:rsidRPr="00BE4B64">
        <w:rPr>
          <w:rFonts w:ascii="Times New Roman" w:hAnsi="Times New Roman" w:cs="Times New Roman"/>
        </w:rPr>
        <w:instrText xml:space="preserve"> ADDIN EN.CITE.DATA </w:instrText>
      </w:r>
      <w:r w:rsidR="0055136D" w:rsidRPr="00BE4B64">
        <w:rPr>
          <w:rFonts w:ascii="Times New Roman" w:hAnsi="Times New Roman" w:cs="Times New Roman"/>
        </w:rPr>
      </w:r>
      <w:r w:rsidR="0055136D" w:rsidRPr="00BE4B64">
        <w:rPr>
          <w:rFonts w:ascii="Times New Roman" w:hAnsi="Times New Roman" w:cs="Times New Roman"/>
        </w:rPr>
        <w:fldChar w:fldCharType="end"/>
      </w:r>
      <w:r w:rsidR="0055136D" w:rsidRPr="00BE4B64">
        <w:rPr>
          <w:rFonts w:ascii="Times New Roman" w:hAnsi="Times New Roman" w:cs="Times New Roman"/>
        </w:rPr>
        <w:fldChar w:fldCharType="begin">
          <w:fldData xml:space="preserve">ZXVyb3NjaWVuY2UsIFJveWFsIE5ldGhlcmxhbmRzIEFjYWRlbXkgb2YgQXJ0cyBhbmQgU2NpZW5j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</w:fldData>
        </w:fldChar>
      </w:r>
      <w:r w:rsidR="0055136D" w:rsidRPr="00BE4B64">
        <w:rPr>
          <w:rFonts w:ascii="Times New Roman" w:hAnsi="Times New Roman" w:cs="Times New Roman"/>
        </w:rPr>
        <w:instrText xml:space="preserve"> ADDIN EN.CITE.DATA </w:instrText>
      </w:r>
      <w:r w:rsidR="0055136D" w:rsidRPr="00BE4B64">
        <w:rPr>
          <w:rFonts w:ascii="Times New Roman" w:hAnsi="Times New Roman" w:cs="Times New Roman"/>
        </w:rPr>
      </w:r>
      <w:r w:rsidR="0055136D" w:rsidRPr="00BE4B64">
        <w:rPr>
          <w:rFonts w:ascii="Times New Roman" w:hAnsi="Times New Roman" w:cs="Times New Roman"/>
        </w:rPr>
        <w:fldChar w:fldCharType="end"/>
      </w:r>
      <w:r w:rsidRPr="00BE4B64">
        <w:rPr>
          <w:rFonts w:ascii="Times New Roman" w:hAnsi="Times New Roman" w:cs="Times New Roman"/>
        </w:rPr>
      </w:r>
      <w:r w:rsidRPr="00BE4B64">
        <w:rPr>
          <w:rFonts w:ascii="Times New Roman" w:hAnsi="Times New Roman" w:cs="Times New Roman"/>
        </w:rPr>
        <w:fldChar w:fldCharType="separate"/>
      </w:r>
      <w:r w:rsidR="00B4130C" w:rsidRPr="00BE4B64">
        <w:rPr>
          <w:rFonts w:ascii="Times New Roman" w:hAnsi="Times New Roman" w:cs="Times New Roman"/>
          <w:noProof/>
          <w:vertAlign w:val="superscript"/>
        </w:rPr>
        <w:t>9</w:t>
      </w:r>
      <w:r w:rsidRPr="00BE4B64">
        <w:rPr>
          <w:rFonts w:ascii="Times New Roman" w:hAnsi="Times New Roman" w:cs="Times New Roman"/>
        </w:rPr>
        <w:fldChar w:fldCharType="end"/>
      </w:r>
      <w:r w:rsidRPr="00BE4B64">
        <w:rPr>
          <w:rFonts w:ascii="Times New Roman" w:hAnsi="Times New Roman" w:cs="Times New Roman"/>
        </w:rPr>
        <w:t xml:space="preserve">. A recent LDSC analysis of 11 major psychiatric diagnoses found that the genetic correlation between schizophrenia and bipolar disorder was 0.68, and the average of 55 genetic correlations between 11 diagnoses was 0.28 </w:t>
      </w:r>
      <w:r w:rsidRPr="00BE4B64">
        <w:rPr>
          <w:rFonts w:ascii="Times New Roman" w:hAnsi="Times New Roman" w:cs="Times New Roman"/>
        </w:rPr>
        <w:fldChar w:fldCharType="begin">
          <w:fldData xml:space="preserve">PEVuZE5vdGU+PENpdGU+PEF1dGhvcj5Hcm90emluZ2VyPC9BdXRob3I+PFllYXI+MjAyMjwvWWVh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</w:fldData>
        </w:fldChar>
      </w:r>
      <w:r w:rsidR="0055136D" w:rsidRPr="00BE4B64">
        <w:rPr>
          <w:rFonts w:ascii="Times New Roman" w:hAnsi="Times New Roman" w:cs="Times New Roman"/>
        </w:rPr>
        <w:instrText xml:space="preserve"> ADDIN EN.CITE </w:instrText>
      </w:r>
      <w:r w:rsidR="0055136D" w:rsidRPr="00BE4B64">
        <w:rPr>
          <w:rFonts w:ascii="Times New Roman" w:hAnsi="Times New Roman" w:cs="Times New Roman"/>
        </w:rPr>
        <w:fldChar w:fldCharType="begin">
          <w:fldData xml:space="preserve">PEVuZE5vdGU+PENpdGU+PEF1dGhvcj5Hcm90emluZ2VyPC9BdXRob3I+PFllYXI+MjAyMjwvWWVh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</w:fldData>
        </w:fldChar>
      </w:r>
      <w:r w:rsidR="0055136D" w:rsidRPr="00BE4B64">
        <w:rPr>
          <w:rFonts w:ascii="Times New Roman" w:hAnsi="Times New Roman" w:cs="Times New Roman"/>
        </w:rPr>
        <w:instrText xml:space="preserve"> ADDIN EN.CITE.DATA </w:instrText>
      </w:r>
      <w:r w:rsidR="0055136D" w:rsidRPr="00BE4B64">
        <w:rPr>
          <w:rFonts w:ascii="Times New Roman" w:hAnsi="Times New Roman" w:cs="Times New Roman"/>
        </w:rPr>
      </w:r>
      <w:r w:rsidR="0055136D" w:rsidRPr="00BE4B64">
        <w:rPr>
          <w:rFonts w:ascii="Times New Roman" w:hAnsi="Times New Roman" w:cs="Times New Roman"/>
        </w:rPr>
        <w:fldChar w:fldCharType="end"/>
      </w:r>
      <w:r w:rsidRPr="00BE4B64">
        <w:rPr>
          <w:rFonts w:ascii="Times New Roman" w:hAnsi="Times New Roman" w:cs="Times New Roman"/>
        </w:rPr>
      </w:r>
      <w:r w:rsidRPr="00BE4B64">
        <w:rPr>
          <w:rFonts w:ascii="Times New Roman" w:hAnsi="Times New Roman" w:cs="Times New Roman"/>
        </w:rPr>
        <w:fldChar w:fldCharType="separate"/>
      </w:r>
      <w:r w:rsidR="00B4130C" w:rsidRPr="00BE4B64">
        <w:rPr>
          <w:rFonts w:ascii="Times New Roman" w:hAnsi="Times New Roman" w:cs="Times New Roman"/>
          <w:noProof/>
          <w:vertAlign w:val="superscript"/>
        </w:rPr>
        <w:t>10</w:t>
      </w:r>
      <w:r w:rsidRPr="00BE4B64">
        <w:rPr>
          <w:rFonts w:ascii="Times New Roman" w:hAnsi="Times New Roman" w:cs="Times New Roman"/>
        </w:rPr>
        <w:fldChar w:fldCharType="end"/>
      </w:r>
      <w:r w:rsidRPr="00BE4B64">
        <w:rPr>
          <w:rFonts w:ascii="Times New Roman" w:hAnsi="Times New Roman" w:cs="Times New Roman"/>
        </w:rPr>
        <w:t>.</w:t>
      </w:r>
    </w:p>
    <w:p w14:paraId="270CDD5B" w14:textId="77777777" w:rsidR="00CA2F42" w:rsidRPr="00BE4B64" w:rsidRDefault="00CA2F42" w:rsidP="00BE4B64">
      <w:pPr>
        <w:spacing w:line="360" w:lineRule="auto"/>
        <w:rPr>
          <w:rFonts w:ascii="Times New Roman" w:hAnsi="Times New Roman" w:cs="Times New Roman"/>
        </w:rPr>
      </w:pPr>
    </w:p>
    <w:p w14:paraId="18A2B20A" w14:textId="07272F03" w:rsidR="007430B4" w:rsidRPr="00BE4B64" w:rsidRDefault="00C1416B" w:rsidP="00BE4B64">
      <w:pPr>
        <w:spacing w:line="360" w:lineRule="auto"/>
        <w:rPr>
          <w:rFonts w:ascii="Times New Roman" w:hAnsi="Times New Roman" w:cs="Times New Roman"/>
        </w:rPr>
      </w:pPr>
      <w:r w:rsidRPr="00BE4B64">
        <w:rPr>
          <w:rFonts w:ascii="Times New Roman" w:hAnsi="Times New Roman" w:cs="Times New Roman"/>
        </w:rPr>
        <w:t xml:space="preserve">The </w:t>
      </w:r>
      <w:r w:rsidR="0AE99454" w:rsidRPr="00BE4B64">
        <w:rPr>
          <w:rFonts w:ascii="Times New Roman" w:hAnsi="Times New Roman" w:cs="Times New Roman"/>
        </w:rPr>
        <w:t xml:space="preserve">positive genetic manifold between diagnoses </w:t>
      </w:r>
      <w:r w:rsidR="00C14AE2" w:rsidRPr="00BE4B64">
        <w:rPr>
          <w:rFonts w:ascii="Times New Roman" w:hAnsi="Times New Roman" w:cs="Times New Roman"/>
        </w:rPr>
        <w:t xml:space="preserve">is consistent with </w:t>
      </w:r>
      <w:r w:rsidR="00FF5685" w:rsidRPr="00BE4B64">
        <w:rPr>
          <w:rFonts w:ascii="Times New Roman" w:hAnsi="Times New Roman" w:cs="Times New Roman"/>
        </w:rPr>
        <w:t>the idea of a</w:t>
      </w:r>
      <w:r w:rsidR="009C3F3B" w:rsidRPr="00BE4B64">
        <w:rPr>
          <w:rFonts w:ascii="Times New Roman" w:hAnsi="Times New Roman" w:cs="Times New Roman"/>
        </w:rPr>
        <w:t xml:space="preserve"> </w:t>
      </w:r>
      <w:r w:rsidR="0AE99454" w:rsidRPr="00BE4B64">
        <w:rPr>
          <w:rFonts w:ascii="Times New Roman" w:hAnsi="Times New Roman" w:cs="Times New Roman"/>
        </w:rPr>
        <w:t>general factor of psychopathology</w:t>
      </w:r>
      <w:r w:rsidR="00FF5685" w:rsidRPr="00BE4B64">
        <w:rPr>
          <w:rFonts w:ascii="Times New Roman" w:hAnsi="Times New Roman" w:cs="Times New Roman"/>
        </w:rPr>
        <w:t xml:space="preserve"> </w:t>
      </w:r>
      <w:r w:rsidR="0022657B" w:rsidRPr="00BE4B64">
        <w:rPr>
          <w:rFonts w:ascii="Times New Roman" w:hAnsi="Times New Roman" w:cs="Times New Roman"/>
        </w:rPr>
        <w:fldChar w:fldCharType="begin">
          <w:fldData xml:space="preserve">PEVuZE5vdGU+PENpdGU+PEF1dGhvcj5MYWhleTwvQXV0aG9yPjxZZWFyPjIwMTI8L1llYXI+PFJl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</w:fldData>
        </w:fldChar>
      </w:r>
      <w:r w:rsidR="0055136D" w:rsidRPr="00BE4B64">
        <w:rPr>
          <w:rFonts w:ascii="Times New Roman" w:hAnsi="Times New Roman" w:cs="Times New Roman"/>
        </w:rPr>
        <w:instrText xml:space="preserve"> ADDIN EN.CITE </w:instrText>
      </w:r>
      <w:r w:rsidR="0055136D" w:rsidRPr="00BE4B64">
        <w:rPr>
          <w:rFonts w:ascii="Times New Roman" w:hAnsi="Times New Roman" w:cs="Times New Roman"/>
        </w:rPr>
        <w:fldChar w:fldCharType="begin">
          <w:fldData xml:space="preserve">PEVuZE5vdGU+PENpdGU+PEF1dGhvcj5MYWhleTwvQXV0aG9yPjxZZWFyPjIwMTI8L1llYXI+PFJl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</w:fldData>
        </w:fldChar>
      </w:r>
      <w:r w:rsidR="0055136D" w:rsidRPr="00BE4B64">
        <w:rPr>
          <w:rFonts w:ascii="Times New Roman" w:hAnsi="Times New Roman" w:cs="Times New Roman"/>
        </w:rPr>
        <w:instrText xml:space="preserve"> ADDIN EN.CITE.DATA </w:instrText>
      </w:r>
      <w:r w:rsidR="0055136D" w:rsidRPr="00BE4B64">
        <w:rPr>
          <w:rFonts w:ascii="Times New Roman" w:hAnsi="Times New Roman" w:cs="Times New Roman"/>
        </w:rPr>
      </w:r>
      <w:r w:rsidR="0055136D" w:rsidRPr="00BE4B64">
        <w:rPr>
          <w:rFonts w:ascii="Times New Roman" w:hAnsi="Times New Roman" w:cs="Times New Roman"/>
        </w:rPr>
        <w:fldChar w:fldCharType="end"/>
      </w:r>
      <w:r w:rsidR="0022657B" w:rsidRPr="00BE4B64">
        <w:rPr>
          <w:rFonts w:ascii="Times New Roman" w:hAnsi="Times New Roman" w:cs="Times New Roman"/>
        </w:rPr>
      </w:r>
      <w:r w:rsidR="0022657B" w:rsidRPr="00BE4B64">
        <w:rPr>
          <w:rFonts w:ascii="Times New Roman" w:hAnsi="Times New Roman" w:cs="Times New Roman"/>
        </w:rPr>
        <w:fldChar w:fldCharType="separate"/>
      </w:r>
      <w:r w:rsidR="00B4130C" w:rsidRPr="00BE4B64">
        <w:rPr>
          <w:rFonts w:ascii="Times New Roman" w:hAnsi="Times New Roman" w:cs="Times New Roman"/>
          <w:noProof/>
          <w:vertAlign w:val="superscript"/>
        </w:rPr>
        <w:t>11</w:t>
      </w:r>
      <w:r w:rsidR="0022657B" w:rsidRPr="00BE4B64">
        <w:rPr>
          <w:rFonts w:ascii="Times New Roman" w:hAnsi="Times New Roman" w:cs="Times New Roman"/>
        </w:rPr>
        <w:fldChar w:fldCharType="end"/>
      </w:r>
      <w:r w:rsidR="0022657B" w:rsidRPr="00BE4B64">
        <w:rPr>
          <w:rStyle w:val="CommentReference"/>
          <w:rFonts w:ascii="Times New Roman" w:hAnsi="Times New Roman" w:cs="Times New Roman"/>
          <w:sz w:val="24"/>
          <w:szCs w:val="24"/>
        </w:rPr>
        <w:t xml:space="preserve">, </w:t>
      </w:r>
      <w:r w:rsidR="0AE99454" w:rsidRPr="00BE4B64">
        <w:rPr>
          <w:rFonts w:ascii="Times New Roman" w:hAnsi="Times New Roman" w:cs="Times New Roman"/>
        </w:rPr>
        <w:t xml:space="preserve"> called </w:t>
      </w:r>
      <w:r w:rsidR="0AE99454" w:rsidRPr="00BE4B64">
        <w:rPr>
          <w:rFonts w:ascii="Times New Roman" w:hAnsi="Times New Roman" w:cs="Times New Roman"/>
          <w:i/>
          <w:iCs/>
        </w:rPr>
        <w:t>p</w:t>
      </w:r>
      <w:r w:rsidR="0AE99454" w:rsidRPr="00BE4B64">
        <w:rPr>
          <w:rFonts w:ascii="Times New Roman" w:hAnsi="Times New Roman" w:cs="Times New Roman"/>
        </w:rPr>
        <w:t xml:space="preserve"> </w:t>
      </w:r>
      <w:r w:rsidR="008600CE" w:rsidRPr="00BE4B64">
        <w:rPr>
          <w:rFonts w:ascii="Times New Roman" w:hAnsi="Times New Roman" w:cs="Times New Roman"/>
        </w:rPr>
        <w:fldChar w:fldCharType="begin">
          <w:fldData xml:space="preserve">PEVuZE5vdGU+PENpdGU+PEF1dGhvcj5DYXNwaTwvQXV0aG9yPjxZZWFyPjIwMTg8L1llYXI+PFJl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</w:fldData>
        </w:fldChar>
      </w:r>
      <w:r w:rsidR="0055136D" w:rsidRPr="00BE4B64">
        <w:rPr>
          <w:rFonts w:ascii="Times New Roman" w:hAnsi="Times New Roman" w:cs="Times New Roman"/>
        </w:rPr>
        <w:instrText xml:space="preserve"> ADDIN EN.CITE </w:instrText>
      </w:r>
      <w:r w:rsidR="0055136D" w:rsidRPr="00BE4B64">
        <w:rPr>
          <w:rFonts w:ascii="Times New Roman" w:hAnsi="Times New Roman" w:cs="Times New Roman"/>
        </w:rPr>
        <w:fldChar w:fldCharType="begin">
          <w:fldData xml:space="preserve">PEVuZE5vdGU+PENpdGU+PEF1dGhvcj5DYXNwaTwvQXV0aG9yPjxZZWFyPjIwMTg8L1llYXI+PFJl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</w:fldData>
        </w:fldChar>
      </w:r>
      <w:r w:rsidR="0055136D" w:rsidRPr="00BE4B64">
        <w:rPr>
          <w:rFonts w:ascii="Times New Roman" w:hAnsi="Times New Roman" w:cs="Times New Roman"/>
        </w:rPr>
        <w:instrText xml:space="preserve"> ADDIN EN.CITE.DATA </w:instrText>
      </w:r>
      <w:r w:rsidR="0055136D" w:rsidRPr="00BE4B64">
        <w:rPr>
          <w:rFonts w:ascii="Times New Roman" w:hAnsi="Times New Roman" w:cs="Times New Roman"/>
        </w:rPr>
      </w:r>
      <w:r w:rsidR="0055136D" w:rsidRPr="00BE4B64">
        <w:rPr>
          <w:rFonts w:ascii="Times New Roman" w:hAnsi="Times New Roman" w:cs="Times New Roman"/>
        </w:rPr>
        <w:fldChar w:fldCharType="end"/>
      </w:r>
      <w:r w:rsidR="008600CE" w:rsidRPr="00BE4B64">
        <w:rPr>
          <w:rFonts w:ascii="Times New Roman" w:hAnsi="Times New Roman" w:cs="Times New Roman"/>
        </w:rPr>
      </w:r>
      <w:r w:rsidR="008600CE" w:rsidRPr="00BE4B64">
        <w:rPr>
          <w:rFonts w:ascii="Times New Roman" w:hAnsi="Times New Roman" w:cs="Times New Roman"/>
        </w:rPr>
        <w:fldChar w:fldCharType="separate"/>
      </w:r>
      <w:r w:rsidR="00B4130C" w:rsidRPr="00BE4B64">
        <w:rPr>
          <w:rFonts w:ascii="Times New Roman" w:hAnsi="Times New Roman" w:cs="Times New Roman"/>
          <w:noProof/>
          <w:vertAlign w:val="superscript"/>
        </w:rPr>
        <w:t>12</w:t>
      </w:r>
      <w:r w:rsidR="008600CE" w:rsidRPr="00BE4B64">
        <w:rPr>
          <w:rFonts w:ascii="Times New Roman" w:hAnsi="Times New Roman" w:cs="Times New Roman"/>
        </w:rPr>
        <w:fldChar w:fldCharType="end"/>
      </w:r>
      <w:r w:rsidR="00FF5685" w:rsidRPr="00BE4B64">
        <w:rPr>
          <w:rFonts w:ascii="Times New Roman" w:hAnsi="Times New Roman" w:cs="Times New Roman"/>
        </w:rPr>
        <w:t>.</w:t>
      </w:r>
      <w:r w:rsidR="009C3F3B" w:rsidRPr="00BE4B64">
        <w:rPr>
          <w:rFonts w:ascii="Times New Roman" w:hAnsi="Times New Roman" w:cs="Times New Roman"/>
        </w:rPr>
        <w:t xml:space="preserve"> </w:t>
      </w:r>
      <w:r w:rsidR="00B52D4C" w:rsidRPr="00BE4B64">
        <w:rPr>
          <w:rFonts w:ascii="Times New Roman" w:hAnsi="Times New Roman" w:cs="Times New Roman"/>
        </w:rPr>
        <w:t xml:space="preserve">The p factor </w:t>
      </w:r>
      <w:r w:rsidR="000004D6" w:rsidRPr="00BE4B64">
        <w:rPr>
          <w:rFonts w:ascii="Times New Roman" w:hAnsi="Times New Roman" w:cs="Times New Roman"/>
        </w:rPr>
        <w:t>describes</w:t>
      </w:r>
      <w:r w:rsidR="00B52D4C" w:rsidRPr="00BE4B64">
        <w:rPr>
          <w:rFonts w:ascii="Times New Roman" w:hAnsi="Times New Roman" w:cs="Times New Roman"/>
        </w:rPr>
        <w:t xml:space="preserve"> the </w:t>
      </w:r>
      <w:r w:rsidR="00B52D4C" w:rsidRPr="00BE4B64">
        <w:rPr>
          <w:rFonts w:ascii="Times New Roman" w:hAnsi="Times New Roman" w:cs="Times New Roman"/>
          <w:lang w:val="en-US"/>
        </w:rPr>
        <w:t xml:space="preserve">propensity to developing </w:t>
      </w:r>
      <w:r w:rsidR="00113FAD" w:rsidRPr="00BE4B64">
        <w:rPr>
          <w:rFonts w:ascii="Times New Roman" w:hAnsi="Times New Roman" w:cs="Times New Roman"/>
          <w:lang w:val="en-US"/>
        </w:rPr>
        <w:t>all</w:t>
      </w:r>
      <w:r w:rsidR="00B52D4C" w:rsidRPr="00BE4B64">
        <w:rPr>
          <w:rFonts w:ascii="Times New Roman" w:hAnsi="Times New Roman" w:cs="Times New Roman"/>
          <w:lang w:val="en-US"/>
        </w:rPr>
        <w:t xml:space="preserve"> forms of </w:t>
      </w:r>
      <w:r w:rsidR="008F289E" w:rsidRPr="00BE4B64">
        <w:rPr>
          <w:rFonts w:ascii="Times New Roman" w:hAnsi="Times New Roman" w:cs="Times New Roman"/>
          <w:lang w:val="en-US"/>
        </w:rPr>
        <w:t>psychopathologies</w:t>
      </w:r>
      <w:r w:rsidR="00B52D4C" w:rsidRPr="00BE4B64">
        <w:rPr>
          <w:rFonts w:ascii="Times New Roman" w:hAnsi="Times New Roman" w:cs="Times New Roman"/>
          <w:lang w:val="en-US"/>
        </w:rPr>
        <w:t xml:space="preserve"> </w:t>
      </w:r>
      <w:r w:rsidR="004C1FDF" w:rsidRPr="00BE4B64">
        <w:rPr>
          <w:rFonts w:ascii="Times New Roman" w:hAnsi="Times New Roman" w:cs="Times New Roman"/>
          <w:lang w:val="en-US"/>
        </w:rPr>
        <w:fldChar w:fldCharType="begin">
          <w:fldData xml:space="preserve">PEVuZE5vdGU+PENpdGU+PEF1dGhvcj5DYXNwaTwvQXV0aG9yPjxZZWFyPjIwMTQ8L1llYXI+PFJl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</w:fldData>
        </w:fldChar>
      </w:r>
      <w:r w:rsidR="0055136D" w:rsidRPr="00BE4B64">
        <w:rPr>
          <w:rFonts w:ascii="Times New Roman" w:hAnsi="Times New Roman" w:cs="Times New Roman"/>
          <w:lang w:val="en-US"/>
        </w:rPr>
        <w:instrText xml:space="preserve"> ADDIN EN.CITE </w:instrText>
      </w:r>
      <w:r w:rsidR="0055136D" w:rsidRPr="00BE4B64">
        <w:rPr>
          <w:rFonts w:ascii="Times New Roman" w:hAnsi="Times New Roman" w:cs="Times New Roman"/>
          <w:lang w:val="en-US"/>
        </w:rPr>
        <w:fldChar w:fldCharType="begin">
          <w:fldData xml:space="preserve">PEVuZE5vdGU+PENpdGU+PEF1dGhvcj5DYXNwaTwvQXV0aG9yPjxZZWFyPjIwMTQ8L1llYXI+PFJl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</w:fldData>
        </w:fldChar>
      </w:r>
      <w:r w:rsidR="0055136D" w:rsidRPr="00BE4B64">
        <w:rPr>
          <w:rFonts w:ascii="Times New Roman" w:hAnsi="Times New Roman" w:cs="Times New Roman"/>
          <w:lang w:val="en-US"/>
        </w:rPr>
        <w:instrText xml:space="preserve"> ADDIN EN.CITE.DATA </w:instrText>
      </w:r>
      <w:r w:rsidR="0055136D" w:rsidRPr="00BE4B64">
        <w:rPr>
          <w:rFonts w:ascii="Times New Roman" w:hAnsi="Times New Roman" w:cs="Times New Roman"/>
          <w:lang w:val="en-US"/>
        </w:rPr>
      </w:r>
      <w:r w:rsidR="0055136D" w:rsidRPr="00BE4B64">
        <w:rPr>
          <w:rFonts w:ascii="Times New Roman" w:hAnsi="Times New Roman" w:cs="Times New Roman"/>
          <w:lang w:val="en-US"/>
        </w:rPr>
        <w:fldChar w:fldCharType="end"/>
      </w:r>
      <w:r w:rsidR="004C1FDF" w:rsidRPr="00BE4B64">
        <w:rPr>
          <w:rFonts w:ascii="Times New Roman" w:hAnsi="Times New Roman" w:cs="Times New Roman"/>
          <w:lang w:val="en-US"/>
        </w:rPr>
      </w:r>
      <w:r w:rsidR="004C1FDF" w:rsidRPr="00BE4B64">
        <w:rPr>
          <w:rFonts w:ascii="Times New Roman" w:hAnsi="Times New Roman" w:cs="Times New Roman"/>
          <w:lang w:val="en-US"/>
        </w:rPr>
        <w:fldChar w:fldCharType="separate"/>
      </w:r>
      <w:r w:rsidR="00B4130C" w:rsidRPr="00BE4B64">
        <w:rPr>
          <w:rFonts w:ascii="Times New Roman" w:hAnsi="Times New Roman" w:cs="Times New Roman"/>
          <w:noProof/>
          <w:vertAlign w:val="superscript"/>
          <w:lang w:val="en-US"/>
        </w:rPr>
        <w:t>13</w:t>
      </w:r>
      <w:r w:rsidR="004C1FDF" w:rsidRPr="00BE4B64">
        <w:rPr>
          <w:rFonts w:ascii="Times New Roman" w:hAnsi="Times New Roman" w:cs="Times New Roman"/>
          <w:lang w:val="en-US"/>
        </w:rPr>
        <w:fldChar w:fldCharType="end"/>
      </w:r>
      <w:r w:rsidR="00B52D4C" w:rsidRPr="00BE4B64">
        <w:rPr>
          <w:rFonts w:ascii="Times New Roman" w:hAnsi="Times New Roman" w:cs="Times New Roman"/>
          <w:lang w:val="en-US"/>
        </w:rPr>
        <w:t>, and</w:t>
      </w:r>
      <w:r w:rsidR="00113FAD" w:rsidRPr="00BE4B64">
        <w:rPr>
          <w:rFonts w:ascii="Times New Roman" w:hAnsi="Times New Roman" w:cs="Times New Roman"/>
          <w:lang w:val="en-US"/>
        </w:rPr>
        <w:t xml:space="preserve"> </w:t>
      </w:r>
      <w:r w:rsidR="000004D6" w:rsidRPr="00BE4B64">
        <w:rPr>
          <w:rFonts w:ascii="Times New Roman" w:hAnsi="Times New Roman" w:cs="Times New Roman"/>
          <w:lang w:val="en-US"/>
        </w:rPr>
        <w:t>reflects the comorbidit</w:t>
      </w:r>
      <w:r w:rsidR="00113FAD" w:rsidRPr="00BE4B64">
        <w:rPr>
          <w:rFonts w:ascii="Times New Roman" w:hAnsi="Times New Roman" w:cs="Times New Roman"/>
          <w:lang w:val="en-US"/>
        </w:rPr>
        <w:t>ies</w:t>
      </w:r>
      <w:r w:rsidR="000004D6" w:rsidRPr="00BE4B64">
        <w:rPr>
          <w:rFonts w:ascii="Times New Roman" w:hAnsi="Times New Roman" w:cs="Times New Roman"/>
          <w:lang w:val="en-US"/>
        </w:rPr>
        <w:t xml:space="preserve"> between psychiatric conditions that </w:t>
      </w:r>
      <w:r w:rsidR="00113FAD" w:rsidRPr="00BE4B64">
        <w:rPr>
          <w:rFonts w:ascii="Times New Roman" w:hAnsi="Times New Roman" w:cs="Times New Roman"/>
          <w:lang w:val="en-US"/>
        </w:rPr>
        <w:t>have been</w:t>
      </w:r>
      <w:r w:rsidR="000004D6" w:rsidRPr="00BE4B64">
        <w:rPr>
          <w:rFonts w:ascii="Times New Roman" w:hAnsi="Times New Roman" w:cs="Times New Roman"/>
          <w:lang w:val="en-US"/>
        </w:rPr>
        <w:t xml:space="preserve"> observed concurrently</w:t>
      </w:r>
      <w:r w:rsidR="00180DA5" w:rsidRPr="00BE4B64">
        <w:rPr>
          <w:rFonts w:ascii="Times New Roman" w:hAnsi="Times New Roman" w:cs="Times New Roman"/>
          <w:lang w:val="en-US"/>
        </w:rPr>
        <w:t xml:space="preserve"> </w:t>
      </w:r>
      <w:r w:rsidR="00180DA5" w:rsidRPr="00BE4B64">
        <w:rPr>
          <w:rFonts w:ascii="Times New Roman" w:hAnsi="Times New Roman" w:cs="Times New Roman"/>
          <w:lang w:val="en-US"/>
        </w:rPr>
        <w:fldChar w:fldCharType="begin">
          <w:fldData xml:space="preserve">PEVuZE5vdGU+PENpdGU+PEF1dGhvcj5kZSBKb25nZTwvQXV0aG9yPjxZZWFyPjIwMTg8L1llYXI+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</w:fldData>
        </w:fldChar>
      </w:r>
      <w:r w:rsidR="0055136D" w:rsidRPr="00BE4B64">
        <w:rPr>
          <w:rFonts w:ascii="Times New Roman" w:hAnsi="Times New Roman" w:cs="Times New Roman"/>
          <w:lang w:val="en-US"/>
        </w:rPr>
        <w:instrText xml:space="preserve"> ADDIN EN.CITE </w:instrText>
      </w:r>
      <w:r w:rsidR="0055136D" w:rsidRPr="00BE4B64">
        <w:rPr>
          <w:rFonts w:ascii="Times New Roman" w:hAnsi="Times New Roman" w:cs="Times New Roman"/>
          <w:lang w:val="en-US"/>
        </w:rPr>
        <w:fldChar w:fldCharType="begin">
          <w:fldData xml:space="preserve">PEVuZE5vdGU+PENpdGU+PEF1dGhvcj5kZSBKb25nZTwvQXV0aG9yPjxZZWFyPjIwMTg8L1llYXI+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</w:fldData>
        </w:fldChar>
      </w:r>
      <w:r w:rsidR="0055136D" w:rsidRPr="00BE4B64">
        <w:rPr>
          <w:rFonts w:ascii="Times New Roman" w:hAnsi="Times New Roman" w:cs="Times New Roman"/>
          <w:lang w:val="en-US"/>
        </w:rPr>
        <w:instrText xml:space="preserve"> ADDIN EN.CITE.DATA </w:instrText>
      </w:r>
      <w:r w:rsidR="0055136D" w:rsidRPr="00BE4B64">
        <w:rPr>
          <w:rFonts w:ascii="Times New Roman" w:hAnsi="Times New Roman" w:cs="Times New Roman"/>
          <w:lang w:val="en-US"/>
        </w:rPr>
      </w:r>
      <w:r w:rsidR="0055136D" w:rsidRPr="00BE4B64">
        <w:rPr>
          <w:rFonts w:ascii="Times New Roman" w:hAnsi="Times New Roman" w:cs="Times New Roman"/>
          <w:lang w:val="en-US"/>
        </w:rPr>
        <w:fldChar w:fldCharType="end"/>
      </w:r>
      <w:r w:rsidR="00180DA5" w:rsidRPr="00BE4B64">
        <w:rPr>
          <w:rFonts w:ascii="Times New Roman" w:hAnsi="Times New Roman" w:cs="Times New Roman"/>
          <w:lang w:val="en-US"/>
        </w:rPr>
      </w:r>
      <w:r w:rsidR="00180DA5" w:rsidRPr="00BE4B64">
        <w:rPr>
          <w:rFonts w:ascii="Times New Roman" w:hAnsi="Times New Roman" w:cs="Times New Roman"/>
          <w:lang w:val="en-US"/>
        </w:rPr>
        <w:fldChar w:fldCharType="separate"/>
      </w:r>
      <w:r w:rsidR="00B4130C" w:rsidRPr="00BE4B64">
        <w:rPr>
          <w:rFonts w:ascii="Times New Roman" w:hAnsi="Times New Roman" w:cs="Times New Roman"/>
          <w:noProof/>
          <w:vertAlign w:val="superscript"/>
          <w:lang w:val="en-US"/>
        </w:rPr>
        <w:t>14</w:t>
      </w:r>
      <w:r w:rsidR="00180DA5" w:rsidRPr="00BE4B64">
        <w:rPr>
          <w:rFonts w:ascii="Times New Roman" w:hAnsi="Times New Roman" w:cs="Times New Roman"/>
          <w:lang w:val="en-US"/>
        </w:rPr>
        <w:fldChar w:fldCharType="end"/>
      </w:r>
      <w:r w:rsidR="000004D6" w:rsidRPr="00BE4B64">
        <w:rPr>
          <w:rFonts w:ascii="Times New Roman" w:hAnsi="Times New Roman" w:cs="Times New Roman"/>
          <w:lang w:val="en-US"/>
        </w:rPr>
        <w:t>, across the lifespan</w:t>
      </w:r>
      <w:r w:rsidR="00180DA5" w:rsidRPr="00BE4B64">
        <w:rPr>
          <w:rFonts w:ascii="Times New Roman" w:hAnsi="Times New Roman" w:cs="Times New Roman"/>
          <w:lang w:val="en-US"/>
        </w:rPr>
        <w:t xml:space="preserve"> </w:t>
      </w:r>
      <w:r w:rsidR="009C7944" w:rsidRPr="00BE4B64">
        <w:rPr>
          <w:rFonts w:ascii="Times New Roman" w:hAnsi="Times New Roman" w:cs="Times New Roman"/>
          <w:lang w:val="en-US"/>
        </w:rPr>
        <w:fldChar w:fldCharType="begin">
          <w:fldData xml:space="preserve">PEVuZE5vdGU+PENpdGU+PEF1dGhvcj5DYXNwaTwvQXV0aG9yPjxZZWFyPjIwMjA8L1llYXI+PFJl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</w:fldData>
        </w:fldChar>
      </w:r>
      <w:r w:rsidR="0055136D" w:rsidRPr="00BE4B64">
        <w:rPr>
          <w:rFonts w:ascii="Times New Roman" w:hAnsi="Times New Roman" w:cs="Times New Roman"/>
          <w:lang w:val="en-US"/>
        </w:rPr>
        <w:instrText xml:space="preserve"> ADDIN EN.CITE </w:instrText>
      </w:r>
      <w:r w:rsidR="0055136D" w:rsidRPr="00BE4B64">
        <w:rPr>
          <w:rFonts w:ascii="Times New Roman" w:hAnsi="Times New Roman" w:cs="Times New Roman"/>
          <w:lang w:val="en-US"/>
        </w:rPr>
        <w:fldChar w:fldCharType="begin">
          <w:fldData xml:space="preserve">PEVuZE5vdGU+PENpdGU+PEF1dGhvcj5DYXNwaTwvQXV0aG9yPjxZZWFyPjIwMjA8L1llYXI+PFJl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</w:fldData>
        </w:fldChar>
      </w:r>
      <w:r w:rsidR="0055136D" w:rsidRPr="00BE4B64">
        <w:rPr>
          <w:rFonts w:ascii="Times New Roman" w:hAnsi="Times New Roman" w:cs="Times New Roman"/>
          <w:lang w:val="en-US"/>
        </w:rPr>
        <w:instrText xml:space="preserve"> ADDIN EN.CITE.DATA </w:instrText>
      </w:r>
      <w:r w:rsidR="0055136D" w:rsidRPr="00BE4B64">
        <w:rPr>
          <w:rFonts w:ascii="Times New Roman" w:hAnsi="Times New Roman" w:cs="Times New Roman"/>
          <w:lang w:val="en-US"/>
        </w:rPr>
      </w:r>
      <w:r w:rsidR="0055136D" w:rsidRPr="00BE4B64">
        <w:rPr>
          <w:rFonts w:ascii="Times New Roman" w:hAnsi="Times New Roman" w:cs="Times New Roman"/>
          <w:lang w:val="en-US"/>
        </w:rPr>
        <w:fldChar w:fldCharType="end"/>
      </w:r>
      <w:r w:rsidR="009C7944" w:rsidRPr="00BE4B64">
        <w:rPr>
          <w:rFonts w:ascii="Times New Roman" w:hAnsi="Times New Roman" w:cs="Times New Roman"/>
          <w:lang w:val="en-US"/>
        </w:rPr>
      </w:r>
      <w:r w:rsidR="009C7944" w:rsidRPr="00BE4B64">
        <w:rPr>
          <w:rFonts w:ascii="Times New Roman" w:hAnsi="Times New Roman" w:cs="Times New Roman"/>
          <w:lang w:val="en-US"/>
        </w:rPr>
        <w:fldChar w:fldCharType="separate"/>
      </w:r>
      <w:r w:rsidR="0055136D" w:rsidRPr="00BE4B64">
        <w:rPr>
          <w:rFonts w:ascii="Times New Roman" w:hAnsi="Times New Roman" w:cs="Times New Roman"/>
          <w:noProof/>
          <w:vertAlign w:val="superscript"/>
          <w:lang w:val="en-US"/>
        </w:rPr>
        <w:t>15,16</w:t>
      </w:r>
      <w:r w:rsidR="009C7944" w:rsidRPr="00BE4B64">
        <w:rPr>
          <w:rFonts w:ascii="Times New Roman" w:hAnsi="Times New Roman" w:cs="Times New Roman"/>
          <w:lang w:val="en-US"/>
        </w:rPr>
        <w:fldChar w:fldCharType="end"/>
      </w:r>
      <w:r w:rsidR="00050193" w:rsidRPr="00BE4B64">
        <w:rPr>
          <w:rFonts w:ascii="Times New Roman" w:hAnsi="Times New Roman" w:cs="Times New Roman"/>
          <w:lang w:val="en-US"/>
        </w:rPr>
        <w:t xml:space="preserve">, </w:t>
      </w:r>
      <w:r w:rsidR="000004D6" w:rsidRPr="00BE4B64">
        <w:rPr>
          <w:rFonts w:ascii="Times New Roman" w:hAnsi="Times New Roman" w:cs="Times New Roman"/>
          <w:lang w:val="en-US"/>
        </w:rPr>
        <w:t xml:space="preserve"> and even across </w:t>
      </w:r>
      <w:r w:rsidR="000004D6" w:rsidRPr="00BE4B64">
        <w:rPr>
          <w:rFonts w:ascii="Times New Roman" w:hAnsi="Times New Roman" w:cs="Times New Roman"/>
          <w:lang w:val="en-US"/>
        </w:rPr>
        <w:lastRenderedPageBreak/>
        <w:t xml:space="preserve">generations </w:t>
      </w:r>
      <w:r w:rsidR="00050193" w:rsidRPr="00BE4B64">
        <w:rPr>
          <w:rFonts w:ascii="Times New Roman" w:hAnsi="Times New Roman" w:cs="Times New Roman"/>
          <w:lang w:val="en-US"/>
        </w:rPr>
        <w:fldChar w:fldCharType="begin">
          <w:fldData xml:space="preserve">PEVuZE5vdGU+PENpdGU+PEF1dGhvcj5DYXNwaTwvQXV0aG9yPjxZZWFyPjIwMTQ8L1llYXI+PFJl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</w:fldData>
        </w:fldChar>
      </w:r>
      <w:r w:rsidR="0055136D" w:rsidRPr="00BE4B64">
        <w:rPr>
          <w:rFonts w:ascii="Times New Roman" w:hAnsi="Times New Roman" w:cs="Times New Roman"/>
          <w:lang w:val="en-US"/>
        </w:rPr>
        <w:instrText xml:space="preserve"> ADDIN EN.CITE </w:instrText>
      </w:r>
      <w:r w:rsidR="0055136D" w:rsidRPr="00BE4B64">
        <w:rPr>
          <w:rFonts w:ascii="Times New Roman" w:hAnsi="Times New Roman" w:cs="Times New Roman"/>
          <w:lang w:val="en-US"/>
        </w:rPr>
        <w:fldChar w:fldCharType="begin">
          <w:fldData xml:space="preserve">PEVuZE5vdGU+PENpdGU+PEF1dGhvcj5DYXNwaTwvQXV0aG9yPjxZZWFyPjIwMTQ8L1llYXI+PFJl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</w:fldData>
        </w:fldChar>
      </w:r>
      <w:r w:rsidR="0055136D" w:rsidRPr="00BE4B64">
        <w:rPr>
          <w:rFonts w:ascii="Times New Roman" w:hAnsi="Times New Roman" w:cs="Times New Roman"/>
          <w:lang w:val="en-US"/>
        </w:rPr>
        <w:instrText xml:space="preserve"> ADDIN EN.CITE.DATA </w:instrText>
      </w:r>
      <w:r w:rsidR="0055136D" w:rsidRPr="00BE4B64">
        <w:rPr>
          <w:rFonts w:ascii="Times New Roman" w:hAnsi="Times New Roman" w:cs="Times New Roman"/>
          <w:lang w:val="en-US"/>
        </w:rPr>
      </w:r>
      <w:r w:rsidR="0055136D" w:rsidRPr="00BE4B64">
        <w:rPr>
          <w:rFonts w:ascii="Times New Roman" w:hAnsi="Times New Roman" w:cs="Times New Roman"/>
          <w:lang w:val="en-US"/>
        </w:rPr>
        <w:fldChar w:fldCharType="end"/>
      </w:r>
      <w:r w:rsidR="00050193" w:rsidRPr="00BE4B64">
        <w:rPr>
          <w:rFonts w:ascii="Times New Roman" w:hAnsi="Times New Roman" w:cs="Times New Roman"/>
          <w:lang w:val="en-US"/>
        </w:rPr>
      </w:r>
      <w:r w:rsidR="00050193" w:rsidRPr="00BE4B64">
        <w:rPr>
          <w:rFonts w:ascii="Times New Roman" w:hAnsi="Times New Roman" w:cs="Times New Roman"/>
          <w:lang w:val="en-US"/>
        </w:rPr>
        <w:fldChar w:fldCharType="separate"/>
      </w:r>
      <w:r w:rsidR="0055136D" w:rsidRPr="00BE4B64">
        <w:rPr>
          <w:rFonts w:ascii="Times New Roman" w:hAnsi="Times New Roman" w:cs="Times New Roman"/>
          <w:noProof/>
          <w:vertAlign w:val="superscript"/>
          <w:lang w:val="en-US"/>
        </w:rPr>
        <w:t>13,17</w:t>
      </w:r>
      <w:r w:rsidR="00050193" w:rsidRPr="00BE4B64">
        <w:rPr>
          <w:rFonts w:ascii="Times New Roman" w:hAnsi="Times New Roman" w:cs="Times New Roman"/>
          <w:lang w:val="en-US"/>
        </w:rPr>
        <w:fldChar w:fldCharType="end"/>
      </w:r>
      <w:r w:rsidR="00DB24AA" w:rsidRPr="00BE4B64">
        <w:rPr>
          <w:rFonts w:ascii="Times New Roman" w:hAnsi="Times New Roman" w:cs="Times New Roman"/>
          <w:lang w:val="en-US"/>
        </w:rPr>
        <w:t>.</w:t>
      </w:r>
      <w:r w:rsidR="000004D6" w:rsidRPr="00BE4B64">
        <w:rPr>
          <w:rFonts w:ascii="Times New Roman" w:hAnsi="Times New Roman" w:cs="Times New Roman"/>
          <w:lang w:val="en-US"/>
        </w:rPr>
        <w:t xml:space="preserve"> </w:t>
      </w:r>
      <w:r w:rsidR="00AF3818" w:rsidRPr="00BE4B64">
        <w:rPr>
          <w:rFonts w:ascii="Times New Roman" w:hAnsi="Times New Roman" w:cs="Times New Roman"/>
        </w:rPr>
        <w:t>A</w:t>
      </w:r>
      <w:r w:rsidR="000004D6" w:rsidRPr="00BE4B64">
        <w:rPr>
          <w:rFonts w:ascii="Times New Roman" w:hAnsi="Times New Roman" w:cs="Times New Roman"/>
        </w:rPr>
        <w:t xml:space="preserve"> p factor has</w:t>
      </w:r>
      <w:r w:rsidR="009C3F3B" w:rsidRPr="00BE4B64">
        <w:rPr>
          <w:rFonts w:ascii="Times New Roman" w:hAnsi="Times New Roman" w:cs="Times New Roman"/>
        </w:rPr>
        <w:t xml:space="preserve"> </w:t>
      </w:r>
      <w:r w:rsidR="00AF3818" w:rsidRPr="00BE4B64">
        <w:rPr>
          <w:rFonts w:ascii="Times New Roman" w:hAnsi="Times New Roman" w:cs="Times New Roman"/>
        </w:rPr>
        <w:t xml:space="preserve">also </w:t>
      </w:r>
      <w:r w:rsidR="009C3F3B" w:rsidRPr="00BE4B64">
        <w:rPr>
          <w:rFonts w:ascii="Times New Roman" w:hAnsi="Times New Roman" w:cs="Times New Roman"/>
        </w:rPr>
        <w:t>emerged fr</w:t>
      </w:r>
      <w:r w:rsidR="00FF5685" w:rsidRPr="00BE4B64">
        <w:rPr>
          <w:rFonts w:ascii="Times New Roman" w:hAnsi="Times New Roman" w:cs="Times New Roman"/>
        </w:rPr>
        <w:t>o</w:t>
      </w:r>
      <w:r w:rsidR="009C3F3B" w:rsidRPr="00BE4B64">
        <w:rPr>
          <w:rFonts w:ascii="Times New Roman" w:hAnsi="Times New Roman" w:cs="Times New Roman"/>
        </w:rPr>
        <w:t xml:space="preserve">m recent genetic and genomic studies </w:t>
      </w:r>
      <w:r w:rsidR="00DB24AA" w:rsidRPr="00BE4B64">
        <w:rPr>
          <w:rFonts w:ascii="Times New Roman" w:hAnsi="Times New Roman" w:cs="Times New Roman"/>
        </w:rPr>
        <w:fldChar w:fldCharType="begin">
          <w:fldData xml:space="preserve">PEVuZE5vdGU+PENpdGU+PEF1dGhvcj5TZWx6YW08L0F1dGhvcj48WWVhcj4yMDE4PC9ZZWFyPjxS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</w:fldData>
        </w:fldChar>
      </w:r>
      <w:r w:rsidR="0055136D" w:rsidRPr="00BE4B64">
        <w:rPr>
          <w:rFonts w:ascii="Times New Roman" w:hAnsi="Times New Roman" w:cs="Times New Roman"/>
        </w:rPr>
        <w:instrText xml:space="preserve"> ADDIN EN.CITE </w:instrText>
      </w:r>
      <w:r w:rsidR="0055136D" w:rsidRPr="00BE4B64">
        <w:rPr>
          <w:rFonts w:ascii="Times New Roman" w:hAnsi="Times New Roman" w:cs="Times New Roman"/>
        </w:rPr>
        <w:fldChar w:fldCharType="begin">
          <w:fldData xml:space="preserve">PEVuZE5vdGU+PENpdGU+PEF1dGhvcj5TZWx6YW08L0F1dGhvcj48WWVhcj4yMDE4PC9ZZWFyPjxS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</w:fldData>
        </w:fldChar>
      </w:r>
      <w:r w:rsidR="0055136D" w:rsidRPr="00BE4B64">
        <w:rPr>
          <w:rFonts w:ascii="Times New Roman" w:hAnsi="Times New Roman" w:cs="Times New Roman"/>
        </w:rPr>
        <w:instrText xml:space="preserve"> ADDIN EN.CITE.DATA </w:instrText>
      </w:r>
      <w:r w:rsidR="0055136D" w:rsidRPr="00BE4B64">
        <w:rPr>
          <w:rFonts w:ascii="Times New Roman" w:hAnsi="Times New Roman" w:cs="Times New Roman"/>
        </w:rPr>
      </w:r>
      <w:r w:rsidR="0055136D" w:rsidRPr="00BE4B64">
        <w:rPr>
          <w:rFonts w:ascii="Times New Roman" w:hAnsi="Times New Roman" w:cs="Times New Roman"/>
        </w:rPr>
        <w:fldChar w:fldCharType="end"/>
      </w:r>
      <w:r w:rsidR="00DB24AA" w:rsidRPr="00BE4B64">
        <w:rPr>
          <w:rFonts w:ascii="Times New Roman" w:hAnsi="Times New Roman" w:cs="Times New Roman"/>
        </w:rPr>
      </w:r>
      <w:r w:rsidR="00DB24AA" w:rsidRPr="00BE4B64">
        <w:rPr>
          <w:rFonts w:ascii="Times New Roman" w:hAnsi="Times New Roman" w:cs="Times New Roman"/>
        </w:rPr>
        <w:fldChar w:fldCharType="separate"/>
      </w:r>
      <w:r w:rsidR="0055136D" w:rsidRPr="00BE4B64">
        <w:rPr>
          <w:rFonts w:ascii="Times New Roman" w:hAnsi="Times New Roman" w:cs="Times New Roman"/>
          <w:noProof/>
          <w:vertAlign w:val="superscript"/>
        </w:rPr>
        <w:t>8,10,18</w:t>
      </w:r>
      <w:r w:rsidR="00DB24AA" w:rsidRPr="00BE4B64">
        <w:rPr>
          <w:rFonts w:ascii="Times New Roman" w:hAnsi="Times New Roman" w:cs="Times New Roman"/>
        </w:rPr>
        <w:fldChar w:fldCharType="end"/>
      </w:r>
      <w:r w:rsidR="00DB24AA" w:rsidRPr="00BE4B64">
        <w:rPr>
          <w:rFonts w:ascii="Times New Roman" w:hAnsi="Times New Roman" w:cs="Times New Roman"/>
        </w:rPr>
        <w:t>.</w:t>
      </w:r>
      <w:r w:rsidR="009C3F3B" w:rsidRPr="00BE4B64">
        <w:rPr>
          <w:rFonts w:ascii="Times New Roman" w:hAnsi="Times New Roman" w:cs="Times New Roman"/>
          <w:lang w:val="en"/>
        </w:rPr>
        <w:t xml:space="preserve"> </w:t>
      </w:r>
      <w:r w:rsidR="0074340A" w:rsidRPr="00BE4B64">
        <w:rPr>
          <w:rFonts w:ascii="Times New Roman" w:hAnsi="Times New Roman" w:cs="Times New Roman"/>
          <w:lang w:val="en"/>
        </w:rPr>
        <w:t>S</w:t>
      </w:r>
      <w:r w:rsidR="00CA2F42" w:rsidRPr="00BE4B64">
        <w:rPr>
          <w:rFonts w:ascii="Times New Roman" w:hAnsi="Times New Roman" w:cs="Times New Roman"/>
          <w:lang w:val="en"/>
        </w:rPr>
        <w:t xml:space="preserve">hared genetic </w:t>
      </w:r>
      <w:r w:rsidR="0074340A" w:rsidRPr="00BE4B64">
        <w:rPr>
          <w:rFonts w:ascii="Times New Roman" w:hAnsi="Times New Roman" w:cs="Times New Roman"/>
          <w:lang w:val="en"/>
        </w:rPr>
        <w:t>effects</w:t>
      </w:r>
      <w:r w:rsidR="00CA2F42" w:rsidRPr="00BE4B64">
        <w:rPr>
          <w:rFonts w:ascii="Times New Roman" w:hAnsi="Times New Roman" w:cs="Times New Roman"/>
          <w:lang w:val="en"/>
        </w:rPr>
        <w:t xml:space="preserve"> across different disorder</w:t>
      </w:r>
      <w:r w:rsidR="009C3F3B" w:rsidRPr="00BE4B64">
        <w:rPr>
          <w:rFonts w:ascii="Times New Roman" w:hAnsi="Times New Roman" w:cs="Times New Roman"/>
          <w:lang w:val="en"/>
        </w:rPr>
        <w:t xml:space="preserve"> dimensions</w:t>
      </w:r>
      <w:r w:rsidR="00CA2F42" w:rsidRPr="00BE4B64">
        <w:rPr>
          <w:rFonts w:ascii="Times New Roman" w:hAnsi="Times New Roman" w:cs="Times New Roman"/>
          <w:lang w:val="en"/>
        </w:rPr>
        <w:t xml:space="preserve"> were</w:t>
      </w:r>
      <w:r w:rsidR="0074340A" w:rsidRPr="00BE4B64">
        <w:rPr>
          <w:rFonts w:ascii="Times New Roman" w:hAnsi="Times New Roman" w:cs="Times New Roman"/>
          <w:lang w:val="en"/>
        </w:rPr>
        <w:t xml:space="preserve"> found to be</w:t>
      </w:r>
      <w:r w:rsidR="00CA2F42" w:rsidRPr="00BE4B64">
        <w:rPr>
          <w:rFonts w:ascii="Times New Roman" w:hAnsi="Times New Roman" w:cs="Times New Roman"/>
          <w:lang w:val="en"/>
        </w:rPr>
        <w:t xml:space="preserve"> </w:t>
      </w:r>
      <w:r w:rsidR="0AE99454" w:rsidRPr="00BE4B64">
        <w:rPr>
          <w:rFonts w:ascii="Times New Roman" w:hAnsi="Times New Roman" w:cs="Times New Roman"/>
          <w:lang w:val="en"/>
        </w:rPr>
        <w:t xml:space="preserve">stable </w:t>
      </w:r>
      <w:r w:rsidR="00CA2F42" w:rsidRPr="00BE4B64">
        <w:rPr>
          <w:rFonts w:ascii="Times New Roman" w:hAnsi="Times New Roman" w:cs="Times New Roman"/>
          <w:lang w:val="en"/>
        </w:rPr>
        <w:t xml:space="preserve">over </w:t>
      </w:r>
      <w:r w:rsidR="00EB34D5" w:rsidRPr="00BE4B64">
        <w:rPr>
          <w:rFonts w:ascii="Times New Roman" w:hAnsi="Times New Roman" w:cs="Times New Roman"/>
          <w:lang w:val="en"/>
        </w:rPr>
        <w:t>development</w:t>
      </w:r>
      <w:r w:rsidR="009C3F3B" w:rsidRPr="00BE4B64">
        <w:rPr>
          <w:rFonts w:ascii="Times New Roman" w:hAnsi="Times New Roman" w:cs="Times New Roman"/>
          <w:lang w:val="en"/>
        </w:rPr>
        <w:t xml:space="preserve">, even when considering different measures and reporters </w:t>
      </w:r>
      <w:r w:rsidR="008600CE" w:rsidRPr="00BE4B64">
        <w:rPr>
          <w:rFonts w:ascii="Times New Roman" w:hAnsi="Times New Roman" w:cs="Times New Roman"/>
          <w:lang w:val="en"/>
        </w:rPr>
        <w:fldChar w:fldCharType="begin">
          <w:fldData xml:space="preserve">PEVuZE5vdGU+PENpdGU+PEF1dGhvcj5BbGxlZ3Jpbmk8L0F1dGhvcj48WWVhcj4yMDIwPC9ZZWFy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</w:fldData>
        </w:fldChar>
      </w:r>
      <w:r w:rsidR="0055136D" w:rsidRPr="00BE4B64">
        <w:rPr>
          <w:rFonts w:ascii="Times New Roman" w:hAnsi="Times New Roman" w:cs="Times New Roman"/>
          <w:lang w:val="en"/>
        </w:rPr>
        <w:instrText xml:space="preserve"> ADDIN EN.CITE </w:instrText>
      </w:r>
      <w:r w:rsidR="0055136D" w:rsidRPr="00BE4B64">
        <w:rPr>
          <w:rFonts w:ascii="Times New Roman" w:hAnsi="Times New Roman" w:cs="Times New Roman"/>
          <w:lang w:val="en"/>
        </w:rPr>
        <w:fldChar w:fldCharType="begin">
          <w:fldData xml:space="preserve">PEVuZE5vdGU+PENpdGU+PEF1dGhvcj5BbGxlZ3Jpbmk8L0F1dGhvcj48WWVhcj4yMDIwPC9ZZWFy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</w:fldData>
        </w:fldChar>
      </w:r>
      <w:r w:rsidR="0055136D" w:rsidRPr="00BE4B64">
        <w:rPr>
          <w:rFonts w:ascii="Times New Roman" w:hAnsi="Times New Roman" w:cs="Times New Roman"/>
          <w:lang w:val="en"/>
        </w:rPr>
        <w:instrText xml:space="preserve"> ADDIN EN.CITE.DATA </w:instrText>
      </w:r>
      <w:r w:rsidR="0055136D" w:rsidRPr="00BE4B64">
        <w:rPr>
          <w:rFonts w:ascii="Times New Roman" w:hAnsi="Times New Roman" w:cs="Times New Roman"/>
          <w:lang w:val="en"/>
        </w:rPr>
      </w:r>
      <w:r w:rsidR="0055136D" w:rsidRPr="00BE4B64">
        <w:rPr>
          <w:rFonts w:ascii="Times New Roman" w:hAnsi="Times New Roman" w:cs="Times New Roman"/>
          <w:lang w:val="en"/>
        </w:rPr>
        <w:fldChar w:fldCharType="end"/>
      </w:r>
      <w:r w:rsidR="008600CE" w:rsidRPr="00BE4B64">
        <w:rPr>
          <w:rFonts w:ascii="Times New Roman" w:hAnsi="Times New Roman" w:cs="Times New Roman"/>
          <w:lang w:val="en"/>
        </w:rPr>
      </w:r>
      <w:r w:rsidR="008600CE" w:rsidRPr="00BE4B64">
        <w:rPr>
          <w:rFonts w:ascii="Times New Roman" w:hAnsi="Times New Roman" w:cs="Times New Roman"/>
          <w:lang w:val="en"/>
        </w:rPr>
        <w:fldChar w:fldCharType="separate"/>
      </w:r>
      <w:r w:rsidR="00B4130C" w:rsidRPr="00BE4B64">
        <w:rPr>
          <w:rFonts w:ascii="Times New Roman" w:hAnsi="Times New Roman" w:cs="Times New Roman"/>
          <w:noProof/>
          <w:vertAlign w:val="superscript"/>
          <w:lang w:val="en"/>
        </w:rPr>
        <w:t>18</w:t>
      </w:r>
      <w:r w:rsidR="008600CE" w:rsidRPr="00BE4B64">
        <w:rPr>
          <w:rFonts w:ascii="Times New Roman" w:hAnsi="Times New Roman" w:cs="Times New Roman"/>
          <w:lang w:val="en"/>
        </w:rPr>
        <w:fldChar w:fldCharType="end"/>
      </w:r>
      <w:r w:rsidR="0AE99454" w:rsidRPr="00BE4B64">
        <w:rPr>
          <w:rFonts w:ascii="Times New Roman" w:hAnsi="Times New Roman" w:cs="Times New Roman"/>
          <w:lang w:val="en"/>
        </w:rPr>
        <w:t>.</w:t>
      </w:r>
      <w:r w:rsidR="00113FAD" w:rsidRPr="00BE4B64">
        <w:rPr>
          <w:rFonts w:ascii="Times New Roman" w:hAnsi="Times New Roman" w:cs="Times New Roman"/>
          <w:lang w:val="en"/>
        </w:rPr>
        <w:t xml:space="preserve"> Capturing what cuts across diagnostic categories (i.e.,</w:t>
      </w:r>
      <w:r w:rsidR="00A37289" w:rsidRPr="00BE4B64">
        <w:rPr>
          <w:rFonts w:ascii="Times New Roman" w:hAnsi="Times New Roman" w:cs="Times New Roman"/>
          <w:lang w:val="en"/>
        </w:rPr>
        <w:t xml:space="preserve"> a</w:t>
      </w:r>
      <w:r w:rsidR="00113FAD" w:rsidRPr="00BE4B64">
        <w:rPr>
          <w:rFonts w:ascii="Times New Roman" w:hAnsi="Times New Roman" w:cs="Times New Roman"/>
          <w:lang w:val="en"/>
        </w:rPr>
        <w:t xml:space="preserve"> transdiagnostic approach)</w:t>
      </w:r>
      <w:r w:rsidR="00113FAD" w:rsidRPr="00BE4B64">
        <w:rPr>
          <w:rFonts w:ascii="Times New Roman" w:hAnsi="Times New Roman" w:cs="Times New Roman"/>
        </w:rPr>
        <w:t xml:space="preserve"> was found to be</w:t>
      </w:r>
      <w:r w:rsidR="003806BA" w:rsidRPr="00BE4B64">
        <w:rPr>
          <w:rFonts w:ascii="Times New Roman" w:hAnsi="Times New Roman" w:cs="Times New Roman"/>
        </w:rPr>
        <w:t xml:space="preserve"> more effective in predicting functional and life outcomes than individual diagnoses </w:t>
      </w:r>
      <w:r w:rsidR="00D470DE" w:rsidRPr="00BE4B64">
        <w:rPr>
          <w:rFonts w:ascii="Times New Roman" w:hAnsi="Times New Roman" w:cs="Times New Roman"/>
        </w:rPr>
        <w:fldChar w:fldCharType="begin"/>
      </w:r>
      <w:r w:rsidR="0055136D" w:rsidRPr="00BE4B64">
        <w:rPr>
          <w:rFonts w:ascii="Times New Roman" w:hAnsi="Times New Roman" w:cs="Times New Roman"/>
        </w:rPr>
        <w:instrText xml:space="preserve"> ADDIN EN.CITE &lt;EndNote&gt;&lt;Cite&gt;&lt;Author&gt;Eaton&lt;/Author&gt;&lt;Year&gt;2023&lt;/Year&gt;&lt;RecNum&gt;412&lt;/RecNum&gt;&lt;DisplayText&gt;&lt;style face="superscript"&gt;19&lt;/style&gt;&lt;/DisplayText&gt;&lt;record&gt;&lt;rec-number&gt;412&lt;/rec-number&gt;&lt;foreign-keys&gt;&lt;key app="EN" db-id="xwfx90f05522z8e2szo5trwt9tsaaeptaxvd" timestamp="1738594739" guid="cdd8d221-9db6-439a-995d-abb5339846c4"&gt;412&lt;/key&gt;&lt;/foreign-keys&gt;&lt;ref-type name="Journal Article"&gt;17&lt;/ref-type&gt;&lt;contributors&gt;&lt;authors&gt;&lt;author&gt;Eaton, Nicholas R.&lt;/author&gt;&lt;author&gt;Bringmann, Laura F.&lt;/author&gt;&lt;author&gt;Elmer, Timon&lt;/author&gt;&lt;author&gt;Fried, Eiko I.&lt;/author&gt;&lt;author&gt;Forbes, Miriam K.&lt;/author&gt;&lt;author&gt;Greene, Ashley L.&lt;/author&gt;&lt;author&gt;Krueger, Robert F.&lt;/author&gt;&lt;author&gt;Kotov, Roman&lt;/author&gt;&lt;author&gt;McGorry, Patrick D.&lt;/author&gt;&lt;author&gt;Mei, Cristina&lt;/author&gt;&lt;author&gt;Waszczuk, Monika A.&lt;/author&gt;&lt;/authors&gt;&lt;/contributors&gt;&lt;titles&gt;&lt;title&gt;A review of approaches and models in psychopathology conceptualization research&lt;/title&gt;&lt;secondary-title&gt;Nature Reviews Psychology&lt;/secondary-title&gt;&lt;/titles&gt;&lt;periodical&gt;&lt;full-title&gt;Nature Reviews Psychology&lt;/full-title&gt;&lt;/periodical&gt;&lt;pages&gt;622-636&lt;/pages&gt;&lt;volume&gt;2&lt;/volume&gt;&lt;number&gt;10&lt;/number&gt;&lt;section&gt;622&lt;/section&gt;&lt;dates&gt;&lt;year&gt;2023&lt;/year&gt;&lt;pub-dates&gt;&lt;date&gt;2023/10/01&lt;/date&gt;&lt;/pub-dates&gt;&lt;/dates&gt;&lt;isbn&gt;2731-0574&lt;/isbn&gt;&lt;urls&gt;&lt;related-urls&gt;&lt;url&gt;https://doi.org/10.1038/s44159-023-00218-4&lt;/url&gt;&lt;url&gt;https://www.nature.com/articles/s44159-023-00218-4&lt;/url&gt;&lt;/related-urls&gt;&lt;/urls&gt;&lt;electronic-resource-num&gt;10.1038/s44159-023-00218-4&lt;/electronic-resource-num&gt;&lt;/record&gt;&lt;/Cite&gt;&lt;/EndNote&gt;</w:instrText>
      </w:r>
      <w:r w:rsidR="00D470DE" w:rsidRPr="00BE4B64">
        <w:rPr>
          <w:rFonts w:ascii="Times New Roman" w:hAnsi="Times New Roman" w:cs="Times New Roman"/>
        </w:rPr>
        <w:fldChar w:fldCharType="separate"/>
      </w:r>
      <w:r w:rsidR="00B4130C" w:rsidRPr="00BE4B64">
        <w:rPr>
          <w:rFonts w:ascii="Times New Roman" w:hAnsi="Times New Roman" w:cs="Times New Roman"/>
          <w:noProof/>
          <w:vertAlign w:val="superscript"/>
        </w:rPr>
        <w:t>19</w:t>
      </w:r>
      <w:r w:rsidR="00D470DE" w:rsidRPr="00BE4B64">
        <w:rPr>
          <w:rFonts w:ascii="Times New Roman" w:hAnsi="Times New Roman" w:cs="Times New Roman"/>
        </w:rPr>
        <w:fldChar w:fldCharType="end"/>
      </w:r>
      <w:r w:rsidR="0AE99454" w:rsidRPr="00BE4B64">
        <w:rPr>
          <w:rFonts w:ascii="Times New Roman" w:hAnsi="Times New Roman" w:cs="Times New Roman"/>
        </w:rPr>
        <w:t xml:space="preserve">. </w:t>
      </w:r>
    </w:p>
    <w:p w14:paraId="4A59F8BE" w14:textId="77777777" w:rsidR="00EB661D" w:rsidRPr="00BE4B64" w:rsidRDefault="00EB661D" w:rsidP="00BE4B64">
      <w:pPr>
        <w:spacing w:line="360" w:lineRule="auto"/>
        <w:rPr>
          <w:rFonts w:ascii="Times New Roman" w:hAnsi="Times New Roman" w:cs="Times New Roman"/>
        </w:rPr>
      </w:pPr>
    </w:p>
    <w:p w14:paraId="7B698077" w14:textId="74B9B4ED" w:rsidR="00FC2C51" w:rsidRPr="00BE4B64" w:rsidRDefault="00EB661D" w:rsidP="00BE4B64">
      <w:pPr>
        <w:spacing w:line="360" w:lineRule="auto"/>
        <w:rPr>
          <w:rFonts w:ascii="Times New Roman" w:hAnsi="Times New Roman" w:cs="Times New Roman"/>
          <w:lang w:val="en"/>
        </w:rPr>
      </w:pPr>
      <w:r w:rsidRPr="00BE4B64">
        <w:rPr>
          <w:rFonts w:ascii="Times New Roman" w:hAnsi="Times New Roman" w:cs="Times New Roman"/>
        </w:rPr>
        <w:t xml:space="preserve">Therefore, isolating p from major psychiatric disorders could better capture the specific genetic effects associated with </w:t>
      </w:r>
      <w:r w:rsidR="006D26FF" w:rsidRPr="00BE4B64">
        <w:rPr>
          <w:rFonts w:ascii="Times New Roman" w:hAnsi="Times New Roman" w:cs="Times New Roman"/>
        </w:rPr>
        <w:t>each</w:t>
      </w:r>
      <w:r w:rsidRPr="00BE4B64">
        <w:rPr>
          <w:rFonts w:ascii="Times New Roman" w:hAnsi="Times New Roman" w:cs="Times New Roman"/>
        </w:rPr>
        <w:t xml:space="preserve"> disorder and provide a more precise understanding of disorder-specific biology</w:t>
      </w:r>
      <w:r w:rsidR="00EF1334" w:rsidRPr="00BE4B64">
        <w:rPr>
          <w:rFonts w:ascii="Times New Roman" w:hAnsi="Times New Roman" w:cs="Times New Roman"/>
        </w:rPr>
        <w:t>. Previo</w:t>
      </w:r>
      <w:r w:rsidR="00A014F7" w:rsidRPr="00BE4B64">
        <w:rPr>
          <w:rFonts w:ascii="Times New Roman" w:hAnsi="Times New Roman" w:cs="Times New Roman"/>
        </w:rPr>
        <w:t>us</w:t>
      </w:r>
      <w:r w:rsidR="00EF1334" w:rsidRPr="00BE4B64">
        <w:rPr>
          <w:rFonts w:ascii="Times New Roman" w:hAnsi="Times New Roman" w:cs="Times New Roman"/>
        </w:rPr>
        <w:t xml:space="preserve"> </w:t>
      </w:r>
      <w:r w:rsidR="00DB330F" w:rsidRPr="00BE4B64">
        <w:rPr>
          <w:rFonts w:ascii="Times New Roman" w:hAnsi="Times New Roman" w:cs="Times New Roman"/>
        </w:rPr>
        <w:t>research</w:t>
      </w:r>
      <w:r w:rsidR="00EF1334" w:rsidRPr="00BE4B64">
        <w:rPr>
          <w:rFonts w:ascii="Times New Roman" w:hAnsi="Times New Roman" w:cs="Times New Roman"/>
        </w:rPr>
        <w:t xml:space="preserve"> </w:t>
      </w:r>
      <w:r w:rsidR="00FB5DC1" w:rsidRPr="00BE4B64">
        <w:rPr>
          <w:rFonts w:ascii="Times New Roman" w:hAnsi="Times New Roman" w:cs="Times New Roman"/>
        </w:rPr>
        <w:t xml:space="preserve">that isolated transdiagnostic </w:t>
      </w:r>
      <w:r w:rsidR="0054595A" w:rsidRPr="00BE4B64">
        <w:rPr>
          <w:rFonts w:ascii="Times New Roman" w:hAnsi="Times New Roman" w:cs="Times New Roman"/>
        </w:rPr>
        <w:t xml:space="preserve">effects </w:t>
      </w:r>
      <w:r w:rsidR="00FB5DC1" w:rsidRPr="00BE4B64">
        <w:rPr>
          <w:rFonts w:ascii="Times New Roman" w:hAnsi="Times New Roman" w:cs="Times New Roman"/>
        </w:rPr>
        <w:t>to investigate</w:t>
      </w:r>
      <w:r w:rsidR="00EF1334" w:rsidRPr="00BE4B64">
        <w:rPr>
          <w:rFonts w:ascii="Times New Roman" w:hAnsi="Times New Roman" w:cs="Times New Roman"/>
        </w:rPr>
        <w:t xml:space="preserve"> specificity revealed novel genetic profiles and biological pathways</w:t>
      </w:r>
      <w:r w:rsidR="00FB5DC1" w:rsidRPr="00BE4B64">
        <w:rPr>
          <w:rFonts w:ascii="Times New Roman" w:hAnsi="Times New Roman" w:cs="Times New Roman"/>
        </w:rPr>
        <w:t xml:space="preserve"> </w:t>
      </w:r>
      <w:r w:rsidR="00FB3BCD" w:rsidRPr="00BE4B64">
        <w:rPr>
          <w:rFonts w:ascii="Times New Roman" w:hAnsi="Times New Roman" w:cs="Times New Roman"/>
        </w:rPr>
        <w:t>in</w:t>
      </w:r>
      <w:r w:rsidR="0054595A" w:rsidRPr="00BE4B64">
        <w:rPr>
          <w:rFonts w:ascii="Times New Roman" w:hAnsi="Times New Roman" w:cs="Times New Roman"/>
        </w:rPr>
        <w:t xml:space="preserve"> neurodevelopmental disorders </w:t>
      </w:r>
      <w:r w:rsidR="004F2300" w:rsidRPr="00BE4B64">
        <w:rPr>
          <w:rFonts w:ascii="Times New Roman" w:hAnsi="Times New Roman" w:cs="Times New Roman"/>
        </w:rPr>
        <w:fldChar w:fldCharType="begin">
          <w:fldData xml:space="preserve">PEVuZE5vdGU+PENpdGU+PEF1dGhvcj5QZXR0ZXJzc29uPC9BdXRob3I+PFllYXI+MjAxMzwvWWVh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</w:fldData>
        </w:fldChar>
      </w:r>
      <w:r w:rsidR="0055136D" w:rsidRPr="00BE4B64">
        <w:rPr>
          <w:rFonts w:ascii="Times New Roman" w:hAnsi="Times New Roman" w:cs="Times New Roman"/>
        </w:rPr>
        <w:instrText xml:space="preserve"> ADDIN EN.CITE </w:instrText>
      </w:r>
      <w:r w:rsidR="0055136D" w:rsidRPr="00BE4B64">
        <w:rPr>
          <w:rFonts w:ascii="Times New Roman" w:hAnsi="Times New Roman" w:cs="Times New Roman"/>
        </w:rPr>
        <w:fldChar w:fldCharType="begin">
          <w:fldData xml:space="preserve">PEVuZE5vdGU+PENpdGU+PEF1dGhvcj5QZXR0ZXJzc29uPC9BdXRob3I+PFllYXI+MjAxMzwvWWVh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</w:fldData>
        </w:fldChar>
      </w:r>
      <w:r w:rsidR="0055136D" w:rsidRPr="00BE4B64">
        <w:rPr>
          <w:rFonts w:ascii="Times New Roman" w:hAnsi="Times New Roman" w:cs="Times New Roman"/>
        </w:rPr>
        <w:instrText xml:space="preserve"> ADDIN EN.CITE.DATA </w:instrText>
      </w:r>
      <w:r w:rsidR="0055136D" w:rsidRPr="00BE4B64">
        <w:rPr>
          <w:rFonts w:ascii="Times New Roman" w:hAnsi="Times New Roman" w:cs="Times New Roman"/>
        </w:rPr>
      </w:r>
      <w:r w:rsidR="0055136D" w:rsidRPr="00BE4B64">
        <w:rPr>
          <w:rFonts w:ascii="Times New Roman" w:hAnsi="Times New Roman" w:cs="Times New Roman"/>
        </w:rPr>
        <w:fldChar w:fldCharType="end"/>
      </w:r>
      <w:r w:rsidR="004F2300" w:rsidRPr="00BE4B64">
        <w:rPr>
          <w:rFonts w:ascii="Times New Roman" w:hAnsi="Times New Roman" w:cs="Times New Roman"/>
        </w:rPr>
      </w:r>
      <w:r w:rsidR="004F2300" w:rsidRPr="00BE4B64">
        <w:rPr>
          <w:rFonts w:ascii="Times New Roman" w:hAnsi="Times New Roman" w:cs="Times New Roman"/>
        </w:rPr>
        <w:fldChar w:fldCharType="separate"/>
      </w:r>
      <w:r w:rsidR="00B4130C" w:rsidRPr="00BE4B64">
        <w:rPr>
          <w:rFonts w:ascii="Times New Roman" w:hAnsi="Times New Roman" w:cs="Times New Roman"/>
          <w:noProof/>
          <w:vertAlign w:val="superscript"/>
        </w:rPr>
        <w:t>20</w:t>
      </w:r>
      <w:r w:rsidR="004F2300" w:rsidRPr="00BE4B64">
        <w:rPr>
          <w:rFonts w:ascii="Times New Roman" w:hAnsi="Times New Roman" w:cs="Times New Roman"/>
        </w:rPr>
        <w:fldChar w:fldCharType="end"/>
      </w:r>
      <w:r w:rsidR="0054595A" w:rsidRPr="00BE4B64">
        <w:rPr>
          <w:rFonts w:ascii="Times New Roman" w:hAnsi="Times New Roman" w:cs="Times New Roman"/>
        </w:rPr>
        <w:t xml:space="preserve"> and alcohol use disorder </w:t>
      </w:r>
      <w:r w:rsidR="000E2F28" w:rsidRPr="00BE4B64">
        <w:rPr>
          <w:rFonts w:ascii="Times New Roman" w:hAnsi="Times New Roman" w:cs="Times New Roman"/>
        </w:rPr>
        <w:fldChar w:fldCharType="begin">
          <w:fldData xml:space="preserve">PEVuZE5vdGU+PENpdGU+PEF1dGhvcj5NYWxsYXJkPC9BdXRob3I+PFllYXI+MjAyMjwvWWVhcj48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</w:fldData>
        </w:fldChar>
      </w:r>
      <w:r w:rsidR="0055136D" w:rsidRPr="00BE4B64">
        <w:rPr>
          <w:rFonts w:ascii="Times New Roman" w:hAnsi="Times New Roman" w:cs="Times New Roman"/>
        </w:rPr>
        <w:instrText xml:space="preserve"> ADDIN EN.CITE </w:instrText>
      </w:r>
      <w:r w:rsidR="0055136D" w:rsidRPr="00BE4B64">
        <w:rPr>
          <w:rFonts w:ascii="Times New Roman" w:hAnsi="Times New Roman" w:cs="Times New Roman"/>
        </w:rPr>
        <w:fldChar w:fldCharType="begin">
          <w:fldData xml:space="preserve">PEVuZE5vdGU+PENpdGU+PEF1dGhvcj5NYWxsYXJkPC9BdXRob3I+PFllYXI+MjAyMjwvWWVhcj48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</w:fldData>
        </w:fldChar>
      </w:r>
      <w:r w:rsidR="0055136D" w:rsidRPr="00BE4B64">
        <w:rPr>
          <w:rFonts w:ascii="Times New Roman" w:hAnsi="Times New Roman" w:cs="Times New Roman"/>
        </w:rPr>
        <w:instrText xml:space="preserve"> ADDIN EN.CITE.DATA </w:instrText>
      </w:r>
      <w:r w:rsidR="0055136D" w:rsidRPr="00BE4B64">
        <w:rPr>
          <w:rFonts w:ascii="Times New Roman" w:hAnsi="Times New Roman" w:cs="Times New Roman"/>
        </w:rPr>
      </w:r>
      <w:r w:rsidR="0055136D" w:rsidRPr="00BE4B64">
        <w:rPr>
          <w:rFonts w:ascii="Times New Roman" w:hAnsi="Times New Roman" w:cs="Times New Roman"/>
        </w:rPr>
        <w:fldChar w:fldCharType="end"/>
      </w:r>
      <w:r w:rsidR="000E2F28" w:rsidRPr="00BE4B64">
        <w:rPr>
          <w:rFonts w:ascii="Times New Roman" w:hAnsi="Times New Roman" w:cs="Times New Roman"/>
        </w:rPr>
      </w:r>
      <w:r w:rsidR="000E2F28" w:rsidRPr="00BE4B64">
        <w:rPr>
          <w:rFonts w:ascii="Times New Roman" w:hAnsi="Times New Roman" w:cs="Times New Roman"/>
        </w:rPr>
        <w:fldChar w:fldCharType="separate"/>
      </w:r>
      <w:r w:rsidR="00B4130C" w:rsidRPr="00BE4B64">
        <w:rPr>
          <w:rFonts w:ascii="Times New Roman" w:hAnsi="Times New Roman" w:cs="Times New Roman"/>
          <w:noProof/>
          <w:vertAlign w:val="superscript"/>
        </w:rPr>
        <w:t>21</w:t>
      </w:r>
      <w:r w:rsidR="000E2F28" w:rsidRPr="00BE4B64">
        <w:rPr>
          <w:rFonts w:ascii="Times New Roman" w:hAnsi="Times New Roman" w:cs="Times New Roman"/>
        </w:rPr>
        <w:fldChar w:fldCharType="end"/>
      </w:r>
      <w:r w:rsidR="00EF1334" w:rsidRPr="00BE4B64">
        <w:rPr>
          <w:rFonts w:ascii="Times New Roman" w:hAnsi="Times New Roman" w:cs="Times New Roman"/>
        </w:rPr>
        <w:t>.</w:t>
      </w:r>
      <w:r w:rsidR="00FB5DC1" w:rsidRPr="00BE4B64">
        <w:rPr>
          <w:rFonts w:ascii="Times New Roman" w:hAnsi="Times New Roman" w:cs="Times New Roman"/>
        </w:rPr>
        <w:t xml:space="preserve"> </w:t>
      </w:r>
      <w:r w:rsidR="0AE99454" w:rsidRPr="00BE4B64">
        <w:rPr>
          <w:rFonts w:ascii="Times New Roman" w:hAnsi="Times New Roman" w:cs="Times New Roman"/>
          <w:lang w:val="en"/>
        </w:rPr>
        <w:t xml:space="preserve">In this study, we applied Genomic Structural Equation Modelling (Genomic SEM) </w:t>
      </w:r>
      <w:r w:rsidR="008600CE" w:rsidRPr="00BE4B64">
        <w:rPr>
          <w:rFonts w:ascii="Times New Roman" w:hAnsi="Times New Roman" w:cs="Times New Roman"/>
          <w:lang w:val="en"/>
        </w:rPr>
        <w:fldChar w:fldCharType="begin">
          <w:fldData xml:space="preserve">PEVuZE5vdGU+PENpdGU+PEF1dGhvcj5Hcm90emluZ2VyPC9BdXRob3I+PFllYXI+MjAxOTwvWWVh
cj48UmVjTnVtPjMwNTwvUmVjTnVtPjxEaXNwbGF5VGV4dD48c3R5bGUgZmFjZT0ic3VwZXJzY3Jp
cHQiPjIyPC9zdHlsZT48L0Rpc3BsYXlUZXh0PjxyZWNvcmQ+PHJlYy1udW1iZXI+MzA1PC9yZWMt
bnVtYmVyPjxmb3JlaWduLWtleXM+PGtleSBhcHA9IkVOIiBkYi1pZD0ieHdmeDkwZjA1NTIyejhl
MnN6bzV0cnd0OXRzYWFlcHRheHZkIiB0aW1lc3RhbXA9IjE3Mzg1OTMyODkiIGd1aWQ9ImY2MTk2
MTIxLWFmYWQtNGMzNi1hYTA1LTYzOGI4MDcxYjI2MCI+MzA1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55136D" w:rsidRPr="00BE4B64">
        <w:rPr>
          <w:rFonts w:ascii="Times New Roman" w:hAnsi="Times New Roman" w:cs="Times New Roman"/>
          <w:lang w:val="en"/>
        </w:rPr>
        <w:instrText xml:space="preserve"> ADDIN EN.CITE </w:instrText>
      </w:r>
      <w:r w:rsidR="0055136D" w:rsidRPr="00BE4B64">
        <w:rPr>
          <w:rFonts w:ascii="Times New Roman" w:hAnsi="Times New Roman" w:cs="Times New Roman"/>
          <w:lang w:val="en"/>
        </w:rPr>
        <w:fldChar w:fldCharType="begin">
          <w:fldData xml:space="preserve">PEVuZE5vdGU+PENpdGU+PEF1dGhvcj5Hcm90emluZ2VyPC9BdXRob3I+PFllYXI+MjAxOTwvWWVh
cj48UmVjTnVtPjMwNTwvUmVjTnVtPjxEaXNwbGF5VGV4dD48c3R5bGUgZmFjZT0ic3VwZXJzY3Jp
cHQiPjIyPC9zdHlsZT48L0Rpc3BsYXlUZXh0PjxyZWNvcmQ+PHJlYy1udW1iZXI+MzA1PC9yZWMt
bnVtYmVyPjxmb3JlaWduLWtleXM+PGtleSBhcHA9IkVOIiBkYi1pZD0ieHdmeDkwZjA1NTIyejhl
MnN6bzV0cnd0OXRzYWFlcHRheHZkIiB0aW1lc3RhbXA9IjE3Mzg1OTMyODkiIGd1aWQ9ImY2MTk2
MTIxLWFmYWQtNGMzNi1hYTA1LTYzOGI4MDcxYjI2MCI+MzA1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55136D" w:rsidRPr="00BE4B64">
        <w:rPr>
          <w:rFonts w:ascii="Times New Roman" w:hAnsi="Times New Roman" w:cs="Times New Roman"/>
          <w:lang w:val="en"/>
        </w:rPr>
        <w:instrText xml:space="preserve"> ADDIN EN.CITE.DATA </w:instrText>
      </w:r>
      <w:r w:rsidR="0055136D" w:rsidRPr="00BE4B64">
        <w:rPr>
          <w:rFonts w:ascii="Times New Roman" w:hAnsi="Times New Roman" w:cs="Times New Roman"/>
          <w:lang w:val="en"/>
        </w:rPr>
      </w:r>
      <w:r w:rsidR="0055136D" w:rsidRPr="00BE4B64">
        <w:rPr>
          <w:rFonts w:ascii="Times New Roman" w:hAnsi="Times New Roman" w:cs="Times New Roman"/>
          <w:lang w:val="en"/>
        </w:rPr>
        <w:fldChar w:fldCharType="end"/>
      </w:r>
      <w:r w:rsidR="008600CE" w:rsidRPr="00BE4B64">
        <w:rPr>
          <w:rFonts w:ascii="Times New Roman" w:hAnsi="Times New Roman" w:cs="Times New Roman"/>
          <w:lang w:val="en"/>
        </w:rPr>
      </w:r>
      <w:r w:rsidR="008600CE" w:rsidRPr="00BE4B64">
        <w:rPr>
          <w:rFonts w:ascii="Times New Roman" w:hAnsi="Times New Roman" w:cs="Times New Roman"/>
          <w:lang w:val="en"/>
        </w:rPr>
        <w:fldChar w:fldCharType="separate"/>
      </w:r>
      <w:r w:rsidR="00B4130C" w:rsidRPr="00BE4B64">
        <w:rPr>
          <w:rFonts w:ascii="Times New Roman" w:hAnsi="Times New Roman" w:cs="Times New Roman"/>
          <w:noProof/>
          <w:vertAlign w:val="superscript"/>
          <w:lang w:val="en"/>
        </w:rPr>
        <w:t>22</w:t>
      </w:r>
      <w:r w:rsidR="008600CE" w:rsidRPr="00BE4B64">
        <w:rPr>
          <w:rFonts w:ascii="Times New Roman" w:hAnsi="Times New Roman" w:cs="Times New Roman"/>
          <w:lang w:val="en"/>
        </w:rPr>
        <w:fldChar w:fldCharType="end"/>
      </w:r>
      <w:r w:rsidR="0AE99454" w:rsidRPr="00BE4B64">
        <w:rPr>
          <w:rFonts w:ascii="Times New Roman" w:hAnsi="Times New Roman" w:cs="Times New Roman"/>
          <w:lang w:val="en"/>
        </w:rPr>
        <w:t xml:space="preserve"> </w:t>
      </w:r>
      <w:r w:rsidR="0058130D" w:rsidRPr="00BE4B64">
        <w:rPr>
          <w:rFonts w:ascii="Times New Roman" w:hAnsi="Times New Roman" w:cs="Times New Roman"/>
          <w:lang w:val="en"/>
        </w:rPr>
        <w:t>to isolate</w:t>
      </w:r>
      <w:r w:rsidR="0AE99454" w:rsidRPr="00BE4B64">
        <w:rPr>
          <w:rFonts w:ascii="Times New Roman" w:hAnsi="Times New Roman" w:cs="Times New Roman"/>
          <w:lang w:val="en"/>
        </w:rPr>
        <w:t xml:space="preserve"> </w:t>
      </w:r>
      <w:r w:rsidR="002149D1" w:rsidRPr="00BE4B64">
        <w:rPr>
          <w:rFonts w:ascii="Times New Roman" w:hAnsi="Times New Roman" w:cs="Times New Roman"/>
          <w:lang w:val="en"/>
        </w:rPr>
        <w:t>transdiagnostic</w:t>
      </w:r>
      <w:r w:rsidR="00C70A5C" w:rsidRPr="00BE4B64">
        <w:rPr>
          <w:rFonts w:ascii="Times New Roman" w:hAnsi="Times New Roman" w:cs="Times New Roman"/>
          <w:lang w:val="en"/>
        </w:rPr>
        <w:t xml:space="preserve"> </w:t>
      </w:r>
      <w:r w:rsidR="0AE99454" w:rsidRPr="00BE4B64">
        <w:rPr>
          <w:rFonts w:ascii="Times New Roman" w:hAnsi="Times New Roman" w:cs="Times New Roman"/>
          <w:lang w:val="en"/>
        </w:rPr>
        <w:t xml:space="preserve">genetic effects across 11 psychiatric disorders from genetic effects specific to each </w:t>
      </w:r>
      <w:r w:rsidR="002149D1" w:rsidRPr="00BE4B64">
        <w:rPr>
          <w:rFonts w:ascii="Times New Roman" w:hAnsi="Times New Roman" w:cs="Times New Roman"/>
          <w:lang w:val="en"/>
        </w:rPr>
        <w:t>psychiatric condition</w:t>
      </w:r>
      <w:r w:rsidR="0AE99454" w:rsidRPr="00BE4B64">
        <w:rPr>
          <w:rFonts w:ascii="Times New Roman" w:hAnsi="Times New Roman" w:cs="Times New Roman"/>
          <w:lang w:val="en"/>
        </w:rPr>
        <w:t xml:space="preserve">. As shorthand, we refer to these disorder-specific genetic effects as </w:t>
      </w:r>
      <w:r w:rsidR="0AE99454" w:rsidRPr="00BE4B64">
        <w:rPr>
          <w:rFonts w:ascii="Times New Roman" w:hAnsi="Times New Roman" w:cs="Times New Roman"/>
          <w:i/>
          <w:iCs/>
          <w:lang w:val="en"/>
        </w:rPr>
        <w:t>non-p</w:t>
      </w:r>
      <w:r w:rsidR="00D7534E" w:rsidRPr="00BE4B64">
        <w:rPr>
          <w:rFonts w:ascii="Times New Roman" w:hAnsi="Times New Roman" w:cs="Times New Roman"/>
          <w:i/>
          <w:iCs/>
          <w:lang w:val="en"/>
        </w:rPr>
        <w:t xml:space="preserve"> </w:t>
      </w:r>
      <w:r w:rsidR="00D7534E" w:rsidRPr="00BE4B64">
        <w:rPr>
          <w:rFonts w:ascii="Times New Roman" w:hAnsi="Times New Roman" w:cs="Times New Roman"/>
          <w:lang w:val="en"/>
        </w:rPr>
        <w:t xml:space="preserve">to describe </w:t>
      </w:r>
      <w:r w:rsidR="0AE99454" w:rsidRPr="00BE4B64">
        <w:rPr>
          <w:rFonts w:ascii="Times New Roman" w:hAnsi="Times New Roman" w:cs="Times New Roman"/>
          <w:lang w:val="en"/>
        </w:rPr>
        <w:t>residual genetic variance independent of genomically identified p. We used summary statistics from these non-</w:t>
      </w:r>
      <w:proofErr w:type="gramStart"/>
      <w:r w:rsidR="0AE99454" w:rsidRPr="00BE4B64">
        <w:rPr>
          <w:rFonts w:ascii="Times New Roman" w:hAnsi="Times New Roman" w:cs="Times New Roman"/>
          <w:lang w:val="en"/>
        </w:rPr>
        <w:t>p GWA</w:t>
      </w:r>
      <w:proofErr w:type="gramEnd"/>
      <w:r w:rsidR="006B72C0" w:rsidRPr="00BE4B64">
        <w:rPr>
          <w:rFonts w:ascii="Times New Roman" w:hAnsi="Times New Roman" w:cs="Times New Roman"/>
          <w:lang w:val="en"/>
        </w:rPr>
        <w:t xml:space="preserve"> analyses</w:t>
      </w:r>
      <w:r w:rsidR="0AE99454" w:rsidRPr="00BE4B64">
        <w:rPr>
          <w:rFonts w:ascii="Times New Roman" w:hAnsi="Times New Roman" w:cs="Times New Roman"/>
          <w:lang w:val="en"/>
        </w:rPr>
        <w:t xml:space="preserve"> to </w:t>
      </w:r>
      <w:r w:rsidR="00FC2C51" w:rsidRPr="00BE4B64">
        <w:rPr>
          <w:rFonts w:ascii="Times New Roman" w:hAnsi="Times New Roman" w:cs="Times New Roman"/>
          <w:lang w:val="en"/>
        </w:rPr>
        <w:t xml:space="preserve">estimate SNP </w:t>
      </w:r>
      <w:proofErr w:type="gramStart"/>
      <w:r w:rsidR="00FC2C51" w:rsidRPr="00BE4B64">
        <w:rPr>
          <w:rFonts w:ascii="Times New Roman" w:hAnsi="Times New Roman" w:cs="Times New Roman"/>
          <w:lang w:val="en"/>
        </w:rPr>
        <w:t>heritability</w:t>
      </w:r>
      <w:r w:rsidR="5BB13B86" w:rsidRPr="00BE4B64">
        <w:rPr>
          <w:rFonts w:ascii="Times New Roman" w:hAnsi="Times New Roman" w:cs="Times New Roman"/>
          <w:lang w:val="en"/>
        </w:rPr>
        <w:t xml:space="preserve">, </w:t>
      </w:r>
      <w:r w:rsidR="00FC2C51" w:rsidRPr="00BE4B64">
        <w:rPr>
          <w:rFonts w:ascii="Times New Roman" w:hAnsi="Times New Roman" w:cs="Times New Roman"/>
          <w:lang w:val="en"/>
        </w:rPr>
        <w:t xml:space="preserve"> genetic</w:t>
      </w:r>
      <w:proofErr w:type="gramEnd"/>
      <w:r w:rsidR="00FC2C51" w:rsidRPr="00BE4B64">
        <w:rPr>
          <w:rFonts w:ascii="Times New Roman" w:hAnsi="Times New Roman" w:cs="Times New Roman"/>
          <w:lang w:val="en"/>
        </w:rPr>
        <w:t xml:space="preserve"> correlations between the disorders beyond transdiagnostic effects, and their correlations with external </w:t>
      </w:r>
      <w:proofErr w:type="spellStart"/>
      <w:r w:rsidR="00FC2C51" w:rsidRPr="00BE4B64">
        <w:rPr>
          <w:rFonts w:ascii="Times New Roman" w:hAnsi="Times New Roman" w:cs="Times New Roman"/>
          <w:lang w:val="en"/>
        </w:rPr>
        <w:t>biobehavioural</w:t>
      </w:r>
      <w:proofErr w:type="spellEnd"/>
      <w:r w:rsidR="00FC2C51" w:rsidRPr="00BE4B64">
        <w:rPr>
          <w:rFonts w:ascii="Times New Roman" w:hAnsi="Times New Roman" w:cs="Times New Roman"/>
          <w:lang w:val="en"/>
        </w:rPr>
        <w:t xml:space="preserve"> traits. We hypothesized that non-p traits will provide us with novel insight into the genetic architecture of psychiatric disorders and their correlations</w:t>
      </w:r>
      <w:r w:rsidR="0097641F" w:rsidRPr="00BE4B64">
        <w:rPr>
          <w:rFonts w:ascii="Times New Roman" w:hAnsi="Times New Roman" w:cs="Times New Roman"/>
          <w:lang w:val="en"/>
        </w:rPr>
        <w:t xml:space="preserve"> with </w:t>
      </w:r>
      <w:r w:rsidR="003662FE" w:rsidRPr="00BE4B64">
        <w:rPr>
          <w:rFonts w:ascii="Times New Roman" w:hAnsi="Times New Roman" w:cs="Times New Roman"/>
          <w:lang w:val="en"/>
        </w:rPr>
        <w:t>o</w:t>
      </w:r>
      <w:r w:rsidR="0097641F" w:rsidRPr="00BE4B64">
        <w:rPr>
          <w:rFonts w:ascii="Times New Roman" w:hAnsi="Times New Roman" w:cs="Times New Roman"/>
          <w:lang w:val="en"/>
        </w:rPr>
        <w:t>ther disorders and traits</w:t>
      </w:r>
      <w:r w:rsidR="00FC2C51" w:rsidRPr="00BE4B64">
        <w:rPr>
          <w:rFonts w:ascii="Times New Roman" w:hAnsi="Times New Roman" w:cs="Times New Roman"/>
          <w:lang w:val="en"/>
        </w:rPr>
        <w:t xml:space="preserve">, consequently informing research and practice into diagnostics and treatment.  </w:t>
      </w:r>
    </w:p>
    <w:p w14:paraId="7592D93D" w14:textId="77777777" w:rsidR="00061CA3" w:rsidRPr="00BE4B64" w:rsidRDefault="00061CA3" w:rsidP="00BE4B64">
      <w:pPr>
        <w:spacing w:line="360" w:lineRule="auto"/>
        <w:rPr>
          <w:rFonts w:ascii="Times New Roman" w:hAnsi="Times New Roman" w:cs="Times New Roman"/>
          <w:lang w:val="en"/>
        </w:rPr>
      </w:pPr>
    </w:p>
    <w:p w14:paraId="411EB424" w14:textId="77777777" w:rsidR="001E10A0" w:rsidRPr="00BE4B64" w:rsidRDefault="001E10A0" w:rsidP="00BE4B64">
      <w:pPr>
        <w:spacing w:line="360" w:lineRule="auto"/>
        <w:rPr>
          <w:rFonts w:ascii="Times New Roman" w:hAnsi="Times New Roman" w:cs="Times New Roman"/>
        </w:rPr>
      </w:pPr>
    </w:p>
    <w:p w14:paraId="270FE3CD" w14:textId="4CE64FCC" w:rsidR="00417FAF" w:rsidRPr="00BE4B64" w:rsidRDefault="00417FAF" w:rsidP="00BE4B64">
      <w:pPr>
        <w:pStyle w:val="Heading1"/>
        <w:spacing w:beforeLines="20" w:before="48" w:line="360" w:lineRule="auto"/>
        <w:rPr>
          <w:rFonts w:ascii="Times New Roman" w:hAnsi="Times New Roman" w:cs="Times New Roman"/>
          <w:sz w:val="24"/>
          <w:szCs w:val="24"/>
        </w:rPr>
      </w:pPr>
      <w:r w:rsidRPr="00BE4B64">
        <w:rPr>
          <w:rFonts w:ascii="Times New Roman" w:hAnsi="Times New Roman" w:cs="Times New Roman"/>
          <w:sz w:val="24"/>
          <w:szCs w:val="24"/>
        </w:rPr>
        <w:t>Methods</w:t>
      </w:r>
    </w:p>
    <w:p w14:paraId="27A2FB3A" w14:textId="77777777" w:rsidR="00417FAF" w:rsidRPr="00BE4B64" w:rsidRDefault="00417FAF" w:rsidP="00BE4B64">
      <w:pPr>
        <w:spacing w:beforeLines="20" w:before="48" w:line="360" w:lineRule="auto"/>
        <w:rPr>
          <w:rFonts w:ascii="Times New Roman" w:eastAsia="Calibri" w:hAnsi="Times New Roman" w:cs="Times New Roman"/>
        </w:rPr>
      </w:pPr>
    </w:p>
    <w:p w14:paraId="328CAC0C" w14:textId="5FE0DDC6" w:rsidR="00417FAF" w:rsidRPr="00BE4B64" w:rsidRDefault="00417FAF" w:rsidP="00BE4B64">
      <w:pPr>
        <w:spacing w:beforeLines="20" w:before="48" w:line="360" w:lineRule="auto"/>
        <w:rPr>
          <w:rFonts w:ascii="Times New Roman" w:eastAsia="Calibri" w:hAnsi="Times New Roman" w:cs="Times New Roman"/>
          <w:color w:val="000000" w:themeColor="text1"/>
        </w:rPr>
      </w:pPr>
      <w:r w:rsidRPr="00BE4B64">
        <w:rPr>
          <w:rFonts w:ascii="Times New Roman" w:eastAsia="Calibri" w:hAnsi="Times New Roman" w:cs="Times New Roman"/>
          <w:color w:val="000000" w:themeColor="text1"/>
        </w:rPr>
        <w:t xml:space="preserve">The article is accompanied by </w:t>
      </w:r>
      <w:r w:rsidRPr="00BE4B64">
        <w:rPr>
          <w:rFonts w:ascii="Times New Roman" w:eastAsia="Calibri" w:hAnsi="Times New Roman" w:cs="Times New Roman"/>
          <w:color w:val="000000" w:themeColor="text1"/>
          <w:u w:val="single"/>
        </w:rPr>
        <w:t>Supplementary Information</w:t>
      </w:r>
      <w:r w:rsidRPr="00BE4B64">
        <w:rPr>
          <w:rFonts w:ascii="Times New Roman" w:eastAsia="Calibri" w:hAnsi="Times New Roman" w:cs="Times New Roman"/>
          <w:color w:val="000000" w:themeColor="text1"/>
        </w:rPr>
        <w:t xml:space="preserve"> and the study followed a </w:t>
      </w:r>
      <w:hyperlink r:id="rId15" w:history="1">
        <w:r w:rsidRPr="00BE4B64">
          <w:rPr>
            <w:rStyle w:val="Hyperlink"/>
            <w:rFonts w:ascii="Times New Roman" w:eastAsia="Calibri" w:hAnsi="Times New Roman" w:cs="Times New Roman"/>
          </w:rPr>
          <w:t>preregistered analysis plan</w:t>
        </w:r>
      </w:hyperlink>
      <w:r w:rsidRPr="00BE4B64">
        <w:rPr>
          <w:rFonts w:ascii="Times New Roman" w:eastAsia="Calibri" w:hAnsi="Times New Roman" w:cs="Times New Roman"/>
          <w:color w:val="000000" w:themeColor="text1"/>
        </w:rPr>
        <w:t>.</w:t>
      </w:r>
      <w:r w:rsidR="00061CA3" w:rsidRPr="00BE4B64">
        <w:rPr>
          <w:rFonts w:ascii="Times New Roman" w:eastAsia="Calibri" w:hAnsi="Times New Roman" w:cs="Times New Roman"/>
          <w:color w:val="000000" w:themeColor="text1"/>
        </w:rPr>
        <w:t xml:space="preserve"> Deviat</w:t>
      </w:r>
      <w:r w:rsidR="008E29CD" w:rsidRPr="00BE4B64">
        <w:rPr>
          <w:rFonts w:ascii="Times New Roman" w:eastAsia="Calibri" w:hAnsi="Times New Roman" w:cs="Times New Roman"/>
          <w:color w:val="000000" w:themeColor="text1"/>
        </w:rPr>
        <w:t>i</w:t>
      </w:r>
      <w:r w:rsidR="00061CA3" w:rsidRPr="00BE4B64">
        <w:rPr>
          <w:rFonts w:ascii="Times New Roman" w:eastAsia="Calibri" w:hAnsi="Times New Roman" w:cs="Times New Roman"/>
          <w:color w:val="000000" w:themeColor="text1"/>
        </w:rPr>
        <w:t>ons from preregister</w:t>
      </w:r>
      <w:r w:rsidR="008E29CD" w:rsidRPr="00BE4B64">
        <w:rPr>
          <w:rFonts w:ascii="Times New Roman" w:eastAsia="Calibri" w:hAnsi="Times New Roman" w:cs="Times New Roman"/>
          <w:color w:val="000000" w:themeColor="text1"/>
        </w:rPr>
        <w:t>e</w:t>
      </w:r>
      <w:r w:rsidR="00061CA3" w:rsidRPr="00BE4B64">
        <w:rPr>
          <w:rFonts w:ascii="Times New Roman" w:eastAsia="Calibri" w:hAnsi="Times New Roman" w:cs="Times New Roman"/>
          <w:color w:val="000000" w:themeColor="text1"/>
        </w:rPr>
        <w:t>d analyses are described in Supplementary Note 1</w:t>
      </w:r>
      <w:r w:rsidR="005D6BCA" w:rsidRPr="00BE4B64">
        <w:rPr>
          <w:rFonts w:ascii="Times New Roman" w:eastAsia="Calibri" w:hAnsi="Times New Roman" w:cs="Times New Roman"/>
          <w:color w:val="000000" w:themeColor="text1"/>
        </w:rPr>
        <w:t>.</w:t>
      </w:r>
    </w:p>
    <w:p w14:paraId="59B1293E" w14:textId="77777777" w:rsidR="00417FAF" w:rsidRPr="00BE4B64" w:rsidRDefault="00417FAF" w:rsidP="00BE4B64">
      <w:pPr>
        <w:spacing w:beforeLines="20" w:before="48" w:line="360" w:lineRule="auto"/>
        <w:rPr>
          <w:rFonts w:ascii="Times New Roman" w:eastAsia="Calibri" w:hAnsi="Times New Roman" w:cs="Times New Roman"/>
          <w:b/>
          <w:bCs/>
        </w:rPr>
      </w:pPr>
    </w:p>
    <w:p w14:paraId="7C88040A" w14:textId="77777777" w:rsidR="00417FAF" w:rsidRPr="00BE4B64" w:rsidRDefault="00417FAF" w:rsidP="00BE4B64">
      <w:pPr>
        <w:pStyle w:val="Heading2"/>
        <w:spacing w:beforeLines="100" w:before="240" w:line="360" w:lineRule="auto"/>
        <w:rPr>
          <w:rFonts w:ascii="Times New Roman" w:hAnsi="Times New Roman" w:cs="Times New Roman"/>
          <w:i w:val="0"/>
          <w:iCs/>
          <w:szCs w:val="24"/>
        </w:rPr>
      </w:pPr>
      <w:r w:rsidRPr="00BE4B64">
        <w:rPr>
          <w:rFonts w:ascii="Times New Roman" w:hAnsi="Times New Roman" w:cs="Times New Roman"/>
          <w:i w:val="0"/>
          <w:iCs/>
          <w:szCs w:val="24"/>
        </w:rPr>
        <w:t xml:space="preserve">GWAS summary statistics </w:t>
      </w:r>
    </w:p>
    <w:p w14:paraId="17297D64" w14:textId="77777777" w:rsidR="00F212BF" w:rsidRPr="00BE4B64" w:rsidRDefault="00F212BF" w:rsidP="00BE4B64">
      <w:pPr>
        <w:spacing w:line="360" w:lineRule="auto"/>
        <w:rPr>
          <w:rFonts w:ascii="Times New Roman" w:eastAsia="Calibri" w:hAnsi="Times New Roman" w:cs="Times New Roman"/>
          <w:color w:val="000000" w:themeColor="text1"/>
        </w:rPr>
      </w:pPr>
    </w:p>
    <w:p w14:paraId="090FEFA5" w14:textId="3E7B3192" w:rsidR="00417FAF" w:rsidRPr="00BE4B64" w:rsidRDefault="00417FAF" w:rsidP="00BE4B64">
      <w:pPr>
        <w:spacing w:line="360" w:lineRule="auto"/>
        <w:rPr>
          <w:rFonts w:ascii="Times New Roman" w:eastAsia="Calibri" w:hAnsi="Times New Roman" w:cs="Times New Roman"/>
          <w:color w:val="000000" w:themeColor="text1"/>
        </w:rPr>
      </w:pPr>
      <w:r w:rsidRPr="00BE4B64">
        <w:rPr>
          <w:rFonts w:ascii="Times New Roman" w:eastAsia="Calibri" w:hAnsi="Times New Roman" w:cs="Times New Roman"/>
          <w:color w:val="000000" w:themeColor="text1"/>
        </w:rPr>
        <w:t xml:space="preserve">We used </w:t>
      </w:r>
      <w:r w:rsidR="389C0C52" w:rsidRPr="00BE4B64">
        <w:rPr>
          <w:rFonts w:ascii="Times New Roman" w:eastAsia="Calibri" w:hAnsi="Times New Roman" w:cs="Times New Roman"/>
          <w:color w:val="000000" w:themeColor="text1"/>
        </w:rPr>
        <w:t xml:space="preserve">the most recent </w:t>
      </w:r>
      <w:r w:rsidRPr="00BE4B64">
        <w:rPr>
          <w:rFonts w:ascii="Times New Roman" w:eastAsia="Calibri" w:hAnsi="Times New Roman" w:cs="Times New Roman"/>
          <w:color w:val="000000" w:themeColor="text1"/>
        </w:rPr>
        <w:t xml:space="preserve">publicly available summary statistics from GWA studies of 11 major psychiatric disorders. Detailed information about the GWAS summary statistics, sample sizes and availability are provided in Supplementary Table 1. All summary statistics </w:t>
      </w:r>
      <w:r w:rsidRPr="00BE4B64">
        <w:rPr>
          <w:rFonts w:ascii="Times New Roman" w:eastAsia="Calibri" w:hAnsi="Times New Roman" w:cs="Times New Roman"/>
          <w:color w:val="000000" w:themeColor="text1"/>
        </w:rPr>
        <w:lastRenderedPageBreak/>
        <w:t>are based on samples of European ancestry GWAS only. For details on the analysis protocol, we refer to the original publications.</w:t>
      </w:r>
    </w:p>
    <w:p w14:paraId="215F0044" w14:textId="77777777" w:rsidR="00F212BF" w:rsidRPr="00BE4B64" w:rsidRDefault="00F212BF" w:rsidP="00BE4B64">
      <w:pPr>
        <w:spacing w:beforeLines="20" w:before="48" w:line="360" w:lineRule="auto"/>
        <w:rPr>
          <w:rFonts w:ascii="Times New Roman" w:eastAsiaTheme="minorEastAsia" w:hAnsi="Times New Roman" w:cs="Times New Roman"/>
          <w:lang w:eastAsia="zh-CN"/>
        </w:rPr>
      </w:pPr>
    </w:p>
    <w:p w14:paraId="35A5B3E4" w14:textId="77777777" w:rsidR="00417FAF" w:rsidRPr="00BE4B64" w:rsidRDefault="00417FAF" w:rsidP="00BE4B64">
      <w:pPr>
        <w:pStyle w:val="Heading2"/>
        <w:spacing w:beforeLines="100" w:before="240" w:line="360" w:lineRule="auto"/>
        <w:rPr>
          <w:rFonts w:ascii="Times New Roman" w:hAnsi="Times New Roman" w:cs="Times New Roman"/>
          <w:i w:val="0"/>
          <w:iCs/>
          <w:szCs w:val="24"/>
        </w:rPr>
      </w:pPr>
      <w:r w:rsidRPr="00BE4B64">
        <w:rPr>
          <w:rFonts w:ascii="Times New Roman" w:hAnsi="Times New Roman" w:cs="Times New Roman"/>
          <w:i w:val="0"/>
          <w:iCs/>
          <w:szCs w:val="24"/>
        </w:rPr>
        <w:t>Genomic SEM</w:t>
      </w:r>
    </w:p>
    <w:p w14:paraId="5243B078" w14:textId="77777777" w:rsidR="00F212BF" w:rsidRPr="00BE4B64" w:rsidRDefault="00F212BF" w:rsidP="00BE4B64">
      <w:pPr>
        <w:spacing w:line="360" w:lineRule="auto"/>
        <w:rPr>
          <w:rFonts w:ascii="Times New Roman" w:eastAsia="Calibri" w:hAnsi="Times New Roman" w:cs="Times New Roman"/>
          <w:color w:val="000000" w:themeColor="text1"/>
        </w:rPr>
      </w:pPr>
    </w:p>
    <w:p w14:paraId="1649ADD1" w14:textId="1683A4CE" w:rsidR="00E64938" w:rsidRPr="00BE4B64" w:rsidRDefault="00417FAF" w:rsidP="00BE4B64">
      <w:pPr>
        <w:spacing w:line="360" w:lineRule="auto"/>
        <w:rPr>
          <w:rFonts w:ascii="Times New Roman" w:eastAsiaTheme="minorEastAsia" w:hAnsi="Times New Roman" w:cs="Times New Roman"/>
          <w:color w:val="000000" w:themeColor="text1"/>
          <w:lang w:eastAsia="zh-CN"/>
        </w:rPr>
      </w:pPr>
      <w:r w:rsidRPr="00BE4B64">
        <w:rPr>
          <w:rFonts w:ascii="Times New Roman" w:eastAsia="Calibri" w:hAnsi="Times New Roman" w:cs="Times New Roman"/>
          <w:color w:val="000000" w:themeColor="text1"/>
        </w:rPr>
        <w:t xml:space="preserve">Genomic SEM </w:t>
      </w:r>
      <w:r w:rsidRPr="00BE4B64">
        <w:rPr>
          <w:rFonts w:ascii="Times New Roman" w:eastAsia="Calibri" w:hAnsi="Times New Roman" w:cs="Times New Roman"/>
          <w:color w:val="000000" w:themeColor="text1"/>
        </w:rPr>
        <w:fldChar w:fldCharType="begin">
          <w:fldData xml:space="preserve">PEVuZE5vdGU+PENpdGU+PEF1dGhvcj5Hcm90emluZ2VyPC9BdXRob3I+PFllYXI+MjAxOTwvWWVh
cj48UmVjTnVtPjMwNTwvUmVjTnVtPjxEaXNwbGF5VGV4dD48c3R5bGUgZmFjZT0ic3VwZXJzY3Jp
cHQiPjIyPC9zdHlsZT48L0Rpc3BsYXlUZXh0PjxyZWNvcmQ+PHJlYy1udW1iZXI+MzA1PC9yZWMt
bnVtYmVyPjxmb3JlaWduLWtleXM+PGtleSBhcHA9IkVOIiBkYi1pZD0ieHdmeDkwZjA1NTIyejhl
MnN6bzV0cnd0OXRzYWFlcHRheHZkIiB0aW1lc3RhbXA9IjE3Mzg1OTMyODkiIGd1aWQ9ImY2MTk2
MTIxLWFmYWQtNGMzNi1hYTA1LTYzOGI4MDcxYjI2MCI+MzA1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55136D" w:rsidRPr="00BE4B64">
        <w:rPr>
          <w:rFonts w:ascii="Times New Roman" w:eastAsia="Calibri" w:hAnsi="Times New Roman" w:cs="Times New Roman"/>
          <w:color w:val="000000" w:themeColor="text1"/>
        </w:rPr>
        <w:instrText xml:space="preserve"> ADDIN EN.CITE </w:instrText>
      </w:r>
      <w:r w:rsidR="0055136D" w:rsidRPr="00BE4B64">
        <w:rPr>
          <w:rFonts w:ascii="Times New Roman" w:eastAsia="Calibri" w:hAnsi="Times New Roman" w:cs="Times New Roman"/>
          <w:color w:val="000000" w:themeColor="text1"/>
        </w:rPr>
        <w:fldChar w:fldCharType="begin">
          <w:fldData xml:space="preserve">PEVuZE5vdGU+PENpdGU+PEF1dGhvcj5Hcm90emluZ2VyPC9BdXRob3I+PFllYXI+MjAxOTwvWWVh
cj48UmVjTnVtPjMwNTwvUmVjTnVtPjxEaXNwbGF5VGV4dD48c3R5bGUgZmFjZT0ic3VwZXJzY3Jp
cHQiPjIyPC9zdHlsZT48L0Rpc3BsYXlUZXh0PjxyZWNvcmQ+PHJlYy1udW1iZXI+MzA1PC9yZWMt
bnVtYmVyPjxmb3JlaWduLWtleXM+PGtleSBhcHA9IkVOIiBkYi1pZD0ieHdmeDkwZjA1NTIyejhl
MnN6bzV0cnd0OXRzYWFlcHRheHZkIiB0aW1lc3RhbXA9IjE3Mzg1OTMyODkiIGd1aWQ9ImY2MTk2
MTIxLWFmYWQtNGMzNi1hYTA1LTYzOGI4MDcxYjI2MCI+MzA1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55136D" w:rsidRPr="00BE4B64">
        <w:rPr>
          <w:rFonts w:ascii="Times New Roman" w:eastAsia="Calibri" w:hAnsi="Times New Roman" w:cs="Times New Roman"/>
          <w:color w:val="000000" w:themeColor="text1"/>
        </w:rPr>
        <w:instrText xml:space="preserve"> ADDIN EN.CITE.DATA </w:instrText>
      </w:r>
      <w:r w:rsidR="0055136D" w:rsidRPr="00BE4B64">
        <w:rPr>
          <w:rFonts w:ascii="Times New Roman" w:eastAsia="Calibri" w:hAnsi="Times New Roman" w:cs="Times New Roman"/>
          <w:color w:val="000000" w:themeColor="text1"/>
        </w:rPr>
      </w:r>
      <w:r w:rsidR="0055136D" w:rsidRPr="00BE4B64">
        <w:rPr>
          <w:rFonts w:ascii="Times New Roman" w:eastAsia="Calibri" w:hAnsi="Times New Roman" w:cs="Times New Roman"/>
          <w:color w:val="000000" w:themeColor="text1"/>
        </w:rPr>
        <w:fldChar w:fldCharType="end"/>
      </w:r>
      <w:r w:rsidRPr="00BE4B64">
        <w:rPr>
          <w:rFonts w:ascii="Times New Roman" w:eastAsia="Calibri" w:hAnsi="Times New Roman" w:cs="Times New Roman"/>
          <w:color w:val="000000" w:themeColor="text1"/>
        </w:rPr>
      </w:r>
      <w:r w:rsidRPr="00BE4B64">
        <w:rPr>
          <w:rFonts w:ascii="Times New Roman" w:eastAsia="Calibri" w:hAnsi="Times New Roman" w:cs="Times New Roman"/>
          <w:color w:val="000000" w:themeColor="text1"/>
        </w:rPr>
        <w:fldChar w:fldCharType="separate"/>
      </w:r>
      <w:r w:rsidR="00B4130C" w:rsidRPr="00BE4B64">
        <w:rPr>
          <w:rFonts w:ascii="Times New Roman" w:eastAsia="Calibri" w:hAnsi="Times New Roman" w:cs="Times New Roman"/>
          <w:noProof/>
          <w:color w:val="000000" w:themeColor="text1"/>
          <w:vertAlign w:val="superscript"/>
        </w:rPr>
        <w:t>22</w:t>
      </w:r>
      <w:r w:rsidRPr="00BE4B64">
        <w:rPr>
          <w:rFonts w:ascii="Times New Roman" w:eastAsia="Calibri" w:hAnsi="Times New Roman" w:cs="Times New Roman"/>
          <w:color w:val="000000" w:themeColor="text1"/>
        </w:rPr>
        <w:fldChar w:fldCharType="end"/>
      </w:r>
      <w:r w:rsidRPr="00BE4B64">
        <w:rPr>
          <w:rFonts w:ascii="Times New Roman" w:eastAsia="Calibri" w:hAnsi="Times New Roman" w:cs="Times New Roman"/>
          <w:color w:val="000000" w:themeColor="text1"/>
        </w:rPr>
        <w:t xml:space="preserve"> is a statistical framework that can model the shared and unique genetic architecture of complex traits by applying structural equation modelling principles to GWAS summary statistics. Genomic SEM is unbiased by sample overlap and imbalanced sample</w:t>
      </w:r>
      <w:r w:rsidR="003D54F4" w:rsidRPr="00BE4B64">
        <w:rPr>
          <w:rFonts w:ascii="Times New Roman" w:eastAsia="Calibri" w:hAnsi="Times New Roman" w:cs="Times New Roman"/>
          <w:color w:val="000000" w:themeColor="text1"/>
        </w:rPr>
        <w:t xml:space="preserve"> sizes</w:t>
      </w:r>
      <w:r w:rsidR="00527DA4" w:rsidRPr="00BE4B64">
        <w:rPr>
          <w:rFonts w:ascii="Times New Roman" w:eastAsiaTheme="minorEastAsia" w:hAnsi="Times New Roman" w:cs="Times New Roman"/>
          <w:color w:val="000000" w:themeColor="text1"/>
          <w:lang w:eastAsia="zh-CN"/>
        </w:rPr>
        <w:t xml:space="preserve"> </w:t>
      </w:r>
      <w:r w:rsidR="00527DA4" w:rsidRPr="00BE4B64">
        <w:rPr>
          <w:rFonts w:ascii="Times New Roman" w:eastAsiaTheme="minorEastAsia" w:hAnsi="Times New Roman" w:cs="Times New Roman"/>
          <w:color w:val="000000" w:themeColor="text1"/>
          <w:lang w:eastAsia="zh-CN"/>
        </w:rPr>
        <w:fldChar w:fldCharType="begin">
          <w:fldData xml:space="preserve">PEVuZE5vdGU+PENpdGU+PEF1dGhvcj5Hcm90emluZ2VyPC9BdXRob3I+PFllYXI+MjAxOTwvWWVh
cj48UmVjTnVtPjMwNTwvUmVjTnVtPjxEaXNwbGF5VGV4dD48c3R5bGUgZmFjZT0ic3VwZXJzY3Jp
cHQiPjIyPC9zdHlsZT48L0Rpc3BsYXlUZXh0PjxyZWNvcmQ+PHJlYy1udW1iZXI+MzA1PC9yZWMt
bnVtYmVyPjxmb3JlaWduLWtleXM+PGtleSBhcHA9IkVOIiBkYi1pZD0ieHdmeDkwZjA1NTIyejhl
MnN6bzV0cnd0OXRzYWFlcHRheHZkIiB0aW1lc3RhbXA9IjE3Mzg1OTMyODkiIGd1aWQ9ImY2MTk2
MTIxLWFmYWQtNGMzNi1hYTA1LTYzOGI4MDcxYjI2MCI+MzA1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55136D" w:rsidRPr="00BE4B64">
        <w:rPr>
          <w:rFonts w:ascii="Times New Roman" w:eastAsiaTheme="minorEastAsia" w:hAnsi="Times New Roman" w:cs="Times New Roman"/>
          <w:color w:val="000000" w:themeColor="text1"/>
          <w:lang w:eastAsia="zh-CN"/>
        </w:rPr>
        <w:instrText xml:space="preserve"> ADDIN EN.CITE </w:instrText>
      </w:r>
      <w:r w:rsidR="0055136D" w:rsidRPr="00BE4B64">
        <w:rPr>
          <w:rFonts w:ascii="Times New Roman" w:eastAsiaTheme="minorEastAsia" w:hAnsi="Times New Roman" w:cs="Times New Roman"/>
          <w:color w:val="000000" w:themeColor="text1"/>
          <w:lang w:eastAsia="zh-CN"/>
        </w:rPr>
        <w:fldChar w:fldCharType="begin">
          <w:fldData xml:space="preserve">PEVuZE5vdGU+PENpdGU+PEF1dGhvcj5Hcm90emluZ2VyPC9BdXRob3I+PFllYXI+MjAxOTwvWWVh
cj48UmVjTnVtPjMwNTwvUmVjTnVtPjxEaXNwbGF5VGV4dD48c3R5bGUgZmFjZT0ic3VwZXJzY3Jp
cHQiPjIyPC9zdHlsZT48L0Rpc3BsYXlUZXh0PjxyZWNvcmQ+PHJlYy1udW1iZXI+MzA1PC9yZWMt
bnVtYmVyPjxmb3JlaWduLWtleXM+PGtleSBhcHA9IkVOIiBkYi1pZD0ieHdmeDkwZjA1NTIyejhl
MnN6bzV0cnd0OXRzYWFlcHRheHZkIiB0aW1lc3RhbXA9IjE3Mzg1OTMyODkiIGd1aWQ9ImY2MTk2
MTIxLWFmYWQtNGMzNi1hYTA1LTYzOGI4MDcxYjI2MCI+MzA1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55136D" w:rsidRPr="00BE4B64">
        <w:rPr>
          <w:rFonts w:ascii="Times New Roman" w:eastAsiaTheme="minorEastAsia" w:hAnsi="Times New Roman" w:cs="Times New Roman"/>
          <w:color w:val="000000" w:themeColor="text1"/>
          <w:lang w:eastAsia="zh-CN"/>
        </w:rPr>
        <w:instrText xml:space="preserve"> ADDIN EN.CITE.DATA </w:instrText>
      </w:r>
      <w:r w:rsidR="0055136D" w:rsidRPr="00BE4B64">
        <w:rPr>
          <w:rFonts w:ascii="Times New Roman" w:eastAsiaTheme="minorEastAsia" w:hAnsi="Times New Roman" w:cs="Times New Roman"/>
          <w:color w:val="000000" w:themeColor="text1"/>
          <w:lang w:eastAsia="zh-CN"/>
        </w:rPr>
      </w:r>
      <w:r w:rsidR="0055136D" w:rsidRPr="00BE4B64">
        <w:rPr>
          <w:rFonts w:ascii="Times New Roman" w:eastAsiaTheme="minorEastAsia" w:hAnsi="Times New Roman" w:cs="Times New Roman"/>
          <w:color w:val="000000" w:themeColor="text1"/>
          <w:lang w:eastAsia="zh-CN"/>
        </w:rPr>
        <w:fldChar w:fldCharType="end"/>
      </w:r>
      <w:r w:rsidR="00527DA4" w:rsidRPr="00BE4B64">
        <w:rPr>
          <w:rFonts w:ascii="Times New Roman" w:eastAsiaTheme="minorEastAsia" w:hAnsi="Times New Roman" w:cs="Times New Roman"/>
          <w:color w:val="000000" w:themeColor="text1"/>
          <w:lang w:eastAsia="zh-CN"/>
        </w:rPr>
      </w:r>
      <w:r w:rsidR="00527DA4" w:rsidRPr="00BE4B64">
        <w:rPr>
          <w:rFonts w:ascii="Times New Roman" w:eastAsiaTheme="minorEastAsia" w:hAnsi="Times New Roman" w:cs="Times New Roman"/>
          <w:color w:val="000000" w:themeColor="text1"/>
          <w:lang w:eastAsia="zh-CN"/>
        </w:rPr>
        <w:fldChar w:fldCharType="separate"/>
      </w:r>
      <w:r w:rsidR="00527DA4" w:rsidRPr="00BE4B64">
        <w:rPr>
          <w:rFonts w:ascii="Times New Roman" w:eastAsiaTheme="minorEastAsia" w:hAnsi="Times New Roman" w:cs="Times New Roman"/>
          <w:noProof/>
          <w:color w:val="000000" w:themeColor="text1"/>
          <w:vertAlign w:val="superscript"/>
          <w:lang w:eastAsia="zh-CN"/>
        </w:rPr>
        <w:t>22</w:t>
      </w:r>
      <w:r w:rsidR="00527DA4" w:rsidRPr="00BE4B64">
        <w:rPr>
          <w:rFonts w:ascii="Times New Roman" w:eastAsiaTheme="minorEastAsia" w:hAnsi="Times New Roman" w:cs="Times New Roman"/>
          <w:color w:val="000000" w:themeColor="text1"/>
          <w:lang w:eastAsia="zh-CN"/>
        </w:rPr>
        <w:fldChar w:fldCharType="end"/>
      </w:r>
      <w:r w:rsidRPr="00BE4B64">
        <w:rPr>
          <w:rFonts w:ascii="Times New Roman" w:eastAsia="Calibri" w:hAnsi="Times New Roman" w:cs="Times New Roman"/>
          <w:color w:val="000000" w:themeColor="text1"/>
        </w:rPr>
        <w:t>. Here, we used Genomic SEM to perform multivariate GWAS analysis of 11 major psychiatric disorders</w:t>
      </w:r>
      <w:r w:rsidR="00CD5391" w:rsidRPr="00BE4B64">
        <w:rPr>
          <w:rFonts w:ascii="Times New Roman" w:eastAsiaTheme="minorEastAsia" w:hAnsi="Times New Roman" w:cs="Times New Roman"/>
          <w:color w:val="000000" w:themeColor="text1"/>
          <w:lang w:eastAsia="zh-CN"/>
        </w:rPr>
        <w:t xml:space="preserve"> (Figure 1)</w:t>
      </w:r>
      <w:r w:rsidRPr="00BE4B64">
        <w:rPr>
          <w:rFonts w:ascii="Times New Roman" w:eastAsia="Calibri" w:hAnsi="Times New Roman" w:cs="Times New Roman"/>
          <w:color w:val="000000" w:themeColor="text1"/>
        </w:rPr>
        <w:t xml:space="preserve"> </w:t>
      </w:r>
      <w:proofErr w:type="gramStart"/>
      <w:r w:rsidRPr="00BE4B64">
        <w:rPr>
          <w:rFonts w:ascii="Times New Roman" w:eastAsia="Calibri" w:hAnsi="Times New Roman" w:cs="Times New Roman"/>
          <w:color w:val="000000" w:themeColor="text1"/>
        </w:rPr>
        <w:t>in order to</w:t>
      </w:r>
      <w:proofErr w:type="gramEnd"/>
      <w:r w:rsidRPr="00BE4B64">
        <w:rPr>
          <w:rFonts w:ascii="Times New Roman" w:eastAsia="Calibri" w:hAnsi="Times New Roman" w:cs="Times New Roman"/>
          <w:color w:val="000000" w:themeColor="text1"/>
        </w:rPr>
        <w:t xml:space="preserve"> capture transdiagnostic effects across all 11 disorders</w:t>
      </w:r>
      <w:r w:rsidR="00061CA3" w:rsidRPr="00BE4B64">
        <w:rPr>
          <w:rFonts w:ascii="Times New Roman" w:eastAsia="Calibri" w:hAnsi="Times New Roman" w:cs="Times New Roman"/>
          <w:color w:val="000000" w:themeColor="text1"/>
        </w:rPr>
        <w:t xml:space="preserve"> and isolate genetic variance in each psychiatric disorder beyond </w:t>
      </w:r>
      <w:r w:rsidR="00E64938" w:rsidRPr="00BE4B64">
        <w:rPr>
          <w:rFonts w:ascii="Times New Roman" w:eastAsia="Calibri" w:hAnsi="Times New Roman" w:cs="Times New Roman"/>
          <w:color w:val="000000" w:themeColor="text1"/>
        </w:rPr>
        <w:t>that captured by the p factor</w:t>
      </w:r>
      <w:r w:rsidRPr="00BE4B64">
        <w:rPr>
          <w:rFonts w:ascii="Times New Roman" w:eastAsia="Calibri" w:hAnsi="Times New Roman" w:cs="Times New Roman"/>
          <w:color w:val="000000" w:themeColor="text1"/>
        </w:rPr>
        <w:t xml:space="preserve">. </w:t>
      </w:r>
    </w:p>
    <w:p w14:paraId="31F5CE97" w14:textId="77777777" w:rsidR="00DC348B" w:rsidRPr="00BE4B64" w:rsidRDefault="00DC348B" w:rsidP="00BE4B64">
      <w:pPr>
        <w:spacing w:line="360" w:lineRule="auto"/>
        <w:rPr>
          <w:rFonts w:ascii="Times New Roman" w:eastAsiaTheme="minorEastAsia" w:hAnsi="Times New Roman" w:cs="Times New Roman"/>
          <w:color w:val="000000" w:themeColor="text1"/>
          <w:lang w:eastAsia="zh-CN"/>
        </w:rPr>
      </w:pPr>
    </w:p>
    <w:p w14:paraId="0D1D8C4D" w14:textId="775B6F6F" w:rsidR="00803386" w:rsidRPr="00BE4B64" w:rsidRDefault="00417FAF" w:rsidP="00BE4B64">
      <w:pPr>
        <w:spacing w:line="360" w:lineRule="auto"/>
        <w:rPr>
          <w:rFonts w:ascii="Times New Roman" w:eastAsia="Calibri" w:hAnsi="Times New Roman" w:cs="Times New Roman"/>
          <w:color w:val="000000" w:themeColor="text1"/>
        </w:rPr>
      </w:pPr>
      <w:r w:rsidRPr="00BE4B64">
        <w:rPr>
          <w:rFonts w:ascii="Times New Roman" w:eastAsia="Calibri" w:hAnsi="Times New Roman" w:cs="Times New Roman"/>
          <w:color w:val="000000" w:themeColor="text1"/>
        </w:rPr>
        <w:t xml:space="preserve">Genomic SEM uses multivariable LD score regression to estimate the genetic covariance matrix and sampling covariance matrix. We applied quality control filters for this step using the defaults in Genomic SEM, including restricting SNPs to those present in HapMap3 with a minor allele frequency &gt; 1% and information score &gt; 0.9. The LD weights used for LDSC were calculated using the European subsample of the 1000 Genomes phase 3 project; excluding the major histocompatibility complex (MHC) due to complex LD structures in this region that can bias estimates. When calculating the liability scale heritability estimates for the uncorrected psychiatric disorders, we used the sum of effective sample sizes, and a sample prevalence of 0.5 to reflect that the corrected sample size already accounts for sample ascertainment. See Supplementary Notes for more details about processing summary statistics in Genomic SEM and calculating effective sample sizes. After the quality control steps, 3,746,806 SNPs were present across all 11 disorders. </w:t>
      </w:r>
    </w:p>
    <w:p w14:paraId="03899FA4" w14:textId="5F4BA0A2" w:rsidR="00E64938" w:rsidRPr="00BE4B64" w:rsidRDefault="00B63739" w:rsidP="00BE4B64">
      <w:pPr>
        <w:pStyle w:val="Heading2"/>
        <w:spacing w:beforeLines="100" w:before="240" w:line="360" w:lineRule="auto"/>
        <w:rPr>
          <w:rFonts w:ascii="Times New Roman" w:hAnsi="Times New Roman" w:cs="Times New Roman"/>
          <w:i w:val="0"/>
          <w:iCs/>
          <w:szCs w:val="24"/>
        </w:rPr>
      </w:pPr>
      <w:r w:rsidRPr="00BE4B64">
        <w:rPr>
          <w:rFonts w:ascii="Times New Roman" w:hAnsi="Times New Roman" w:cs="Times New Roman"/>
          <w:i w:val="0"/>
          <w:iCs/>
          <w:szCs w:val="24"/>
        </w:rPr>
        <w:t>Independent SNPs</w:t>
      </w:r>
      <w:r w:rsidR="00E64938" w:rsidRPr="00BE4B64">
        <w:rPr>
          <w:rFonts w:ascii="Times New Roman" w:hAnsi="Times New Roman" w:cs="Times New Roman"/>
          <w:i w:val="0"/>
          <w:iCs/>
          <w:szCs w:val="24"/>
        </w:rPr>
        <w:t xml:space="preserve">, Genes, </w:t>
      </w:r>
      <w:r w:rsidR="004F7D08" w:rsidRPr="00BE4B64">
        <w:rPr>
          <w:rFonts w:ascii="Times New Roman" w:hAnsi="Times New Roman" w:cs="Times New Roman"/>
          <w:i w:val="0"/>
          <w:iCs/>
          <w:szCs w:val="24"/>
        </w:rPr>
        <w:t xml:space="preserve">and </w:t>
      </w:r>
      <w:r w:rsidR="00E64938" w:rsidRPr="00BE4B64">
        <w:rPr>
          <w:rFonts w:ascii="Times New Roman" w:hAnsi="Times New Roman" w:cs="Times New Roman"/>
          <w:i w:val="0"/>
          <w:iCs/>
          <w:szCs w:val="24"/>
        </w:rPr>
        <w:t>Enrichment and Pathway Analysis (MAGMA)</w:t>
      </w:r>
    </w:p>
    <w:p w14:paraId="1DBC83D9" w14:textId="77777777" w:rsidR="00C84F44" w:rsidRPr="00BE4B64" w:rsidRDefault="00C84F44" w:rsidP="00BE4B64">
      <w:pPr>
        <w:spacing w:line="360" w:lineRule="auto"/>
        <w:rPr>
          <w:rFonts w:ascii="Times New Roman" w:hAnsi="Times New Roman" w:cs="Times New Roman"/>
          <w:iCs/>
        </w:rPr>
      </w:pPr>
    </w:p>
    <w:p w14:paraId="2A7241BB" w14:textId="6F4F36F8" w:rsidR="00B63739" w:rsidRPr="00BE4B64" w:rsidRDefault="00B63739" w:rsidP="00BE4B64">
      <w:pPr>
        <w:spacing w:line="360" w:lineRule="auto"/>
        <w:rPr>
          <w:rFonts w:ascii="Times New Roman" w:hAnsi="Times New Roman" w:cs="Times New Roman"/>
        </w:rPr>
      </w:pPr>
      <w:r w:rsidRPr="00BE4B64">
        <w:rPr>
          <w:rFonts w:ascii="Times New Roman" w:hAnsi="Times New Roman" w:cs="Times New Roman"/>
        </w:rPr>
        <w:t xml:space="preserve">To identify independent hits from the 11 non-p GWAS, we applied a pruning approach using a window of 250 kb and </w:t>
      </w:r>
      <w:proofErr w:type="gramStart"/>
      <w:r w:rsidRPr="00BE4B64">
        <w:rPr>
          <w:rFonts w:ascii="Times New Roman" w:hAnsi="Times New Roman" w:cs="Times New Roman"/>
        </w:rPr>
        <w:t>an</w:t>
      </w:r>
      <w:proofErr w:type="gramEnd"/>
      <w:r w:rsidRPr="00BE4B64">
        <w:rPr>
          <w:rFonts w:ascii="Times New Roman" w:hAnsi="Times New Roman" w:cs="Times New Roman"/>
        </w:rPr>
        <w:t xml:space="preserve"> </w:t>
      </w:r>
      <w:r w:rsidR="00BB6DEC" w:rsidRPr="00BE4B64">
        <w:rPr>
          <w:rFonts w:ascii="Times New Roman" w:eastAsia="Calibri" w:hAnsi="Times New Roman" w:cs="Times New Roman"/>
        </w:rPr>
        <w:t xml:space="preserve">linkage disequilibrium </w:t>
      </w:r>
      <w:r w:rsidR="00BB6DEC" w:rsidRPr="00BE4B64">
        <w:rPr>
          <w:rFonts w:ascii="Times New Roman" w:eastAsiaTheme="minorEastAsia" w:hAnsi="Times New Roman" w:cs="Times New Roman"/>
          <w:lang w:eastAsia="zh-CN"/>
        </w:rPr>
        <w:t>(</w:t>
      </w:r>
      <w:r w:rsidRPr="00BE4B64">
        <w:rPr>
          <w:rFonts w:ascii="Times New Roman" w:hAnsi="Times New Roman" w:cs="Times New Roman"/>
        </w:rPr>
        <w:t>LD</w:t>
      </w:r>
      <w:r w:rsidR="00BB6DEC" w:rsidRPr="00BE4B64">
        <w:rPr>
          <w:rFonts w:ascii="Times New Roman" w:hAnsi="Times New Roman" w:cs="Times New Roman"/>
          <w:lang w:eastAsia="zh-CN"/>
        </w:rPr>
        <w:t>)</w:t>
      </w:r>
      <w:r w:rsidRPr="00BE4B64">
        <w:rPr>
          <w:rFonts w:ascii="Times New Roman" w:hAnsi="Times New Roman" w:cs="Times New Roman"/>
        </w:rPr>
        <w:t xml:space="preserve"> threshold of r2 &lt; 0.1. This was done using the LD clumping function in Plink v1.9</w:t>
      </w:r>
      <w:r w:rsidR="003177F6" w:rsidRPr="00BE4B64">
        <w:rPr>
          <w:rFonts w:ascii="Times New Roman" w:hAnsi="Times New Roman" w:cs="Times New Roman"/>
          <w:lang w:eastAsia="zh-CN"/>
        </w:rPr>
        <w:t xml:space="preserve"> </w:t>
      </w:r>
      <w:r w:rsidR="003177F6" w:rsidRPr="00BE4B64">
        <w:rPr>
          <w:rFonts w:ascii="Times New Roman" w:hAnsi="Times New Roman" w:cs="Times New Roman"/>
        </w:rPr>
        <w:fldChar w:fldCharType="begin">
          <w:fldData xml:space="preserve">PEVuZE5vdGU+PENpdGU+PEF1dGhvcj5QdXJjZWxsPC9BdXRob3I+PFllYXI+MjAwNzwvWWVhcj48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==
</w:fldData>
        </w:fldChar>
      </w:r>
      <w:r w:rsidR="0055136D" w:rsidRPr="00BE4B64">
        <w:rPr>
          <w:rFonts w:ascii="Times New Roman" w:hAnsi="Times New Roman" w:cs="Times New Roman"/>
        </w:rPr>
        <w:instrText xml:space="preserve"> ADDIN EN.CITE </w:instrText>
      </w:r>
      <w:r w:rsidR="0055136D" w:rsidRPr="00BE4B64">
        <w:rPr>
          <w:rFonts w:ascii="Times New Roman" w:hAnsi="Times New Roman" w:cs="Times New Roman"/>
        </w:rPr>
        <w:fldChar w:fldCharType="begin">
          <w:fldData xml:space="preserve">PEVuZE5vdGU+PENpdGU+PEF1dGhvcj5QdXJjZWxsPC9BdXRob3I+PFllYXI+MjAwNzwvWWVhcj48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==
</w:fldData>
        </w:fldChar>
      </w:r>
      <w:r w:rsidR="0055136D" w:rsidRPr="00BE4B64">
        <w:rPr>
          <w:rFonts w:ascii="Times New Roman" w:hAnsi="Times New Roman" w:cs="Times New Roman"/>
        </w:rPr>
        <w:instrText xml:space="preserve"> ADDIN EN.CITE.DATA </w:instrText>
      </w:r>
      <w:r w:rsidR="0055136D" w:rsidRPr="00BE4B64">
        <w:rPr>
          <w:rFonts w:ascii="Times New Roman" w:hAnsi="Times New Roman" w:cs="Times New Roman"/>
        </w:rPr>
      </w:r>
      <w:r w:rsidR="0055136D" w:rsidRPr="00BE4B64">
        <w:rPr>
          <w:rFonts w:ascii="Times New Roman" w:hAnsi="Times New Roman" w:cs="Times New Roman"/>
        </w:rPr>
        <w:fldChar w:fldCharType="end"/>
      </w:r>
      <w:r w:rsidR="003177F6" w:rsidRPr="00BE4B64">
        <w:rPr>
          <w:rFonts w:ascii="Times New Roman" w:hAnsi="Times New Roman" w:cs="Times New Roman"/>
        </w:rPr>
      </w:r>
      <w:r w:rsidR="003177F6" w:rsidRPr="00BE4B64">
        <w:rPr>
          <w:rFonts w:ascii="Times New Roman" w:hAnsi="Times New Roman" w:cs="Times New Roman"/>
        </w:rPr>
        <w:fldChar w:fldCharType="separate"/>
      </w:r>
      <w:r w:rsidR="00B4130C" w:rsidRPr="00BE4B64">
        <w:rPr>
          <w:rFonts w:ascii="Times New Roman" w:hAnsi="Times New Roman" w:cs="Times New Roman"/>
          <w:noProof/>
          <w:vertAlign w:val="superscript"/>
        </w:rPr>
        <w:t>23</w:t>
      </w:r>
      <w:r w:rsidR="003177F6" w:rsidRPr="00BE4B64">
        <w:rPr>
          <w:rFonts w:ascii="Times New Roman" w:hAnsi="Times New Roman" w:cs="Times New Roman"/>
        </w:rPr>
        <w:fldChar w:fldCharType="end"/>
      </w:r>
      <w:r w:rsidRPr="00BE4B64">
        <w:rPr>
          <w:rFonts w:ascii="Times New Roman" w:hAnsi="Times New Roman" w:cs="Times New Roman"/>
        </w:rPr>
        <w:t>, with LD statistics obtained from the 1000 Genome Project.</w:t>
      </w:r>
      <w:r w:rsidR="00E64938" w:rsidRPr="00BE4B64">
        <w:rPr>
          <w:rFonts w:ascii="Times New Roman" w:hAnsi="Times New Roman" w:cs="Times New Roman"/>
        </w:rPr>
        <w:t xml:space="preserve"> </w:t>
      </w:r>
      <w:r w:rsidRPr="00BE4B64">
        <w:rPr>
          <w:rFonts w:ascii="Times New Roman" w:hAnsi="Times New Roman" w:cs="Times New Roman"/>
        </w:rPr>
        <w:t xml:space="preserve">Independent significant SNPs were considered novel </w:t>
      </w:r>
      <w:r w:rsidR="3FBCA05E" w:rsidRPr="00BE4B64">
        <w:rPr>
          <w:rFonts w:ascii="Times New Roman" w:hAnsi="Times New Roman" w:cs="Times New Roman"/>
        </w:rPr>
        <w:t>if they were not present in the original disorder GWAS.</w:t>
      </w:r>
    </w:p>
    <w:p w14:paraId="1C7895D4" w14:textId="77777777" w:rsidR="00655914" w:rsidRPr="00BE4B64" w:rsidRDefault="00655914" w:rsidP="00BE4B64">
      <w:pPr>
        <w:spacing w:line="360" w:lineRule="auto"/>
        <w:rPr>
          <w:rFonts w:ascii="Times New Roman" w:hAnsi="Times New Roman" w:cs="Times New Roman"/>
          <w:iCs/>
        </w:rPr>
      </w:pPr>
    </w:p>
    <w:p w14:paraId="1108A698" w14:textId="10A82529" w:rsidR="00B63739" w:rsidRPr="00BE4B64" w:rsidRDefault="00E64938" w:rsidP="00BE4B64">
      <w:pPr>
        <w:spacing w:line="360" w:lineRule="auto"/>
        <w:rPr>
          <w:rFonts w:ascii="Times New Roman" w:eastAsia="Calibri" w:hAnsi="Times New Roman" w:cs="Times New Roman"/>
        </w:rPr>
      </w:pPr>
      <w:r w:rsidRPr="00BE4B64">
        <w:rPr>
          <w:rFonts w:ascii="Times New Roman" w:eastAsia="Calibri" w:hAnsi="Times New Roman" w:cs="Times New Roman"/>
        </w:rPr>
        <w:t>W</w:t>
      </w:r>
      <w:r w:rsidR="00B63739" w:rsidRPr="00BE4B64">
        <w:rPr>
          <w:rFonts w:ascii="Times New Roman" w:eastAsia="Calibri" w:hAnsi="Times New Roman" w:cs="Times New Roman"/>
        </w:rPr>
        <w:t>e us</w:t>
      </w:r>
      <w:r w:rsidRPr="00BE4B64">
        <w:rPr>
          <w:rFonts w:ascii="Times New Roman" w:eastAsia="Calibri" w:hAnsi="Times New Roman" w:cs="Times New Roman"/>
        </w:rPr>
        <w:t>ed</w:t>
      </w:r>
      <w:r w:rsidR="00B63739" w:rsidRPr="00BE4B64">
        <w:rPr>
          <w:rFonts w:ascii="Times New Roman" w:eastAsia="Calibri" w:hAnsi="Times New Roman" w:cs="Times New Roman"/>
        </w:rPr>
        <w:t xml:space="preserve"> MAGMA within the FUMA framework (v1.5.6) </w:t>
      </w:r>
      <w:r w:rsidR="00B63739" w:rsidRPr="00BE4B64">
        <w:rPr>
          <w:rFonts w:ascii="Times New Roman" w:eastAsia="Calibri" w:hAnsi="Times New Roman" w:cs="Times New Roman"/>
        </w:rPr>
        <w:fldChar w:fldCharType="begin">
          <w:fldData xml:space="preserve">PEVuZE5vdGU+PENpdGU+PEF1dGhvcj5XYXRhbmFiZTwvQXV0aG9yPjxZZWFyPjIwMTc8L1llYXI+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</w:fldData>
        </w:fldChar>
      </w:r>
      <w:r w:rsidR="0055136D" w:rsidRPr="00BE4B64">
        <w:rPr>
          <w:rFonts w:ascii="Times New Roman" w:eastAsia="Calibri" w:hAnsi="Times New Roman" w:cs="Times New Roman"/>
        </w:rPr>
        <w:instrText xml:space="preserve"> ADDIN EN.CITE </w:instrText>
      </w:r>
      <w:r w:rsidR="0055136D" w:rsidRPr="00BE4B64">
        <w:rPr>
          <w:rFonts w:ascii="Times New Roman" w:eastAsia="Calibri" w:hAnsi="Times New Roman" w:cs="Times New Roman"/>
        </w:rPr>
        <w:fldChar w:fldCharType="begin">
          <w:fldData xml:space="preserve">PEVuZE5vdGU+PENpdGU+PEF1dGhvcj5XYXRhbmFiZTwvQXV0aG9yPjxZZWFyPjIwMTc8L1llYXI+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</w:fldData>
        </w:fldChar>
      </w:r>
      <w:r w:rsidR="0055136D" w:rsidRPr="00BE4B64">
        <w:rPr>
          <w:rFonts w:ascii="Times New Roman" w:eastAsia="Calibri" w:hAnsi="Times New Roman" w:cs="Times New Roman"/>
        </w:rPr>
        <w:instrText xml:space="preserve"> ADDIN EN.CITE.DATA </w:instrText>
      </w:r>
      <w:r w:rsidR="0055136D" w:rsidRPr="00BE4B64">
        <w:rPr>
          <w:rFonts w:ascii="Times New Roman" w:eastAsia="Calibri" w:hAnsi="Times New Roman" w:cs="Times New Roman"/>
        </w:rPr>
      </w:r>
      <w:r w:rsidR="0055136D" w:rsidRPr="00BE4B64">
        <w:rPr>
          <w:rFonts w:ascii="Times New Roman" w:eastAsia="Calibri" w:hAnsi="Times New Roman" w:cs="Times New Roman"/>
        </w:rPr>
        <w:fldChar w:fldCharType="end"/>
      </w:r>
      <w:r w:rsidR="00B63739" w:rsidRPr="00BE4B64">
        <w:rPr>
          <w:rFonts w:ascii="Times New Roman" w:eastAsia="Calibri" w:hAnsi="Times New Roman" w:cs="Times New Roman"/>
        </w:rPr>
      </w:r>
      <w:r w:rsidR="00B63739" w:rsidRPr="00BE4B64">
        <w:rPr>
          <w:rFonts w:ascii="Times New Roman" w:eastAsia="Calibri" w:hAnsi="Times New Roman" w:cs="Times New Roman"/>
        </w:rPr>
        <w:fldChar w:fldCharType="separate"/>
      </w:r>
      <w:r w:rsidR="00B4130C" w:rsidRPr="00BE4B64">
        <w:rPr>
          <w:rFonts w:ascii="Times New Roman" w:eastAsia="Calibri" w:hAnsi="Times New Roman" w:cs="Times New Roman"/>
          <w:noProof/>
          <w:vertAlign w:val="superscript"/>
        </w:rPr>
        <w:t>24</w:t>
      </w:r>
      <w:r w:rsidR="00B63739" w:rsidRPr="00BE4B64">
        <w:rPr>
          <w:rFonts w:ascii="Times New Roman" w:eastAsia="Calibri" w:hAnsi="Times New Roman" w:cs="Times New Roman"/>
        </w:rPr>
        <w:fldChar w:fldCharType="end"/>
      </w:r>
      <w:r w:rsidRPr="00BE4B64">
        <w:rPr>
          <w:rFonts w:ascii="Times New Roman" w:eastAsia="Calibri" w:hAnsi="Times New Roman" w:cs="Times New Roman"/>
        </w:rPr>
        <w:t xml:space="preserve"> to map </w:t>
      </w:r>
      <w:r w:rsidR="00B63739" w:rsidRPr="00BE4B64">
        <w:rPr>
          <w:rFonts w:ascii="Times New Roman" w:eastAsia="Calibri" w:hAnsi="Times New Roman" w:cs="Times New Roman"/>
        </w:rPr>
        <w:t xml:space="preserve">SNPs to genes based on their position (within 35kb upstream and 10kb downstream of each gene). </w:t>
      </w:r>
      <w:r w:rsidRPr="00BE4B64">
        <w:rPr>
          <w:rFonts w:ascii="Times New Roman" w:eastAsia="Calibri" w:hAnsi="Times New Roman" w:cs="Times New Roman"/>
        </w:rPr>
        <w:t>W</w:t>
      </w:r>
      <w:r w:rsidR="00B63739" w:rsidRPr="00BE4B64">
        <w:rPr>
          <w:rFonts w:ascii="Times New Roman" w:eastAsia="Calibri" w:hAnsi="Times New Roman" w:cs="Times New Roman"/>
        </w:rPr>
        <w:t>e performed genome-wide gene-based association tests using MAGMA. The gene-based test combines results from multiple SNPs within a gene to assess the association between the gene and the disorder, while accounting for LD between SNPs. LD information was obtained from the 1000 Genomes Phase 3 EUR reference panel, and Bonferroni correction was applied to identify genes with genome-wide significance.</w:t>
      </w:r>
    </w:p>
    <w:p w14:paraId="203E0304" w14:textId="77777777" w:rsidR="00655914" w:rsidRPr="00BE4B64" w:rsidRDefault="00655914" w:rsidP="00BE4B64">
      <w:pPr>
        <w:spacing w:line="360" w:lineRule="auto"/>
        <w:rPr>
          <w:rFonts w:ascii="Times New Roman" w:eastAsia="Calibri" w:hAnsi="Times New Roman" w:cs="Times New Roman"/>
        </w:rPr>
      </w:pPr>
    </w:p>
    <w:p w14:paraId="13EBD2BD" w14:textId="499F69D8" w:rsidR="00B63739" w:rsidRPr="00BE4B64" w:rsidRDefault="00E64938" w:rsidP="00BE4B64">
      <w:pPr>
        <w:spacing w:line="360" w:lineRule="auto"/>
        <w:rPr>
          <w:rFonts w:ascii="Times New Roman" w:eastAsia="Calibri" w:hAnsi="Times New Roman" w:cs="Times New Roman"/>
          <w:b/>
          <w:bCs/>
        </w:rPr>
      </w:pPr>
      <w:r w:rsidRPr="00BE4B64">
        <w:rPr>
          <w:rFonts w:ascii="Times New Roman" w:eastAsia="Calibri" w:hAnsi="Times New Roman" w:cs="Times New Roman"/>
        </w:rPr>
        <w:t xml:space="preserve">We used </w:t>
      </w:r>
      <w:r w:rsidR="00B63739" w:rsidRPr="00BE4B64">
        <w:rPr>
          <w:rFonts w:ascii="Times New Roman" w:eastAsia="Calibri" w:hAnsi="Times New Roman" w:cs="Times New Roman"/>
        </w:rPr>
        <w:t xml:space="preserve">MAGMA </w:t>
      </w:r>
      <w:r w:rsidRPr="00BE4B64">
        <w:rPr>
          <w:rFonts w:ascii="Times New Roman" w:eastAsia="Calibri" w:hAnsi="Times New Roman" w:cs="Times New Roman"/>
        </w:rPr>
        <w:t>to</w:t>
      </w:r>
      <w:r w:rsidR="00B63739" w:rsidRPr="00BE4B64">
        <w:rPr>
          <w:rFonts w:ascii="Times New Roman" w:eastAsia="Calibri" w:hAnsi="Times New Roman" w:cs="Times New Roman"/>
        </w:rPr>
        <w:t xml:space="preserve"> conduct</w:t>
      </w:r>
      <w:r w:rsidRPr="00BE4B64">
        <w:rPr>
          <w:rFonts w:ascii="Times New Roman" w:eastAsia="Calibri" w:hAnsi="Times New Roman" w:cs="Times New Roman"/>
        </w:rPr>
        <w:t xml:space="preserve"> tissue-specific</w:t>
      </w:r>
      <w:r w:rsidR="00B63739" w:rsidRPr="00BE4B64">
        <w:rPr>
          <w:rFonts w:ascii="Times New Roman" w:eastAsia="Calibri" w:hAnsi="Times New Roman" w:cs="Times New Roman"/>
        </w:rPr>
        <w:t xml:space="preserve"> gene-set analysis and gene property analysis. Gene-set analyses assessed whether genes within an annotated set exhibited stronger associations with the disorder compared to other genes. Meanwhile, the tissue specificity test examined the relationship between tissue-specific gene expression profiles and disorder-gene associations. The gene-set analyses were performed using curated gene sets and Gene Ontology (GO) terms obtained from the Molecular Signatures Database v2023.1Hs. For the MAGMA gene property analysis, tissue expression profiles were obtained from </w:t>
      </w:r>
      <w:proofErr w:type="spellStart"/>
      <w:r w:rsidR="00B63739" w:rsidRPr="00BE4B64">
        <w:rPr>
          <w:rFonts w:ascii="Times New Roman" w:eastAsia="Calibri" w:hAnsi="Times New Roman" w:cs="Times New Roman"/>
        </w:rPr>
        <w:t>GTEx</w:t>
      </w:r>
      <w:proofErr w:type="spellEnd"/>
      <w:r w:rsidR="00B63739" w:rsidRPr="00BE4B64">
        <w:rPr>
          <w:rFonts w:ascii="Times New Roman" w:eastAsia="Calibri" w:hAnsi="Times New Roman" w:cs="Times New Roman"/>
        </w:rPr>
        <w:t xml:space="preserve"> v8 (comprising 54 tissue types) and </w:t>
      </w:r>
      <w:proofErr w:type="spellStart"/>
      <w:r w:rsidR="00B63739" w:rsidRPr="00BE4B64">
        <w:rPr>
          <w:rFonts w:ascii="Times New Roman" w:eastAsia="Calibri" w:hAnsi="Times New Roman" w:cs="Times New Roman"/>
        </w:rPr>
        <w:t>BrainSpan</w:t>
      </w:r>
      <w:proofErr w:type="spellEnd"/>
      <w:r w:rsidR="00B63739" w:rsidRPr="00BE4B64">
        <w:rPr>
          <w:rFonts w:ascii="Times New Roman" w:eastAsia="Calibri" w:hAnsi="Times New Roman" w:cs="Times New Roman"/>
        </w:rPr>
        <w:t xml:space="preserve"> (brain samples at 11 general developmental stages), available in FUMA. </w:t>
      </w:r>
      <w:r w:rsidR="00DC348B" w:rsidRPr="00BE4B64">
        <w:rPr>
          <w:rFonts w:ascii="Times New Roman" w:eastAsia="Calibri" w:hAnsi="Times New Roman" w:cs="Times New Roman"/>
        </w:rPr>
        <w:t>Gene sets and tissue types were considered significant at a Bonferroni-corrected p-value threshold of &lt;0.05.</w:t>
      </w:r>
    </w:p>
    <w:p w14:paraId="4CDD036C" w14:textId="77777777" w:rsidR="00FC2C51" w:rsidRPr="00BE4B64" w:rsidRDefault="00FC2C51" w:rsidP="00BE4B64">
      <w:pPr>
        <w:spacing w:line="360" w:lineRule="auto"/>
        <w:jc w:val="both"/>
        <w:rPr>
          <w:rFonts w:ascii="Times New Roman" w:hAnsi="Times New Roman" w:cs="Times New Roman"/>
        </w:rPr>
      </w:pPr>
    </w:p>
    <w:p w14:paraId="52493CA7" w14:textId="77777777" w:rsidR="00EA5AE2" w:rsidRPr="00BE4B64" w:rsidRDefault="00EA5AE2" w:rsidP="00BE4B64">
      <w:pPr>
        <w:pStyle w:val="Heading2"/>
        <w:spacing w:beforeLines="100" w:before="240" w:line="360" w:lineRule="auto"/>
        <w:rPr>
          <w:rFonts w:ascii="Times New Roman" w:eastAsiaTheme="minorEastAsia" w:hAnsi="Times New Roman" w:cs="Times New Roman"/>
          <w:i w:val="0"/>
          <w:iCs/>
          <w:szCs w:val="24"/>
          <w:lang w:eastAsia="zh-CN"/>
        </w:rPr>
      </w:pPr>
      <w:r w:rsidRPr="00BE4B64">
        <w:rPr>
          <w:rFonts w:ascii="Times New Roman" w:eastAsiaTheme="minorEastAsia" w:hAnsi="Times New Roman" w:cs="Times New Roman"/>
          <w:i w:val="0"/>
          <w:iCs/>
          <w:szCs w:val="24"/>
        </w:rPr>
        <w:t xml:space="preserve">Genetic correlations </w:t>
      </w:r>
    </w:p>
    <w:p w14:paraId="506D9E91" w14:textId="77777777" w:rsidR="00B35B83" w:rsidRPr="00BE4B64" w:rsidRDefault="00B35B83" w:rsidP="00BE4B64">
      <w:pPr>
        <w:spacing w:line="360" w:lineRule="auto"/>
        <w:rPr>
          <w:rFonts w:ascii="Times New Roman" w:eastAsia="Calibri" w:hAnsi="Times New Roman" w:cs="Times New Roman"/>
        </w:rPr>
      </w:pPr>
    </w:p>
    <w:p w14:paraId="5EA8C2FC" w14:textId="312801B2" w:rsidR="00EA5AE2" w:rsidRPr="00BE4B64" w:rsidRDefault="00EA5AE2" w:rsidP="00BE4B64">
      <w:pPr>
        <w:spacing w:line="360" w:lineRule="auto"/>
        <w:rPr>
          <w:rFonts w:ascii="Times New Roman" w:hAnsi="Times New Roman" w:cs="Times New Roman"/>
        </w:rPr>
      </w:pPr>
      <w:r w:rsidRPr="00BE4B64">
        <w:rPr>
          <w:rFonts w:ascii="Times New Roman" w:eastAsia="Calibri" w:hAnsi="Times New Roman" w:cs="Times New Roman"/>
        </w:rPr>
        <w:t xml:space="preserve">We used </w:t>
      </w:r>
      <w:r w:rsidRPr="00BE4B64">
        <w:rPr>
          <w:rStyle w:val="normaltextrun"/>
          <w:rFonts w:ascii="Times New Roman" w:hAnsi="Times New Roman" w:cs="Times New Roman"/>
        </w:rPr>
        <w:t xml:space="preserve">LDSC </w:t>
      </w:r>
      <w:r w:rsidRPr="00BE4B64">
        <w:rPr>
          <w:rStyle w:val="normaltextrun"/>
          <w:rFonts w:ascii="Times New Roman" w:hAnsi="Times New Roman" w:cs="Times New Roman"/>
        </w:rPr>
        <w:fldChar w:fldCharType="begin">
          <w:fldData xml:space="preserve">PEVuZE5vdGU+PENpdGU+PEF1dGhvcj5CdWxpay1TdWxsaXZhbjwvQXV0aG9yPjxZZWFyPjIwMTU8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</w:fldData>
        </w:fldChar>
      </w:r>
      <w:r w:rsidR="0055136D" w:rsidRPr="00BE4B64">
        <w:rPr>
          <w:rStyle w:val="normaltextrun"/>
          <w:rFonts w:ascii="Times New Roman" w:hAnsi="Times New Roman" w:cs="Times New Roman"/>
        </w:rPr>
        <w:instrText xml:space="preserve"> ADDIN EN.CITE </w:instrText>
      </w:r>
      <w:r w:rsidR="0055136D" w:rsidRPr="00BE4B64">
        <w:rPr>
          <w:rStyle w:val="normaltextrun"/>
          <w:rFonts w:ascii="Times New Roman" w:hAnsi="Times New Roman" w:cs="Times New Roman"/>
        </w:rPr>
        <w:fldChar w:fldCharType="begin">
          <w:fldData xml:space="preserve">PEVuZE5vdGU+PENpdGU+PEF1dGhvcj5CdWxpay1TdWxsaXZhbjwvQXV0aG9yPjxZZWFyPjIwMTU8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</w:fldData>
        </w:fldChar>
      </w:r>
      <w:r w:rsidR="0055136D" w:rsidRPr="00BE4B64">
        <w:rPr>
          <w:rStyle w:val="normaltextrun"/>
          <w:rFonts w:ascii="Times New Roman" w:hAnsi="Times New Roman" w:cs="Times New Roman"/>
        </w:rPr>
        <w:instrText xml:space="preserve"> ADDIN EN.CITE.DATA </w:instrText>
      </w:r>
      <w:r w:rsidR="0055136D" w:rsidRPr="00BE4B64">
        <w:rPr>
          <w:rStyle w:val="normaltextrun"/>
          <w:rFonts w:ascii="Times New Roman" w:hAnsi="Times New Roman" w:cs="Times New Roman"/>
        </w:rPr>
      </w:r>
      <w:r w:rsidR="0055136D" w:rsidRPr="00BE4B64">
        <w:rPr>
          <w:rStyle w:val="normaltextrun"/>
          <w:rFonts w:ascii="Times New Roman" w:hAnsi="Times New Roman" w:cs="Times New Roman"/>
        </w:rPr>
        <w:fldChar w:fldCharType="end"/>
      </w:r>
      <w:r w:rsidRPr="00BE4B64">
        <w:rPr>
          <w:rStyle w:val="normaltextrun"/>
          <w:rFonts w:ascii="Times New Roman" w:hAnsi="Times New Roman" w:cs="Times New Roman"/>
        </w:rPr>
      </w:r>
      <w:r w:rsidRPr="00BE4B64">
        <w:rPr>
          <w:rStyle w:val="normaltextrun"/>
          <w:rFonts w:ascii="Times New Roman" w:hAnsi="Times New Roman" w:cs="Times New Roman"/>
        </w:rPr>
        <w:fldChar w:fldCharType="separate"/>
      </w:r>
      <w:r w:rsidR="00B4130C" w:rsidRPr="00BE4B64">
        <w:rPr>
          <w:rStyle w:val="normaltextrun"/>
          <w:rFonts w:ascii="Times New Roman" w:hAnsi="Times New Roman" w:cs="Times New Roman"/>
          <w:noProof/>
          <w:vertAlign w:val="superscript"/>
        </w:rPr>
        <w:t>4</w:t>
      </w:r>
      <w:r w:rsidRPr="00BE4B64">
        <w:rPr>
          <w:rStyle w:val="normaltextrun"/>
          <w:rFonts w:ascii="Times New Roman" w:hAnsi="Times New Roman" w:cs="Times New Roman"/>
        </w:rPr>
        <w:fldChar w:fldCharType="end"/>
      </w:r>
      <w:r w:rsidRPr="00BE4B64">
        <w:rPr>
          <w:rStyle w:val="normaltextrun"/>
          <w:rFonts w:ascii="Times New Roman" w:hAnsi="Times New Roman" w:cs="Times New Roman"/>
        </w:rPr>
        <w:t xml:space="preserve"> to compute genetic correlations </w:t>
      </w:r>
      <w:r w:rsidRPr="00BE4B64">
        <w:rPr>
          <w:rFonts w:ascii="Times New Roman" w:eastAsia="Calibri" w:hAnsi="Times New Roman" w:cs="Times New Roman"/>
        </w:rPr>
        <w:t xml:space="preserve">between the 11 </w:t>
      </w:r>
      <w:r w:rsidR="00EC4860" w:rsidRPr="00BE4B64">
        <w:rPr>
          <w:rFonts w:ascii="Times New Roman" w:eastAsia="Calibri" w:hAnsi="Times New Roman" w:cs="Times New Roman"/>
        </w:rPr>
        <w:t xml:space="preserve">psychiatric </w:t>
      </w:r>
      <w:r w:rsidRPr="00BE4B64">
        <w:rPr>
          <w:rFonts w:ascii="Times New Roman" w:eastAsia="Calibri" w:hAnsi="Times New Roman" w:cs="Times New Roman"/>
        </w:rPr>
        <w:t xml:space="preserve">disorders after accounting for </w:t>
      </w:r>
      <w:proofErr w:type="spellStart"/>
      <w:r w:rsidRPr="00BE4B64">
        <w:rPr>
          <w:rFonts w:ascii="Times New Roman" w:eastAsia="Calibri" w:hAnsi="Times New Roman" w:cs="Times New Roman"/>
        </w:rPr>
        <w:t>transdiagostic</w:t>
      </w:r>
      <w:proofErr w:type="spellEnd"/>
      <w:r w:rsidRPr="00BE4B64">
        <w:rPr>
          <w:rFonts w:ascii="Times New Roman" w:eastAsia="Calibri" w:hAnsi="Times New Roman" w:cs="Times New Roman"/>
        </w:rPr>
        <w:t xml:space="preserve"> effects, as well as between each of the 11 psychiatric disorders </w:t>
      </w:r>
      <w:r w:rsidRPr="00BE4B64">
        <w:rPr>
          <w:rFonts w:ascii="Times New Roman" w:hAnsi="Times New Roman" w:cs="Times New Roman"/>
        </w:rPr>
        <w:t>–uncorrected and corrected for p– and 3</w:t>
      </w:r>
      <w:r w:rsidRPr="00BE4B64">
        <w:rPr>
          <w:rFonts w:ascii="Times New Roman" w:hAnsi="Times New Roman" w:cs="Times New Roman"/>
          <w:lang w:eastAsia="zh-CN"/>
        </w:rPr>
        <w:t>4</w:t>
      </w:r>
      <w:r w:rsidRPr="00BE4B64">
        <w:rPr>
          <w:rFonts w:ascii="Times New Roman" w:hAnsi="Times New Roman" w:cs="Times New Roman"/>
        </w:rPr>
        <w:t xml:space="preserve"> </w:t>
      </w:r>
      <w:r w:rsidR="00EC4860" w:rsidRPr="00BE4B64">
        <w:rPr>
          <w:rFonts w:ascii="Times New Roman" w:hAnsi="Times New Roman" w:cs="Times New Roman"/>
        </w:rPr>
        <w:t xml:space="preserve">external </w:t>
      </w:r>
      <w:r w:rsidRPr="00BE4B64">
        <w:rPr>
          <w:rFonts w:ascii="Times New Roman" w:hAnsi="Times New Roman" w:cs="Times New Roman"/>
        </w:rPr>
        <w:t xml:space="preserve">traits. </w:t>
      </w:r>
      <w:r w:rsidRPr="00BE4B64">
        <w:rPr>
          <w:rStyle w:val="normaltextrun"/>
          <w:rFonts w:ascii="Times New Roman" w:hAnsi="Times New Roman" w:cs="Times New Roman"/>
        </w:rPr>
        <w:t xml:space="preserve">The LD scores used were computed using 1,215,002 SNPs present in the HapMap 3 reference panel, excluding the MHC region on chromosome 6. The differences between genetic correlations with external traits before and after </w:t>
      </w:r>
      <w:proofErr w:type="spellStart"/>
      <w:r w:rsidRPr="00BE4B64">
        <w:rPr>
          <w:rStyle w:val="normaltextrun"/>
          <w:rFonts w:ascii="Times New Roman" w:hAnsi="Times New Roman" w:cs="Times New Roman"/>
        </w:rPr>
        <w:t>partialling</w:t>
      </w:r>
      <w:proofErr w:type="spellEnd"/>
      <w:r w:rsidRPr="00BE4B64">
        <w:rPr>
          <w:rStyle w:val="normaltextrun"/>
          <w:rFonts w:ascii="Times New Roman" w:hAnsi="Times New Roman" w:cs="Times New Roman"/>
        </w:rPr>
        <w:t xml:space="preserve"> out genetic effects associated with </w:t>
      </w:r>
      <w:r w:rsidR="00EC4860" w:rsidRPr="00BE4B64">
        <w:rPr>
          <w:rStyle w:val="normaltextrun"/>
          <w:rFonts w:ascii="Times New Roman" w:hAnsi="Times New Roman" w:cs="Times New Roman"/>
        </w:rPr>
        <w:t xml:space="preserve">the </w:t>
      </w:r>
      <w:r w:rsidRPr="00BE4B64">
        <w:rPr>
          <w:rStyle w:val="normaltextrun"/>
          <w:rFonts w:ascii="Times New Roman" w:hAnsi="Times New Roman" w:cs="Times New Roman"/>
        </w:rPr>
        <w:t xml:space="preserve">p factor were assessed using a two-stage method described in Coleman et al. (2020) </w:t>
      </w:r>
      <w:r w:rsidRPr="00BE4B64">
        <w:rPr>
          <w:rStyle w:val="normaltextrun"/>
          <w:rFonts w:ascii="Times New Roman" w:hAnsi="Times New Roman" w:cs="Times New Roman"/>
        </w:rPr>
        <w:fldChar w:fldCharType="begin">
          <w:fldData xml:space="preserve">PEVuZE5vdGU+PENpdGU+PEF1dGhvcj5Db2xlbWFuPC9BdXRob3I+PFllYXI+MjAyMDwvWWVhcj48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</w:fldData>
        </w:fldChar>
      </w:r>
      <w:r w:rsidR="0055136D" w:rsidRPr="00BE4B64">
        <w:rPr>
          <w:rStyle w:val="normaltextrun"/>
          <w:rFonts w:ascii="Times New Roman" w:hAnsi="Times New Roman" w:cs="Times New Roman"/>
        </w:rPr>
        <w:instrText xml:space="preserve"> ADDIN EN.CITE </w:instrText>
      </w:r>
      <w:r w:rsidR="0055136D" w:rsidRPr="00BE4B64">
        <w:rPr>
          <w:rStyle w:val="normaltextrun"/>
          <w:rFonts w:ascii="Times New Roman" w:hAnsi="Times New Roman" w:cs="Times New Roman"/>
        </w:rPr>
        <w:fldChar w:fldCharType="begin">
          <w:fldData xml:space="preserve">PEVuZE5vdGU+PENpdGU+PEF1dGhvcj5Db2xlbWFuPC9BdXRob3I+PFllYXI+MjAyMDwvWWVhcj48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</w:fldData>
        </w:fldChar>
      </w:r>
      <w:r w:rsidR="0055136D" w:rsidRPr="00BE4B64">
        <w:rPr>
          <w:rStyle w:val="normaltextrun"/>
          <w:rFonts w:ascii="Times New Roman" w:hAnsi="Times New Roman" w:cs="Times New Roman"/>
        </w:rPr>
        <w:instrText xml:space="preserve"> ADDIN EN.CITE.DATA </w:instrText>
      </w:r>
      <w:r w:rsidR="0055136D" w:rsidRPr="00BE4B64">
        <w:rPr>
          <w:rStyle w:val="normaltextrun"/>
          <w:rFonts w:ascii="Times New Roman" w:hAnsi="Times New Roman" w:cs="Times New Roman"/>
        </w:rPr>
      </w:r>
      <w:r w:rsidR="0055136D" w:rsidRPr="00BE4B64">
        <w:rPr>
          <w:rStyle w:val="normaltextrun"/>
          <w:rFonts w:ascii="Times New Roman" w:hAnsi="Times New Roman" w:cs="Times New Roman"/>
        </w:rPr>
        <w:fldChar w:fldCharType="end"/>
      </w:r>
      <w:r w:rsidRPr="00BE4B64">
        <w:rPr>
          <w:rStyle w:val="normaltextrun"/>
          <w:rFonts w:ascii="Times New Roman" w:hAnsi="Times New Roman" w:cs="Times New Roman"/>
        </w:rPr>
      </w:r>
      <w:r w:rsidRPr="00BE4B64">
        <w:rPr>
          <w:rStyle w:val="normaltextrun"/>
          <w:rFonts w:ascii="Times New Roman" w:hAnsi="Times New Roman" w:cs="Times New Roman"/>
        </w:rPr>
        <w:fldChar w:fldCharType="separate"/>
      </w:r>
      <w:r w:rsidR="00B4130C" w:rsidRPr="00BE4B64">
        <w:rPr>
          <w:rStyle w:val="normaltextrun"/>
          <w:rFonts w:ascii="Times New Roman" w:hAnsi="Times New Roman" w:cs="Times New Roman"/>
          <w:noProof/>
          <w:vertAlign w:val="superscript"/>
        </w:rPr>
        <w:t>25</w:t>
      </w:r>
      <w:r w:rsidRPr="00BE4B64">
        <w:rPr>
          <w:rStyle w:val="normaltextrun"/>
          <w:rFonts w:ascii="Times New Roman" w:hAnsi="Times New Roman" w:cs="Times New Roman"/>
        </w:rPr>
        <w:fldChar w:fldCharType="end"/>
      </w:r>
      <w:r w:rsidRPr="00BE4B64">
        <w:rPr>
          <w:rStyle w:val="normaltextrun"/>
          <w:rFonts w:ascii="Times New Roman" w:hAnsi="Times New Roman" w:cs="Times New Roman"/>
        </w:rPr>
        <w:t xml:space="preserve">. In this method, first, differences in genetic correlations were assessed using a </w:t>
      </w:r>
      <w:proofErr w:type="gramStart"/>
      <w:r w:rsidRPr="00BE4B64">
        <w:rPr>
          <w:rStyle w:val="normaltextrun"/>
          <w:rFonts w:ascii="Times New Roman" w:hAnsi="Times New Roman" w:cs="Times New Roman"/>
        </w:rPr>
        <w:t>two sample</w:t>
      </w:r>
      <w:proofErr w:type="gramEnd"/>
      <w:r w:rsidRPr="00BE4B64">
        <w:rPr>
          <w:rStyle w:val="normaltextrun"/>
          <w:rFonts w:ascii="Times New Roman" w:hAnsi="Times New Roman" w:cs="Times New Roman"/>
        </w:rPr>
        <w:t xml:space="preserve"> z-test, and significant differences (p &lt; 0.05) were then compared using a block-jackknife correction. The results using the jackknife were then further corrected using the Benjamini-Hochberg False Discovery Rate (FDR) method to account for multiple testing.</w:t>
      </w:r>
    </w:p>
    <w:p w14:paraId="033E05C5" w14:textId="77777777" w:rsidR="00417FAF" w:rsidRPr="00BE4B64" w:rsidRDefault="00417FAF" w:rsidP="00BE4B64">
      <w:pPr>
        <w:spacing w:line="360" w:lineRule="auto"/>
        <w:jc w:val="both"/>
        <w:rPr>
          <w:rFonts w:ascii="Times New Roman" w:hAnsi="Times New Roman" w:cs="Times New Roman"/>
        </w:rPr>
      </w:pPr>
    </w:p>
    <w:p w14:paraId="28FB04CF" w14:textId="56F55C41" w:rsidR="00AA2FC2" w:rsidRPr="00BE4B64" w:rsidRDefault="000C2B87" w:rsidP="00BE4B64">
      <w:pPr>
        <w:pStyle w:val="Heading1"/>
        <w:spacing w:line="360" w:lineRule="auto"/>
        <w:rPr>
          <w:rFonts w:ascii="Times New Roman" w:hAnsi="Times New Roman" w:cs="Times New Roman"/>
          <w:sz w:val="24"/>
          <w:szCs w:val="24"/>
        </w:rPr>
      </w:pPr>
      <w:r w:rsidRPr="00BE4B64">
        <w:rPr>
          <w:rFonts w:ascii="Times New Roman" w:hAnsi="Times New Roman" w:cs="Times New Roman"/>
          <w:sz w:val="24"/>
          <w:szCs w:val="24"/>
        </w:rPr>
        <w:t>Results</w:t>
      </w:r>
    </w:p>
    <w:p w14:paraId="1C9D6EA2" w14:textId="5EA9FAF7" w:rsidR="0033725C" w:rsidRPr="00BE4B64" w:rsidRDefault="0033725C" w:rsidP="00BE4B64">
      <w:pPr>
        <w:spacing w:line="360" w:lineRule="auto"/>
        <w:rPr>
          <w:rFonts w:ascii="Times New Roman" w:hAnsi="Times New Roman" w:cs="Times New Roman"/>
          <w:color w:val="222222"/>
          <w:shd w:val="clear" w:color="auto" w:fill="FFFFFF"/>
        </w:rPr>
      </w:pPr>
    </w:p>
    <w:p w14:paraId="2D29D635" w14:textId="77777777" w:rsidR="003B35BB" w:rsidRPr="00BE4B64" w:rsidRDefault="003B35BB" w:rsidP="00BE4B64">
      <w:pPr>
        <w:pStyle w:val="Heading2"/>
        <w:spacing w:beforeLines="20" w:before="48" w:line="360" w:lineRule="auto"/>
        <w:rPr>
          <w:rFonts w:ascii="Times New Roman" w:hAnsi="Times New Roman" w:cs="Times New Roman"/>
          <w:szCs w:val="24"/>
          <w:u w:val="single"/>
        </w:rPr>
      </w:pPr>
      <w:r w:rsidRPr="00BE4B64">
        <w:rPr>
          <w:rFonts w:ascii="Times New Roman" w:hAnsi="Times New Roman" w:cs="Times New Roman"/>
          <w:szCs w:val="24"/>
          <w:u w:val="single"/>
        </w:rPr>
        <w:t>Isolating transdiagnostic genetic signal from 11 major psychiatric disorders</w:t>
      </w:r>
    </w:p>
    <w:p w14:paraId="390B8725" w14:textId="77777777" w:rsidR="003B35BB" w:rsidRPr="00BE4B64" w:rsidRDefault="003B35BB" w:rsidP="00BE4B64">
      <w:pPr>
        <w:spacing w:beforeLines="20" w:before="48" w:line="360" w:lineRule="auto"/>
        <w:rPr>
          <w:rFonts w:ascii="Times New Roman" w:hAnsi="Times New Roman" w:cs="Times New Roman"/>
        </w:rPr>
      </w:pPr>
      <w:r w:rsidRPr="00BE4B64">
        <w:rPr>
          <w:rFonts w:ascii="Times New Roman" w:eastAsia="Calibri" w:hAnsi="Times New Roman" w:cs="Times New Roman"/>
          <w:color w:val="000000" w:themeColor="text1"/>
        </w:rPr>
        <w:t xml:space="preserve"> </w:t>
      </w:r>
    </w:p>
    <w:p w14:paraId="199203B3" w14:textId="09B158F6" w:rsidR="003B35BB" w:rsidRPr="00BE4B64" w:rsidRDefault="003123D0" w:rsidP="00BE4B64">
      <w:pPr>
        <w:spacing w:line="360" w:lineRule="auto"/>
        <w:rPr>
          <w:rFonts w:ascii="Times New Roman" w:eastAsia="Calibri" w:hAnsi="Times New Roman" w:cs="Times New Roman"/>
          <w:color w:val="000000" w:themeColor="text1"/>
        </w:rPr>
      </w:pPr>
      <w:bookmarkStart w:id="2" w:name="_Hlk199774068"/>
      <w:r w:rsidRPr="00BE4B64">
        <w:rPr>
          <w:rFonts w:ascii="Times New Roman" w:eastAsia="Calibri" w:hAnsi="Times New Roman" w:cs="Times New Roman"/>
          <w:color w:val="000000" w:themeColor="text1"/>
        </w:rPr>
        <w:t xml:space="preserve">We used Genomic SEM to construct </w:t>
      </w:r>
      <w:r w:rsidR="003B35BB" w:rsidRPr="00BE4B64">
        <w:rPr>
          <w:rFonts w:ascii="Times New Roman" w:eastAsia="Calibri" w:hAnsi="Times New Roman" w:cs="Times New Roman"/>
          <w:color w:val="000000" w:themeColor="text1"/>
        </w:rPr>
        <w:t xml:space="preserve">a genomic p factor using the most recent </w:t>
      </w:r>
      <w:r w:rsidR="00417FAF" w:rsidRPr="00BE4B64">
        <w:rPr>
          <w:rFonts w:ascii="Times New Roman" w:eastAsia="Calibri" w:hAnsi="Times New Roman" w:cs="Times New Roman"/>
          <w:color w:val="000000" w:themeColor="text1"/>
        </w:rPr>
        <w:t xml:space="preserve">publicly available </w:t>
      </w:r>
      <w:r w:rsidR="003B35BB" w:rsidRPr="00BE4B64">
        <w:rPr>
          <w:rFonts w:ascii="Times New Roman" w:eastAsia="Calibri" w:hAnsi="Times New Roman" w:cs="Times New Roman"/>
          <w:color w:val="000000" w:themeColor="text1"/>
        </w:rPr>
        <w:t>summary statistics from GWA</w:t>
      </w:r>
      <w:r w:rsidR="006E56FB" w:rsidRPr="00BE4B64">
        <w:rPr>
          <w:rFonts w:ascii="Times New Roman" w:eastAsia="Calibri" w:hAnsi="Times New Roman" w:cs="Times New Roman"/>
          <w:color w:val="000000" w:themeColor="text1"/>
        </w:rPr>
        <w:t xml:space="preserve">S </w:t>
      </w:r>
      <w:r w:rsidR="003B35BB" w:rsidRPr="00BE4B64">
        <w:rPr>
          <w:rFonts w:ascii="Times New Roman" w:eastAsia="Calibri" w:hAnsi="Times New Roman" w:cs="Times New Roman"/>
          <w:color w:val="000000" w:themeColor="text1"/>
        </w:rPr>
        <w:t xml:space="preserve">of 11 major psychiatric disorders (see Supplementary Table 1). </w:t>
      </w:r>
      <w:r w:rsidR="00FF2E82" w:rsidRPr="00BE4B64">
        <w:rPr>
          <w:rFonts w:ascii="Times New Roman" w:eastAsia="Calibri" w:hAnsi="Times New Roman" w:cs="Times New Roman"/>
          <w:color w:val="000000" w:themeColor="text1"/>
        </w:rPr>
        <w:t>G</w:t>
      </w:r>
      <w:r w:rsidR="003B35BB" w:rsidRPr="00BE4B64">
        <w:rPr>
          <w:rFonts w:ascii="Times New Roman" w:eastAsia="Calibri" w:hAnsi="Times New Roman" w:cs="Times New Roman"/>
          <w:color w:val="000000" w:themeColor="text1"/>
        </w:rPr>
        <w:t>enetic correlation</w:t>
      </w:r>
      <w:r w:rsidR="00FF2E82" w:rsidRPr="00BE4B64">
        <w:rPr>
          <w:rFonts w:ascii="Times New Roman" w:eastAsia="Calibri" w:hAnsi="Times New Roman" w:cs="Times New Roman"/>
          <w:color w:val="000000" w:themeColor="text1"/>
        </w:rPr>
        <w:t xml:space="preserve">s </w:t>
      </w:r>
      <w:r w:rsidR="003B35BB" w:rsidRPr="00BE4B64">
        <w:rPr>
          <w:rFonts w:ascii="Times New Roman" w:eastAsia="Calibri" w:hAnsi="Times New Roman" w:cs="Times New Roman"/>
          <w:color w:val="000000" w:themeColor="text1"/>
        </w:rPr>
        <w:t>are presented in</w:t>
      </w:r>
      <w:r w:rsidR="006E56FB" w:rsidRPr="00BE4B64">
        <w:rPr>
          <w:rFonts w:ascii="Times New Roman" w:eastAsia="Calibri" w:hAnsi="Times New Roman" w:cs="Times New Roman"/>
          <w:color w:val="000000" w:themeColor="text1"/>
        </w:rPr>
        <w:t xml:space="preserve"> </w:t>
      </w:r>
      <w:r w:rsidR="003B35BB" w:rsidRPr="00BE4B64">
        <w:rPr>
          <w:rFonts w:ascii="Times New Roman" w:eastAsia="Calibri" w:hAnsi="Times New Roman" w:cs="Times New Roman"/>
          <w:color w:val="000000" w:themeColor="text1"/>
        </w:rPr>
        <w:t xml:space="preserve">Supplementary Table </w:t>
      </w:r>
      <w:r w:rsidR="008169ED" w:rsidRPr="00BE4B64">
        <w:rPr>
          <w:rFonts w:ascii="Times New Roman" w:eastAsia="Calibri" w:hAnsi="Times New Roman" w:cs="Times New Roman"/>
          <w:color w:val="000000" w:themeColor="text1"/>
        </w:rPr>
        <w:t>2</w:t>
      </w:r>
      <w:r w:rsidR="003B35BB" w:rsidRPr="00BE4B64">
        <w:rPr>
          <w:rFonts w:ascii="Times New Roman" w:eastAsia="Calibri" w:hAnsi="Times New Roman" w:cs="Times New Roman"/>
          <w:color w:val="000000" w:themeColor="text1"/>
        </w:rPr>
        <w:t>. We found a positive manifold of genetic correlation (</w:t>
      </w:r>
      <w:proofErr w:type="spellStart"/>
      <w:r w:rsidR="003B35BB" w:rsidRPr="00BE4B64">
        <w:rPr>
          <w:rFonts w:ascii="Times New Roman" w:eastAsia="Calibri" w:hAnsi="Times New Roman" w:cs="Times New Roman"/>
          <w:color w:val="000000" w:themeColor="text1"/>
        </w:rPr>
        <w:t>r</w:t>
      </w:r>
      <w:r w:rsidR="003B35BB" w:rsidRPr="00BE4B64">
        <w:rPr>
          <w:rFonts w:ascii="Times New Roman" w:eastAsia="Calibri" w:hAnsi="Times New Roman" w:cs="Times New Roman"/>
          <w:color w:val="000000" w:themeColor="text1"/>
          <w:vertAlign w:val="subscript"/>
        </w:rPr>
        <w:t>G</w:t>
      </w:r>
      <w:proofErr w:type="spellEnd"/>
      <w:r w:rsidR="003B35BB" w:rsidRPr="00BE4B64">
        <w:rPr>
          <w:rFonts w:ascii="Times New Roman" w:eastAsia="Calibri" w:hAnsi="Times New Roman" w:cs="Times New Roman"/>
          <w:color w:val="000000" w:themeColor="text1"/>
        </w:rPr>
        <w:t xml:space="preserve">) among most disorders, with a mean </w:t>
      </w:r>
      <w:proofErr w:type="spellStart"/>
      <w:r w:rsidR="006E56FB" w:rsidRPr="00BE4B64">
        <w:rPr>
          <w:rFonts w:ascii="Times New Roman" w:eastAsia="Calibri" w:hAnsi="Times New Roman" w:cs="Times New Roman"/>
          <w:color w:val="000000" w:themeColor="text1"/>
        </w:rPr>
        <w:t>r</w:t>
      </w:r>
      <w:r w:rsidR="006E56FB" w:rsidRPr="00BE4B64">
        <w:rPr>
          <w:rFonts w:ascii="Times New Roman" w:eastAsia="Calibri" w:hAnsi="Times New Roman" w:cs="Times New Roman"/>
          <w:color w:val="000000" w:themeColor="text1"/>
          <w:vertAlign w:val="subscript"/>
        </w:rPr>
        <w:t>G</w:t>
      </w:r>
      <w:proofErr w:type="spellEnd"/>
      <w:r w:rsidR="006E56FB" w:rsidRPr="00BE4B64">
        <w:rPr>
          <w:rFonts w:ascii="Times New Roman" w:eastAsia="Calibri" w:hAnsi="Times New Roman" w:cs="Times New Roman"/>
          <w:color w:val="000000" w:themeColor="text1"/>
        </w:rPr>
        <w:t xml:space="preserve"> </w:t>
      </w:r>
      <w:r w:rsidR="003B35BB" w:rsidRPr="00BE4B64">
        <w:rPr>
          <w:rFonts w:ascii="Times New Roman" w:eastAsia="Calibri" w:hAnsi="Times New Roman" w:cs="Times New Roman"/>
          <w:color w:val="000000" w:themeColor="text1"/>
        </w:rPr>
        <w:t xml:space="preserve">of 0.29. Estimates ranged between -0.11 for the </w:t>
      </w:r>
      <w:proofErr w:type="spellStart"/>
      <w:r w:rsidR="003B35BB" w:rsidRPr="00BE4B64">
        <w:rPr>
          <w:rFonts w:ascii="Times New Roman" w:eastAsia="Calibri" w:hAnsi="Times New Roman" w:cs="Times New Roman"/>
          <w:color w:val="000000" w:themeColor="text1"/>
        </w:rPr>
        <w:t>r</w:t>
      </w:r>
      <w:r w:rsidR="003B35BB" w:rsidRPr="00BE4B64">
        <w:rPr>
          <w:rFonts w:ascii="Times New Roman" w:eastAsia="Calibri" w:hAnsi="Times New Roman" w:cs="Times New Roman"/>
          <w:color w:val="000000" w:themeColor="text1"/>
          <w:vertAlign w:val="subscript"/>
        </w:rPr>
        <w:t>G</w:t>
      </w:r>
      <w:proofErr w:type="spellEnd"/>
      <w:r w:rsidR="003B35BB" w:rsidRPr="00BE4B64">
        <w:rPr>
          <w:rFonts w:ascii="Times New Roman" w:eastAsia="Calibri" w:hAnsi="Times New Roman" w:cs="Times New Roman"/>
          <w:color w:val="000000" w:themeColor="text1"/>
        </w:rPr>
        <w:t xml:space="preserve"> between obsessive compulsive disorder (OCD) and attention deficit hyperactivity disorder (ADHD) and 0.90 between anxiety and major depressive disorder (MDD). </w:t>
      </w:r>
    </w:p>
    <w:bookmarkEnd w:id="2"/>
    <w:p w14:paraId="553459F0" w14:textId="77777777" w:rsidR="000F03E5" w:rsidRPr="00BE4B64" w:rsidRDefault="000F03E5" w:rsidP="00BE4B64">
      <w:pPr>
        <w:spacing w:line="360" w:lineRule="auto"/>
        <w:rPr>
          <w:rFonts w:ascii="Times New Roman" w:eastAsia="Calibri" w:hAnsi="Times New Roman" w:cs="Times New Roman"/>
          <w:color w:val="000000" w:themeColor="text1"/>
        </w:rPr>
      </w:pPr>
    </w:p>
    <w:p w14:paraId="6333CD23" w14:textId="77777777" w:rsidR="0055136D" w:rsidRPr="00BE4B64" w:rsidRDefault="003B35BB" w:rsidP="00BE4B64">
      <w:pPr>
        <w:spacing w:line="360" w:lineRule="auto"/>
        <w:rPr>
          <w:rFonts w:ascii="Times New Roman" w:hAnsi="Times New Roman" w:cs="Times New Roman"/>
        </w:rPr>
      </w:pPr>
      <w:r w:rsidRPr="00BE4B64">
        <w:rPr>
          <w:rFonts w:ascii="Times New Roman" w:eastAsia="Calibri" w:hAnsi="Times New Roman" w:cs="Times New Roman"/>
          <w:color w:val="000000" w:themeColor="text1"/>
        </w:rPr>
        <w:t xml:space="preserve">To capture </w:t>
      </w:r>
      <w:r w:rsidR="003123D0" w:rsidRPr="00BE4B64">
        <w:rPr>
          <w:rFonts w:ascii="Times New Roman" w:eastAsia="Calibri" w:hAnsi="Times New Roman" w:cs="Times New Roman"/>
          <w:color w:val="000000" w:themeColor="text1"/>
        </w:rPr>
        <w:t xml:space="preserve">these </w:t>
      </w:r>
      <w:r w:rsidRPr="00BE4B64">
        <w:rPr>
          <w:rFonts w:ascii="Times New Roman" w:eastAsia="Calibri" w:hAnsi="Times New Roman" w:cs="Times New Roman"/>
          <w:color w:val="000000" w:themeColor="text1"/>
        </w:rPr>
        <w:t xml:space="preserve">transdiagnostic genetic effects across all 11 disorders, we fitted a common factor model to the genetic covariance matrix. In this model, all disorders loaded on a single common factor (i.e., the p-factor; </w:t>
      </w:r>
      <w:r w:rsidR="00CA767D" w:rsidRPr="00BE4B64">
        <w:rPr>
          <w:rFonts w:ascii="Times New Roman" w:eastAsia="Calibri" w:hAnsi="Times New Roman" w:cs="Times New Roman"/>
          <w:color w:val="000000" w:themeColor="text1"/>
        </w:rPr>
        <w:t xml:space="preserve">top half of </w:t>
      </w:r>
      <w:r w:rsidRPr="00BE4B64">
        <w:rPr>
          <w:rFonts w:ascii="Times New Roman" w:eastAsia="Calibri" w:hAnsi="Times New Roman" w:cs="Times New Roman"/>
          <w:color w:val="000000" w:themeColor="text1"/>
        </w:rPr>
        <w:t>Fig. 1A</w:t>
      </w:r>
      <w:r w:rsidR="003123D0" w:rsidRPr="00BE4B64">
        <w:rPr>
          <w:rFonts w:ascii="Times New Roman" w:eastAsia="Calibri" w:hAnsi="Times New Roman" w:cs="Times New Roman"/>
          <w:color w:val="000000" w:themeColor="text1"/>
        </w:rPr>
        <w:t>)</w:t>
      </w:r>
      <w:r w:rsidR="00CA767D" w:rsidRPr="00BE4B64">
        <w:rPr>
          <w:rFonts w:ascii="Times New Roman" w:eastAsia="Calibri" w:hAnsi="Times New Roman" w:cs="Times New Roman"/>
          <w:color w:val="000000" w:themeColor="text1"/>
        </w:rPr>
        <w:t>.</w:t>
      </w:r>
      <w:r w:rsidR="003123D0" w:rsidRPr="00BE4B64">
        <w:rPr>
          <w:rFonts w:ascii="Times New Roman" w:eastAsia="Calibri" w:hAnsi="Times New Roman" w:cs="Times New Roman"/>
          <w:color w:val="000000" w:themeColor="text1"/>
        </w:rPr>
        <w:t xml:space="preserve"> </w:t>
      </w:r>
      <w:r w:rsidR="00CA767D" w:rsidRPr="00BE4B64">
        <w:rPr>
          <w:rFonts w:ascii="Times New Roman" w:eastAsia="Calibri" w:hAnsi="Times New Roman" w:cs="Times New Roman"/>
          <w:color w:val="000000" w:themeColor="text1"/>
        </w:rPr>
        <w:t>This same model also allowed us to capture residual genetic variance that was associated with each disorder independent of transdiagnostic effects (i.e., non-p; bottom half of Fig. 1A).</w:t>
      </w:r>
      <w:r w:rsidR="00257CDB" w:rsidRPr="00BE4B64">
        <w:rPr>
          <w:rFonts w:ascii="Times New Roman" w:eastAsia="Calibri" w:hAnsi="Times New Roman" w:cs="Times New Roman"/>
          <w:color w:val="000000" w:themeColor="text1"/>
        </w:rPr>
        <w:t xml:space="preserve"> </w:t>
      </w:r>
      <w:r w:rsidR="00257CDB" w:rsidRPr="00BE4B64">
        <w:rPr>
          <w:rFonts w:ascii="Times New Roman" w:eastAsia="Calibri" w:hAnsi="Times New Roman" w:cs="Times New Roman"/>
        </w:rPr>
        <w:t>We simultaneously r</w:t>
      </w:r>
      <w:r w:rsidR="003D54F4" w:rsidRPr="00BE4B64">
        <w:rPr>
          <w:rFonts w:ascii="Times New Roman" w:eastAsia="Calibri" w:hAnsi="Times New Roman" w:cs="Times New Roman"/>
        </w:rPr>
        <w:t>a</w:t>
      </w:r>
      <w:r w:rsidR="00257CDB" w:rsidRPr="00BE4B64">
        <w:rPr>
          <w:rFonts w:ascii="Times New Roman" w:eastAsia="Calibri" w:hAnsi="Times New Roman" w:cs="Times New Roman"/>
        </w:rPr>
        <w:t xml:space="preserve">n GWAS on p and residual variance in each psychiatric disorder. Figure 1A provides a diagram of the GWAS that we ran to capture genetic variance in PTSD after accounting for transdiagnostic genetic effects. </w:t>
      </w:r>
      <w:r w:rsidRPr="00BE4B64">
        <w:rPr>
          <w:rFonts w:ascii="Times New Roman" w:hAnsi="Times New Roman" w:cs="Times New Roman"/>
        </w:rPr>
        <w:t>We repeated this procedure 11 times to isolate transdiagnostic genetic effects from each of the 11 major psychiatric disorders.</w:t>
      </w:r>
    </w:p>
    <w:p w14:paraId="40C95672" w14:textId="77777777" w:rsidR="0055136D" w:rsidRPr="00BE4B64" w:rsidRDefault="0055136D" w:rsidP="00BE4B64">
      <w:pPr>
        <w:spacing w:line="360" w:lineRule="auto"/>
        <w:rPr>
          <w:rStyle w:val="normaltextrun"/>
          <w:rFonts w:ascii="Times New Roman" w:hAnsi="Times New Roman" w:cs="Times New Roman"/>
          <w:color w:val="000000"/>
          <w:shd w:val="clear" w:color="auto" w:fill="FFFFFF"/>
        </w:rPr>
      </w:pPr>
    </w:p>
    <w:p w14:paraId="154DF75F" w14:textId="523381F8" w:rsidR="0055136D" w:rsidRPr="00BE4B64" w:rsidRDefault="0055136D" w:rsidP="00BE4B64">
      <w:pPr>
        <w:spacing w:line="360" w:lineRule="auto"/>
        <w:rPr>
          <w:rStyle w:val="normaltextrun"/>
          <w:rFonts w:ascii="Times New Roman" w:hAnsi="Times New Roman" w:cs="Times New Roman"/>
          <w:color w:val="000000"/>
          <w:shd w:val="clear" w:color="auto" w:fill="FFFFFF"/>
        </w:rPr>
      </w:pPr>
      <w:r w:rsidRPr="00BE4B64">
        <w:rPr>
          <w:rStyle w:val="normaltextrun"/>
          <w:rFonts w:ascii="Times New Roman" w:hAnsi="Times New Roman" w:cs="Times New Roman"/>
          <w:color w:val="000000"/>
          <w:shd w:val="clear" w:color="auto" w:fill="FFFFFF"/>
        </w:rPr>
        <w:t>After accounting for the transdiagnostic genetic effects associated with p, we identified independent significant hits for seven out of eleven GWASs (see Method). The largest number of independent hits was observed for the non-p GWAS of schizophrenia (118, 27 of which were novel SNP associations that had not emerged as significant in the original GWAS), followed by BIP (22, 13 novel SNP association</w:t>
      </w:r>
      <w:r w:rsidRPr="00BE4B64">
        <w:rPr>
          <w:rStyle w:val="normaltextrun"/>
          <w:rFonts w:ascii="Times New Roman" w:hAnsi="Times New Roman" w:cs="Times New Roman"/>
          <w:color w:val="000000" w:themeColor="text1"/>
          <w:shd w:val="clear" w:color="auto" w:fill="FFFFFF"/>
        </w:rPr>
        <w:t>s</w:t>
      </w:r>
      <w:r w:rsidRPr="00BE4B64">
        <w:rPr>
          <w:rStyle w:val="normaltextrun"/>
          <w:rFonts w:ascii="Times New Roman" w:hAnsi="Times New Roman" w:cs="Times New Roman"/>
          <w:color w:val="000000"/>
          <w:shd w:val="clear" w:color="auto" w:fill="FFFFFF"/>
        </w:rPr>
        <w:t xml:space="preserve">), MDD (14, 11 novel SNP associations), ADHD (12, 8 novel SNP associations), AN (10, 8 novel SNP associations), ALCH (3, 1 novel SNP associations) and </w:t>
      </w:r>
      <w:r w:rsidRPr="00BE4B64">
        <w:rPr>
          <w:rStyle w:val="normaltextrun"/>
          <w:rFonts w:ascii="Times New Roman" w:hAnsi="Times New Roman" w:cs="Times New Roman"/>
          <w:color w:val="000000" w:themeColor="text1"/>
          <w:shd w:val="clear" w:color="auto" w:fill="FFFFFF"/>
        </w:rPr>
        <w:t>ASD (</w:t>
      </w:r>
      <w:r w:rsidRPr="00BE4B64">
        <w:rPr>
          <w:rStyle w:val="normaltextrun"/>
          <w:rFonts w:ascii="Times New Roman" w:hAnsi="Times New Roman" w:cs="Times New Roman"/>
          <w:color w:val="000000"/>
          <w:shd w:val="clear" w:color="auto" w:fill="FFFFFF"/>
        </w:rPr>
        <w:t xml:space="preserve">2). Some of these novel SNP associations had been uncovered by GWAS of psychiatric disorders other than the 11 included in our model, or by GWAS of other traits (not psychiatric disorders), while others had not been reported in the previous literature. For example, focusing on schizophrenia, 7 out of the 27 </w:t>
      </w:r>
      <w:r w:rsidRPr="00BE4B64">
        <w:rPr>
          <w:rStyle w:val="normaltextrun"/>
          <w:rFonts w:ascii="Times New Roman" w:hAnsi="Times New Roman" w:cs="Times New Roman"/>
          <w:color w:val="000000"/>
          <w:shd w:val="clear" w:color="auto" w:fill="FFFFFF"/>
        </w:rPr>
        <w:lastRenderedPageBreak/>
        <w:t xml:space="preserve">novel SNP associations had been uncovered by previous genomic studies on schizophrenia </w:t>
      </w:r>
      <w:r w:rsidRPr="00BE4B64">
        <w:rPr>
          <w:rStyle w:val="normaltextrun"/>
          <w:rFonts w:ascii="Times New Roman" w:hAnsi="Times New Roman" w:cs="Times New Roman"/>
          <w:color w:val="000000"/>
          <w:shd w:val="clear" w:color="auto" w:fill="FFFFFF"/>
        </w:rPr>
        <w:fldChar w:fldCharType="begin">
          <w:fldData xml:space="preserve">PEVuZE5vdGU+PENpdGU+PEF1dGhvcj5Hb2VzPC9BdXRob3I+PFllYXI+MjAxNTwvWWVhcj48UmVj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</w:fldData>
        </w:fldChar>
      </w:r>
      <w:r w:rsidRPr="00BE4B64">
        <w:rPr>
          <w:rStyle w:val="normaltextrun"/>
          <w:rFonts w:ascii="Times New Roman" w:hAnsi="Times New Roman" w:cs="Times New Roman"/>
          <w:color w:val="000000"/>
          <w:shd w:val="clear" w:color="auto" w:fill="FFFFFF"/>
        </w:rPr>
        <w:instrText xml:space="preserve"> ADDIN EN.CITE </w:instrText>
      </w:r>
      <w:r w:rsidRPr="00BE4B64">
        <w:rPr>
          <w:rStyle w:val="normaltextrun"/>
          <w:rFonts w:ascii="Times New Roman" w:hAnsi="Times New Roman" w:cs="Times New Roman"/>
          <w:color w:val="000000"/>
          <w:shd w:val="clear" w:color="auto" w:fill="FFFFFF"/>
        </w:rPr>
        <w:fldChar w:fldCharType="begin">
          <w:fldData xml:space="preserve">PEVuZE5vdGU+PENpdGU+PEF1dGhvcj5Hb2VzPC9BdXRob3I+PFllYXI+MjAxNTwvWWVhcj48UmVj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</w:fldData>
        </w:fldChar>
      </w:r>
      <w:r w:rsidRPr="00BE4B64">
        <w:rPr>
          <w:rStyle w:val="normaltextrun"/>
          <w:rFonts w:ascii="Times New Roman" w:hAnsi="Times New Roman" w:cs="Times New Roman"/>
          <w:color w:val="000000"/>
          <w:shd w:val="clear" w:color="auto" w:fill="FFFFFF"/>
        </w:rPr>
        <w:instrText xml:space="preserve"> ADDIN EN.CITE.DATA </w:instrText>
      </w:r>
      <w:r w:rsidRPr="00BE4B64">
        <w:rPr>
          <w:rStyle w:val="normaltextrun"/>
          <w:rFonts w:ascii="Times New Roman" w:hAnsi="Times New Roman" w:cs="Times New Roman"/>
          <w:color w:val="000000"/>
          <w:shd w:val="clear" w:color="auto" w:fill="FFFFFF"/>
        </w:rPr>
      </w:r>
      <w:r w:rsidRPr="00BE4B64">
        <w:rPr>
          <w:rStyle w:val="normaltextrun"/>
          <w:rFonts w:ascii="Times New Roman" w:hAnsi="Times New Roman" w:cs="Times New Roman"/>
          <w:color w:val="000000"/>
          <w:shd w:val="clear" w:color="auto" w:fill="FFFFFF"/>
        </w:rPr>
        <w:fldChar w:fldCharType="end"/>
      </w:r>
      <w:r w:rsidRPr="00BE4B64">
        <w:rPr>
          <w:rStyle w:val="normaltextrun"/>
          <w:rFonts w:ascii="Times New Roman" w:hAnsi="Times New Roman" w:cs="Times New Roman"/>
          <w:color w:val="000000"/>
          <w:shd w:val="clear" w:color="auto" w:fill="FFFFFF"/>
        </w:rPr>
      </w:r>
      <w:r w:rsidRPr="00BE4B64">
        <w:rPr>
          <w:rStyle w:val="normaltextrun"/>
          <w:rFonts w:ascii="Times New Roman" w:hAnsi="Times New Roman" w:cs="Times New Roman"/>
          <w:color w:val="000000"/>
          <w:shd w:val="clear" w:color="auto" w:fill="FFFFFF"/>
        </w:rPr>
        <w:fldChar w:fldCharType="separate"/>
      </w:r>
      <w:r w:rsidRPr="00BE4B64">
        <w:rPr>
          <w:rStyle w:val="normaltextrun"/>
          <w:rFonts w:ascii="Times New Roman" w:hAnsi="Times New Roman" w:cs="Times New Roman"/>
          <w:noProof/>
          <w:color w:val="000000"/>
          <w:shd w:val="clear" w:color="auto" w:fill="FFFFFF"/>
          <w:vertAlign w:val="superscript"/>
        </w:rPr>
        <w:t>26-29</w:t>
      </w:r>
      <w:r w:rsidRPr="00BE4B64">
        <w:rPr>
          <w:rStyle w:val="normaltextrun"/>
          <w:rFonts w:ascii="Times New Roman" w:hAnsi="Times New Roman" w:cs="Times New Roman"/>
          <w:color w:val="000000"/>
          <w:shd w:val="clear" w:color="auto" w:fill="FFFFFF"/>
        </w:rPr>
        <w:fldChar w:fldCharType="end"/>
      </w:r>
      <w:r w:rsidRPr="00BE4B64">
        <w:rPr>
          <w:rStyle w:val="normaltextrun"/>
          <w:rFonts w:ascii="Times New Roman" w:hAnsi="Times New Roman" w:cs="Times New Roman"/>
          <w:color w:val="000000"/>
          <w:shd w:val="clear" w:color="auto" w:fill="FFFFFF"/>
        </w:rPr>
        <w:t xml:space="preserve">, 6 had been reported as SNPs associated with physiological or psychological traits (i.e.; body mass index (BMI) </w:t>
      </w:r>
      <w:r w:rsidRPr="00BE4B64">
        <w:rPr>
          <w:rStyle w:val="normaltextrun"/>
          <w:rFonts w:ascii="Times New Roman" w:hAnsi="Times New Roman" w:cs="Times New Roman"/>
          <w:color w:val="000000"/>
          <w:shd w:val="clear" w:color="auto" w:fill="FFFFFF"/>
        </w:rPr>
        <w:fldChar w:fldCharType="begin">
          <w:fldData xml:space="preserve">PEVuZE5vdGU+PENpdGU+PEF1dGhvcj5DaHJpc3Rha291ZGk8L0F1dGhvcj48WWVhcj4yMDIyPC9Z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</w:fldData>
        </w:fldChar>
      </w:r>
      <w:r w:rsidRPr="00BE4B64">
        <w:rPr>
          <w:rStyle w:val="normaltextrun"/>
          <w:rFonts w:ascii="Times New Roman" w:hAnsi="Times New Roman" w:cs="Times New Roman"/>
          <w:color w:val="000000"/>
          <w:shd w:val="clear" w:color="auto" w:fill="FFFFFF"/>
        </w:rPr>
        <w:instrText xml:space="preserve"> ADDIN EN.CITE </w:instrText>
      </w:r>
      <w:r w:rsidRPr="00BE4B64">
        <w:rPr>
          <w:rStyle w:val="normaltextrun"/>
          <w:rFonts w:ascii="Times New Roman" w:hAnsi="Times New Roman" w:cs="Times New Roman"/>
          <w:color w:val="000000"/>
          <w:shd w:val="clear" w:color="auto" w:fill="FFFFFF"/>
        </w:rPr>
        <w:fldChar w:fldCharType="begin">
          <w:fldData xml:space="preserve">PEVuZE5vdGU+PENpdGU+PEF1dGhvcj5DaHJpc3Rha291ZGk8L0F1dGhvcj48WWVhcj4yMDIyPC9Z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</w:fldData>
        </w:fldChar>
      </w:r>
      <w:r w:rsidRPr="00BE4B64">
        <w:rPr>
          <w:rStyle w:val="normaltextrun"/>
          <w:rFonts w:ascii="Times New Roman" w:hAnsi="Times New Roman" w:cs="Times New Roman"/>
          <w:color w:val="000000"/>
          <w:shd w:val="clear" w:color="auto" w:fill="FFFFFF"/>
        </w:rPr>
        <w:instrText xml:space="preserve"> ADDIN EN.CITE.DATA </w:instrText>
      </w:r>
      <w:r w:rsidRPr="00BE4B64">
        <w:rPr>
          <w:rStyle w:val="normaltextrun"/>
          <w:rFonts w:ascii="Times New Roman" w:hAnsi="Times New Roman" w:cs="Times New Roman"/>
          <w:color w:val="000000"/>
          <w:shd w:val="clear" w:color="auto" w:fill="FFFFFF"/>
        </w:rPr>
      </w:r>
      <w:r w:rsidRPr="00BE4B64">
        <w:rPr>
          <w:rStyle w:val="normaltextrun"/>
          <w:rFonts w:ascii="Times New Roman" w:hAnsi="Times New Roman" w:cs="Times New Roman"/>
          <w:color w:val="000000"/>
          <w:shd w:val="clear" w:color="auto" w:fill="FFFFFF"/>
        </w:rPr>
        <w:fldChar w:fldCharType="end"/>
      </w:r>
      <w:r w:rsidRPr="00BE4B64">
        <w:rPr>
          <w:rStyle w:val="normaltextrun"/>
          <w:rFonts w:ascii="Times New Roman" w:hAnsi="Times New Roman" w:cs="Times New Roman"/>
          <w:color w:val="000000"/>
          <w:shd w:val="clear" w:color="auto" w:fill="FFFFFF"/>
        </w:rPr>
      </w:r>
      <w:r w:rsidRPr="00BE4B64">
        <w:rPr>
          <w:rStyle w:val="normaltextrun"/>
          <w:rFonts w:ascii="Times New Roman" w:hAnsi="Times New Roman" w:cs="Times New Roman"/>
          <w:color w:val="000000"/>
          <w:shd w:val="clear" w:color="auto" w:fill="FFFFFF"/>
        </w:rPr>
        <w:fldChar w:fldCharType="separate"/>
      </w:r>
      <w:r w:rsidRPr="00BE4B64">
        <w:rPr>
          <w:rStyle w:val="normaltextrun"/>
          <w:rFonts w:ascii="Times New Roman" w:hAnsi="Times New Roman" w:cs="Times New Roman"/>
          <w:noProof/>
          <w:color w:val="000000"/>
          <w:shd w:val="clear" w:color="auto" w:fill="FFFFFF"/>
          <w:vertAlign w:val="superscript"/>
        </w:rPr>
        <w:t>30,31</w:t>
      </w:r>
      <w:r w:rsidRPr="00BE4B64">
        <w:rPr>
          <w:rStyle w:val="normaltextrun"/>
          <w:rFonts w:ascii="Times New Roman" w:hAnsi="Times New Roman" w:cs="Times New Roman"/>
          <w:color w:val="000000"/>
          <w:shd w:val="clear" w:color="auto" w:fill="FFFFFF"/>
        </w:rPr>
        <w:fldChar w:fldCharType="end"/>
      </w:r>
      <w:r w:rsidRPr="00BE4B64">
        <w:rPr>
          <w:rStyle w:val="normaltextrun"/>
          <w:rFonts w:ascii="Times New Roman" w:hAnsi="Times New Roman" w:cs="Times New Roman"/>
          <w:color w:val="000000"/>
          <w:shd w:val="clear" w:color="auto" w:fill="FFFFFF"/>
        </w:rPr>
        <w:t xml:space="preserve"> and intelligence </w:t>
      </w:r>
      <w:r w:rsidRPr="00BE4B64">
        <w:rPr>
          <w:rStyle w:val="normaltextrun"/>
          <w:rFonts w:ascii="Times New Roman" w:hAnsi="Times New Roman" w:cs="Times New Roman"/>
          <w:color w:val="000000"/>
          <w:shd w:val="clear" w:color="auto" w:fill="FFFFFF"/>
        </w:rPr>
        <w:fldChar w:fldCharType="begin">
          <w:fldData xml:space="preserve">PEVuZE5vdGU+PENpdGU+PEF1dGhvcj5IaWxsPC9BdXRob3I+PFllYXI+MjAxOTwvWWVhcj48UmVj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</w:fldData>
        </w:fldChar>
      </w:r>
      <w:r w:rsidRPr="00BE4B64">
        <w:rPr>
          <w:rStyle w:val="normaltextrun"/>
          <w:rFonts w:ascii="Times New Roman" w:hAnsi="Times New Roman" w:cs="Times New Roman"/>
          <w:color w:val="000000"/>
          <w:shd w:val="clear" w:color="auto" w:fill="FFFFFF"/>
        </w:rPr>
        <w:instrText xml:space="preserve"> ADDIN EN.CITE </w:instrText>
      </w:r>
      <w:r w:rsidRPr="00BE4B64">
        <w:rPr>
          <w:rStyle w:val="normaltextrun"/>
          <w:rFonts w:ascii="Times New Roman" w:hAnsi="Times New Roman" w:cs="Times New Roman"/>
          <w:color w:val="000000"/>
          <w:shd w:val="clear" w:color="auto" w:fill="FFFFFF"/>
        </w:rPr>
        <w:fldChar w:fldCharType="begin">
          <w:fldData xml:space="preserve">PEVuZE5vdGU+PENpdGU+PEF1dGhvcj5IaWxsPC9BdXRob3I+PFllYXI+MjAxOTwvWWVhcj48UmVj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</w:fldData>
        </w:fldChar>
      </w:r>
      <w:r w:rsidRPr="00BE4B64">
        <w:rPr>
          <w:rStyle w:val="normaltextrun"/>
          <w:rFonts w:ascii="Times New Roman" w:hAnsi="Times New Roman" w:cs="Times New Roman"/>
          <w:color w:val="000000"/>
          <w:shd w:val="clear" w:color="auto" w:fill="FFFFFF"/>
        </w:rPr>
        <w:instrText xml:space="preserve"> ADDIN EN.CITE.DATA </w:instrText>
      </w:r>
      <w:r w:rsidRPr="00BE4B64">
        <w:rPr>
          <w:rStyle w:val="normaltextrun"/>
          <w:rFonts w:ascii="Times New Roman" w:hAnsi="Times New Roman" w:cs="Times New Roman"/>
          <w:color w:val="000000"/>
          <w:shd w:val="clear" w:color="auto" w:fill="FFFFFF"/>
        </w:rPr>
      </w:r>
      <w:r w:rsidRPr="00BE4B64">
        <w:rPr>
          <w:rStyle w:val="normaltextrun"/>
          <w:rFonts w:ascii="Times New Roman" w:hAnsi="Times New Roman" w:cs="Times New Roman"/>
          <w:color w:val="000000"/>
          <w:shd w:val="clear" w:color="auto" w:fill="FFFFFF"/>
        </w:rPr>
        <w:fldChar w:fldCharType="end"/>
      </w:r>
      <w:r w:rsidRPr="00BE4B64">
        <w:rPr>
          <w:rStyle w:val="normaltextrun"/>
          <w:rFonts w:ascii="Times New Roman" w:hAnsi="Times New Roman" w:cs="Times New Roman"/>
          <w:color w:val="000000"/>
          <w:shd w:val="clear" w:color="auto" w:fill="FFFFFF"/>
        </w:rPr>
      </w:r>
      <w:r w:rsidRPr="00BE4B64">
        <w:rPr>
          <w:rStyle w:val="normaltextrun"/>
          <w:rFonts w:ascii="Times New Roman" w:hAnsi="Times New Roman" w:cs="Times New Roman"/>
          <w:color w:val="000000"/>
          <w:shd w:val="clear" w:color="auto" w:fill="FFFFFF"/>
        </w:rPr>
        <w:fldChar w:fldCharType="separate"/>
      </w:r>
      <w:r w:rsidRPr="00BE4B64">
        <w:rPr>
          <w:rStyle w:val="normaltextrun"/>
          <w:rFonts w:ascii="Times New Roman" w:hAnsi="Times New Roman" w:cs="Times New Roman"/>
          <w:noProof/>
          <w:color w:val="000000"/>
          <w:shd w:val="clear" w:color="auto" w:fill="FFFFFF"/>
          <w:vertAlign w:val="superscript"/>
        </w:rPr>
        <w:t>32</w:t>
      </w:r>
      <w:r w:rsidRPr="00BE4B64">
        <w:rPr>
          <w:rStyle w:val="normaltextrun"/>
          <w:rFonts w:ascii="Times New Roman" w:hAnsi="Times New Roman" w:cs="Times New Roman"/>
          <w:color w:val="000000"/>
          <w:shd w:val="clear" w:color="auto" w:fill="FFFFFF"/>
        </w:rPr>
        <w:fldChar w:fldCharType="end"/>
      </w:r>
      <w:r w:rsidRPr="00BE4B64">
        <w:rPr>
          <w:rStyle w:val="normaltextrun"/>
          <w:rFonts w:ascii="Times New Roman" w:hAnsi="Times New Roman" w:cs="Times New Roman"/>
          <w:color w:val="000000"/>
          <w:shd w:val="clear" w:color="auto" w:fill="FFFFFF"/>
        </w:rPr>
        <w:t xml:space="preserve">, and 14 SNP associations had not been reported in the extant literature. Details regarding the novel SNP uncovered for the other six non-p GWASs are presented in the Supplementary Tables 3-9. </w:t>
      </w:r>
    </w:p>
    <w:p w14:paraId="32B51885" w14:textId="77777777" w:rsidR="0055136D" w:rsidRPr="00BE4B64" w:rsidRDefault="0055136D" w:rsidP="00BE4B64">
      <w:pPr>
        <w:spacing w:line="360" w:lineRule="auto"/>
        <w:rPr>
          <w:rStyle w:val="normaltextrun"/>
          <w:rFonts w:ascii="Times New Roman" w:hAnsi="Times New Roman" w:cs="Times New Roman"/>
          <w:color w:val="000000"/>
          <w:shd w:val="clear" w:color="auto" w:fill="FFFFFF"/>
        </w:rPr>
      </w:pPr>
    </w:p>
    <w:p w14:paraId="6B17A943" w14:textId="061A879A" w:rsidR="0055136D" w:rsidRPr="00BE4B64" w:rsidRDefault="0055136D" w:rsidP="00BE4B64">
      <w:pPr>
        <w:spacing w:line="360" w:lineRule="auto"/>
        <w:rPr>
          <w:rFonts w:ascii="Times New Roman" w:hAnsi="Times New Roman" w:cs="Times New Roman"/>
        </w:rPr>
      </w:pPr>
      <w:r w:rsidRPr="00BE4B64">
        <w:rPr>
          <w:rFonts w:ascii="Times New Roman" w:hAnsi="Times New Roman" w:cs="Times New Roman"/>
        </w:rPr>
        <w:t>We also used MAGMA</w:t>
      </w:r>
      <w:r w:rsidRPr="00BE4B64">
        <w:rPr>
          <w:rFonts w:ascii="Times New Roman" w:hAnsi="Times New Roman" w:cs="Times New Roman"/>
        </w:rPr>
        <w:fldChar w:fldCharType="begin">
          <w:fldData xml:space="preserve">PEVuZE5vdGU+PENpdGU+PEF1dGhvcj5kZSBMZWV1dzwvQXV0aG9yPjxZZWFyPjIwMTU8L1llYXI+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==
</w:fldData>
        </w:fldChar>
      </w:r>
      <w:r w:rsidRPr="00BE4B64">
        <w:rPr>
          <w:rFonts w:ascii="Times New Roman" w:hAnsi="Times New Roman" w:cs="Times New Roman"/>
        </w:rPr>
        <w:instrText xml:space="preserve"> ADDIN EN.CITE </w:instrText>
      </w:r>
      <w:r w:rsidRPr="00BE4B64">
        <w:rPr>
          <w:rFonts w:ascii="Times New Roman" w:hAnsi="Times New Roman" w:cs="Times New Roman"/>
        </w:rPr>
        <w:fldChar w:fldCharType="begin">
          <w:fldData xml:space="preserve">PEVuZE5vdGU+PENpdGU+PEF1dGhvcj5kZSBMZWV1dzwvQXV0aG9yPjxZZWFyPjIwMTU8L1llYXI+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==
</w:fldData>
        </w:fldChar>
      </w:r>
      <w:r w:rsidRPr="00BE4B64">
        <w:rPr>
          <w:rFonts w:ascii="Times New Roman" w:hAnsi="Times New Roman" w:cs="Times New Roman"/>
        </w:rPr>
        <w:instrText xml:space="preserve"> ADDIN EN.CITE.DATA </w:instrText>
      </w:r>
      <w:r w:rsidRPr="00BE4B64">
        <w:rPr>
          <w:rFonts w:ascii="Times New Roman" w:hAnsi="Times New Roman" w:cs="Times New Roman"/>
        </w:rPr>
      </w:r>
      <w:r w:rsidRPr="00BE4B64">
        <w:rPr>
          <w:rFonts w:ascii="Times New Roman" w:hAnsi="Times New Roman" w:cs="Times New Roman"/>
        </w:rPr>
        <w:fldChar w:fldCharType="end"/>
      </w:r>
      <w:r w:rsidRPr="00BE4B64">
        <w:rPr>
          <w:rFonts w:ascii="Times New Roman" w:hAnsi="Times New Roman" w:cs="Times New Roman"/>
        </w:rPr>
      </w:r>
      <w:r w:rsidRPr="00BE4B64">
        <w:rPr>
          <w:rFonts w:ascii="Times New Roman" w:hAnsi="Times New Roman" w:cs="Times New Roman"/>
        </w:rPr>
        <w:fldChar w:fldCharType="separate"/>
      </w:r>
      <w:r w:rsidRPr="00BE4B64">
        <w:rPr>
          <w:rFonts w:ascii="Times New Roman" w:hAnsi="Times New Roman" w:cs="Times New Roman"/>
          <w:noProof/>
          <w:vertAlign w:val="superscript"/>
        </w:rPr>
        <w:t>33</w:t>
      </w:r>
      <w:r w:rsidRPr="00BE4B64">
        <w:rPr>
          <w:rFonts w:ascii="Times New Roman" w:hAnsi="Times New Roman" w:cs="Times New Roman"/>
        </w:rPr>
        <w:fldChar w:fldCharType="end"/>
      </w:r>
      <w:r w:rsidRPr="00BE4B64">
        <w:rPr>
          <w:rFonts w:ascii="Times New Roman" w:hAnsi="Times New Roman" w:cs="Times New Roman"/>
        </w:rPr>
        <w:t xml:space="preserve"> in FUMA to evaluate the genetic effects of the 11 non-p GWASs (see Methods). The gene-level and gene-set analyses were performed to identify biological pathways linked to genes associated with each major psychiatric disorder before and after accounting for p, and to analyse tissue type enrichment</w:t>
      </w:r>
      <w:r w:rsidRPr="00BE4B64">
        <w:rPr>
          <w:rFonts w:ascii="Times New Roman" w:eastAsia="Times New Roman" w:hAnsi="Times New Roman" w:cs="Times New Roman"/>
          <w:color w:val="000000" w:themeColor="text1"/>
        </w:rPr>
        <w:t xml:space="preserve">. All results reported are Bonferroni's corrected </w:t>
      </w:r>
      <w:r w:rsidRPr="00BE4B64">
        <w:rPr>
          <w:rFonts w:ascii="Times New Roman" w:eastAsia="Times New Roman" w:hAnsi="Times New Roman" w:cs="Times New Roman"/>
        </w:rPr>
        <w:t xml:space="preserve">to reduce multiple comparison problems. </w:t>
      </w:r>
      <w:r w:rsidRPr="00BE4B64">
        <w:rPr>
          <w:rFonts w:ascii="Times New Roman" w:hAnsi="Times New Roman" w:cs="Times New Roman"/>
        </w:rPr>
        <w:t xml:space="preserve">We found that after accounting for transdiagnostic genetic effects, 316 genes were associated with SCZ, 63 with BIP, 44 with MDD, 29 with ADHD, 37 with AN, 5 with ASD, and 1 with ALCH. Only SCZ, BIP and MDD showed significant enriched gene sets after accounting for p. SCZ non-p </w:t>
      </w:r>
      <w:r w:rsidR="005A1601">
        <w:rPr>
          <w:rFonts w:ascii="Times New Roman" w:hAnsi="Times New Roman" w:cs="Times New Roman" w:hint="eastAsia"/>
          <w:lang w:eastAsia="zh-CN"/>
        </w:rPr>
        <w:t xml:space="preserve">showed the most enrichments. </w:t>
      </w:r>
      <w:r w:rsidR="005A1601">
        <w:rPr>
          <w:rFonts w:ascii="Times New Roman" w:hAnsi="Times New Roman" w:cs="Times New Roman"/>
          <w:lang w:eastAsia="zh-CN"/>
        </w:rPr>
        <w:t>I</w:t>
      </w:r>
      <w:r w:rsidR="005A1601">
        <w:rPr>
          <w:rFonts w:ascii="Times New Roman" w:hAnsi="Times New Roman" w:cs="Times New Roman" w:hint="eastAsia"/>
          <w:lang w:eastAsia="zh-CN"/>
        </w:rPr>
        <w:t xml:space="preserve">t </w:t>
      </w:r>
      <w:r w:rsidRPr="00BE4B64">
        <w:rPr>
          <w:rFonts w:ascii="Times New Roman" w:hAnsi="Times New Roman" w:cs="Times New Roman"/>
        </w:rPr>
        <w:t xml:space="preserve">was </w:t>
      </w:r>
      <w:r w:rsidR="005A1601">
        <w:rPr>
          <w:rFonts w:ascii="Times New Roman" w:hAnsi="Times New Roman" w:cs="Times New Roman" w:hint="eastAsia"/>
          <w:lang w:eastAsia="zh-CN"/>
        </w:rPr>
        <w:t>enriched</w:t>
      </w:r>
      <w:r w:rsidRPr="00BE4B64">
        <w:rPr>
          <w:rFonts w:ascii="Times New Roman" w:hAnsi="Times New Roman" w:cs="Times New Roman"/>
        </w:rPr>
        <w:t xml:space="preserve"> in six gene-sets related to neuron system (Supplementary Table 11). </w:t>
      </w:r>
      <w:r w:rsidR="005A1601">
        <w:rPr>
          <w:rFonts w:ascii="Times New Roman" w:hAnsi="Times New Roman" w:cs="Times New Roman" w:hint="eastAsia"/>
          <w:lang w:eastAsia="zh-CN"/>
        </w:rPr>
        <w:t>Other</w:t>
      </w:r>
      <w:r w:rsidRPr="00BE4B64">
        <w:rPr>
          <w:rFonts w:ascii="Times New Roman" w:hAnsi="Times New Roman" w:cs="Times New Roman"/>
        </w:rPr>
        <w:t xml:space="preserve"> results are reported in the Supplementary Tables 10-19.</w:t>
      </w:r>
    </w:p>
    <w:p w14:paraId="0F52CA09" w14:textId="77777777" w:rsidR="0055136D" w:rsidRPr="00BE4B64" w:rsidRDefault="0055136D" w:rsidP="00BE4B64">
      <w:pPr>
        <w:spacing w:line="360" w:lineRule="auto"/>
        <w:rPr>
          <w:rFonts w:ascii="Times New Roman" w:hAnsi="Times New Roman" w:cs="Times New Roman"/>
          <w:highlight w:val="yellow"/>
        </w:rPr>
      </w:pPr>
    </w:p>
    <w:p w14:paraId="05C5608F" w14:textId="77777777" w:rsidR="0055136D" w:rsidRPr="00BE4B64" w:rsidRDefault="0055136D" w:rsidP="00BE4B64">
      <w:pPr>
        <w:spacing w:line="360" w:lineRule="auto"/>
        <w:rPr>
          <w:rFonts w:ascii="Times New Roman" w:hAnsi="Times New Roman" w:cs="Times New Roman"/>
        </w:rPr>
      </w:pPr>
      <w:r w:rsidRPr="00BE4B64">
        <w:rPr>
          <w:rFonts w:ascii="Times New Roman" w:hAnsi="Times New Roman" w:cs="Times New Roman"/>
        </w:rPr>
        <w:t>We tested whether common variants in genes specifically expressed in 53 Genotype-Tissue Expression (</w:t>
      </w:r>
      <w:proofErr w:type="spellStart"/>
      <w:r w:rsidRPr="00BE4B64">
        <w:rPr>
          <w:rFonts w:ascii="Times New Roman" w:hAnsi="Times New Roman" w:cs="Times New Roman"/>
        </w:rPr>
        <w:t>GTEx</w:t>
      </w:r>
      <w:proofErr w:type="spellEnd"/>
      <w:r w:rsidRPr="00BE4B64">
        <w:rPr>
          <w:rFonts w:ascii="Times New Roman" w:hAnsi="Times New Roman" w:cs="Times New Roman"/>
        </w:rPr>
        <w:t>) tissues were enriched in their effects on psychiatric disorders (SCZ, BIP, MDD, ADHD, ALCH, ASD, AN) after accounting for transdiagnostic effects (See Methods). Genes predominantly expressed in the brain cortex and other brain-specific tissues were enriched in MDD, BIP, SCZ, ADHD, ASD and AN (</w:t>
      </w:r>
      <w:r w:rsidRPr="00BE4B64" w:rsidDel="00B0033F">
        <w:rPr>
          <w:rFonts w:ascii="Times New Roman" w:hAnsi="Times New Roman" w:cs="Times New Roman"/>
        </w:rPr>
        <w:t xml:space="preserve">Supplementary </w:t>
      </w:r>
      <w:r w:rsidRPr="00BE4B64">
        <w:rPr>
          <w:rFonts w:ascii="Times New Roman" w:hAnsi="Times New Roman" w:cs="Times New Roman"/>
        </w:rPr>
        <w:t xml:space="preserve">Figures 13-25, and Supplementary Table 12-47). Enrichment patterns were overall consistent between psychiatric disorders before and after removing transdiagnostic signals, but there were some exceptions. First, brain development stages enrichment results showed that, for SCZ, the early-to-late prenatal stages were enriched before accounting for </w:t>
      </w:r>
      <w:proofErr w:type="gramStart"/>
      <w:r w:rsidRPr="00BE4B64">
        <w:rPr>
          <w:rFonts w:ascii="Times New Roman" w:hAnsi="Times New Roman" w:cs="Times New Roman"/>
        </w:rPr>
        <w:t>p, but</w:t>
      </w:r>
      <w:proofErr w:type="gramEnd"/>
      <w:r w:rsidRPr="00BE4B64">
        <w:rPr>
          <w:rFonts w:ascii="Times New Roman" w:hAnsi="Times New Roman" w:cs="Times New Roman"/>
        </w:rPr>
        <w:t xml:space="preserve"> no longer enriched after removing transdiagnostic effects. Late infancy remained the most enriched developmental stage for SCZ, showing the strongest associations (Supplementary Figure 17, and Supplementary Table 21, 23). </w:t>
      </w:r>
      <w:r w:rsidRPr="00BE4B64">
        <w:rPr>
          <w:rFonts w:ascii="Times New Roman" w:eastAsia="Calibri" w:hAnsi="Times New Roman" w:cs="Times New Roman"/>
          <w:color w:val="000000" w:themeColor="text1"/>
        </w:rPr>
        <w:t>Second, for ASD, tissue property enrichment analyses showed that ten brain regions were enriched, with the substantia nigra showing the strongest signal, after accounting for the transdiagnostic effects, compared to four brain regions before</w:t>
      </w:r>
      <w:r w:rsidRPr="00BE4B64">
        <w:rPr>
          <w:rFonts w:ascii="Times New Roman" w:hAnsi="Times New Roman" w:cs="Times New Roman"/>
          <w:color w:val="000000" w:themeColor="text1"/>
        </w:rPr>
        <w:t xml:space="preserve"> (Supplementary Figure 21, and Supplementary Table 44, 46).</w:t>
      </w:r>
    </w:p>
    <w:p w14:paraId="3E6C699A" w14:textId="7E6247B3" w:rsidR="00D040B0" w:rsidRPr="00BE4B64" w:rsidRDefault="00D040B0" w:rsidP="00BE4B64">
      <w:pPr>
        <w:spacing w:line="360" w:lineRule="auto"/>
        <w:rPr>
          <w:rFonts w:ascii="Times New Roman" w:hAnsi="Times New Roman" w:cs="Times New Roman"/>
        </w:rPr>
      </w:pPr>
    </w:p>
    <w:p w14:paraId="481FAF85" w14:textId="2E3AF6BF" w:rsidR="00C754D1" w:rsidRPr="00BE4B64" w:rsidRDefault="00C754D1" w:rsidP="00BE4B64">
      <w:pPr>
        <w:spacing w:line="360" w:lineRule="auto"/>
        <w:rPr>
          <w:rFonts w:ascii="Times New Roman" w:hAnsi="Times New Roman" w:cs="Times New Roman"/>
          <w:color w:val="222222"/>
          <w:lang w:eastAsia="zh-CN"/>
        </w:rPr>
      </w:pPr>
      <w:r w:rsidRPr="00BE4B64">
        <w:rPr>
          <w:rFonts w:ascii="Times New Roman" w:hAnsi="Times New Roman" w:cs="Times New Roman"/>
          <w:noProof/>
        </w:rPr>
        <w:lastRenderedPageBreak/>
        <w:drawing>
          <wp:inline distT="0" distB="0" distL="0" distR="0" wp14:anchorId="2023BD7C" wp14:editId="7DEEED30">
            <wp:extent cx="5726430" cy="4408170"/>
            <wp:effectExtent l="0" t="0" r="0" b="0"/>
            <wp:docPr id="7490769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6430" cy="4408170"/>
                    </a:xfrm>
                    <a:prstGeom prst="rect">
                      <a:avLst/>
                    </a:prstGeom>
                    <a:noFill/>
                    <a:ln>
                      <a:noFill/>
                    </a:ln>
                  </pic:spPr>
                </pic:pic>
              </a:graphicData>
            </a:graphic>
          </wp:inline>
        </w:drawing>
      </w:r>
    </w:p>
    <w:p w14:paraId="0D57CFB8" w14:textId="24FC61B5" w:rsidR="00C754D1" w:rsidRPr="00BE4B64" w:rsidRDefault="00C754D1" w:rsidP="00BE4B64">
      <w:pPr>
        <w:spacing w:line="360" w:lineRule="auto"/>
        <w:rPr>
          <w:rFonts w:ascii="Times New Roman" w:hAnsi="Times New Roman" w:cs="Times New Roman"/>
          <w:color w:val="000000" w:themeColor="text1"/>
          <w:sz w:val="18"/>
          <w:szCs w:val="18"/>
          <w:shd w:val="clear" w:color="auto" w:fill="FFFFFF"/>
        </w:rPr>
      </w:pPr>
      <w:r w:rsidRPr="00BE4B64">
        <w:rPr>
          <w:rFonts w:ascii="Times New Roman" w:eastAsia="Calibri" w:hAnsi="Times New Roman" w:cs="Times New Roman"/>
          <w:b/>
          <w:bCs/>
          <w:sz w:val="18"/>
          <w:szCs w:val="18"/>
        </w:rPr>
        <w:t>Figure 1.</w:t>
      </w:r>
      <w:r w:rsidRPr="00BE4B64">
        <w:rPr>
          <w:rFonts w:ascii="Times New Roman" w:eastAsia="Calibri" w:hAnsi="Times New Roman" w:cs="Times New Roman"/>
          <w:sz w:val="18"/>
          <w:szCs w:val="18"/>
        </w:rPr>
        <w:t xml:space="preserve"> </w:t>
      </w:r>
      <w:r w:rsidRPr="00BE4B64">
        <w:rPr>
          <w:rFonts w:ascii="Times New Roman" w:eastAsia="Calibri" w:hAnsi="Times New Roman" w:cs="Times New Roman"/>
          <w:b/>
          <w:bCs/>
          <w:sz w:val="18"/>
          <w:szCs w:val="18"/>
        </w:rPr>
        <w:t>Isolating transdiagnostic genetic effects from 11 major psychiatric disorders.</w:t>
      </w:r>
      <w:r w:rsidRPr="00BE4B64">
        <w:rPr>
          <w:rFonts w:ascii="Times New Roman" w:eastAsia="Calibri" w:hAnsi="Times New Roman" w:cs="Times New Roman"/>
          <w:sz w:val="18"/>
          <w:szCs w:val="18"/>
        </w:rPr>
        <w:t xml:space="preserve"> </w:t>
      </w:r>
      <w:r w:rsidRPr="00BE4B64">
        <w:rPr>
          <w:rFonts w:ascii="Times New Roman" w:eastAsia="Calibri" w:hAnsi="Times New Roman" w:cs="Times New Roman"/>
          <w:b/>
          <w:bCs/>
          <w:sz w:val="18"/>
          <w:szCs w:val="18"/>
        </w:rPr>
        <w:t>A.</w:t>
      </w:r>
      <w:r w:rsidRPr="00BE4B64">
        <w:rPr>
          <w:rFonts w:ascii="Times New Roman" w:eastAsia="Calibri" w:hAnsi="Times New Roman" w:cs="Times New Roman"/>
          <w:sz w:val="18"/>
          <w:szCs w:val="18"/>
        </w:rPr>
        <w:t xml:space="preserve"> </w:t>
      </w:r>
      <w:r w:rsidRPr="00BE4B64">
        <w:rPr>
          <w:rFonts w:ascii="Times New Roman" w:eastAsia="Calibri" w:hAnsi="Times New Roman" w:cs="Times New Roman"/>
          <w:b/>
          <w:bCs/>
          <w:i/>
          <w:iCs/>
          <w:sz w:val="18"/>
          <w:szCs w:val="18"/>
        </w:rPr>
        <w:t>Standardized results for a common factor model of genomic p</w:t>
      </w:r>
      <w:r w:rsidRPr="00BE4B64">
        <w:rPr>
          <w:rFonts w:ascii="Times New Roman" w:eastAsia="Calibri" w:hAnsi="Times New Roman" w:cs="Times New Roman"/>
          <w:sz w:val="18"/>
          <w:szCs w:val="18"/>
        </w:rPr>
        <w:t xml:space="preserve">. Each square indicates observed variables (i.e., the summary statistics for each of the 11 major psychiatric disorders) and circles represent latent variables that are statistically inferred from the data (i.e., genomic p-factor). One-headed arrows are standardized factor loadings, representing regression relations with the arrow pointing from the predictor variable to the outcome variable. Covariance relationships between variables are represented as two-headed arrows linking the variables. Residual variances of a variable are represented as a two-headed arrow connecting the variable to itself. SEs are shown in parentheses. The red arrows linking the SNP to both the p-factor and PTSD provide an example of the model used to partition genetic variance associated with transdiagnostic effects from the genetic variance specific to each disorder. We ran the model 11 times, isolating transdiagnostic effects from each psychiatric condition at a time.  ANX = anxiety disorder; MDD = major depressive disorder; PTSD = post-traumatic stress disorder; BIP = bipolar disorder; SCZ </w:t>
      </w:r>
      <w:proofErr w:type="gramStart"/>
      <w:r w:rsidRPr="00BE4B64">
        <w:rPr>
          <w:rFonts w:ascii="Times New Roman" w:eastAsia="Calibri" w:hAnsi="Times New Roman" w:cs="Times New Roman"/>
          <w:sz w:val="18"/>
          <w:szCs w:val="18"/>
        </w:rPr>
        <w:t>=  schizophrenia</w:t>
      </w:r>
      <w:proofErr w:type="gramEnd"/>
      <w:r w:rsidRPr="00BE4B64">
        <w:rPr>
          <w:rFonts w:ascii="Times New Roman" w:eastAsia="Calibri" w:hAnsi="Times New Roman" w:cs="Times New Roman"/>
          <w:sz w:val="18"/>
          <w:szCs w:val="18"/>
        </w:rPr>
        <w:t xml:space="preserve">; ADHD = attention-deficit hyperactivity disorder; ASD </w:t>
      </w:r>
      <w:proofErr w:type="gramStart"/>
      <w:r w:rsidRPr="00BE4B64">
        <w:rPr>
          <w:rFonts w:ascii="Times New Roman" w:eastAsia="Calibri" w:hAnsi="Times New Roman" w:cs="Times New Roman"/>
          <w:sz w:val="18"/>
          <w:szCs w:val="18"/>
        </w:rPr>
        <w:t>=  autism</w:t>
      </w:r>
      <w:proofErr w:type="gramEnd"/>
      <w:r w:rsidRPr="00BE4B64">
        <w:rPr>
          <w:rFonts w:ascii="Times New Roman" w:eastAsia="Calibri" w:hAnsi="Times New Roman" w:cs="Times New Roman"/>
          <w:sz w:val="18"/>
          <w:szCs w:val="18"/>
        </w:rPr>
        <w:t xml:space="preserve"> spectrum disorder; ALCH = problematic alcohol use; OCD = obsessive-compulsive disorder; AN = anorexia nervosa; TS = Tourette syndrome; p </w:t>
      </w:r>
      <w:proofErr w:type="gramStart"/>
      <w:r w:rsidRPr="00BE4B64">
        <w:rPr>
          <w:rFonts w:ascii="Times New Roman" w:eastAsia="Calibri" w:hAnsi="Times New Roman" w:cs="Times New Roman"/>
          <w:sz w:val="18"/>
          <w:szCs w:val="18"/>
        </w:rPr>
        <w:t>=  general</w:t>
      </w:r>
      <w:proofErr w:type="gramEnd"/>
      <w:r w:rsidRPr="00BE4B64">
        <w:rPr>
          <w:rFonts w:ascii="Times New Roman" w:eastAsia="Calibri" w:hAnsi="Times New Roman" w:cs="Times New Roman"/>
          <w:sz w:val="18"/>
          <w:szCs w:val="18"/>
        </w:rPr>
        <w:t xml:space="preserve"> psychopathology factor. </w:t>
      </w:r>
      <w:r w:rsidRPr="00BE4B64">
        <w:rPr>
          <w:rFonts w:ascii="Times New Roman" w:eastAsia="Calibri" w:hAnsi="Times New Roman" w:cs="Times New Roman"/>
          <w:b/>
          <w:bCs/>
          <w:sz w:val="18"/>
          <w:szCs w:val="18"/>
        </w:rPr>
        <w:t>B</w:t>
      </w:r>
      <w:r w:rsidRPr="00BE4B64">
        <w:rPr>
          <w:rFonts w:ascii="Times New Roman" w:hAnsi="Times New Roman" w:cs="Times New Roman"/>
          <w:b/>
          <w:bCs/>
          <w:color w:val="000000" w:themeColor="text1"/>
          <w:sz w:val="18"/>
          <w:szCs w:val="18"/>
          <w:shd w:val="clear" w:color="auto" w:fill="FFFFFF"/>
        </w:rPr>
        <w:t xml:space="preserve"> and C.</w:t>
      </w:r>
      <w:r w:rsidRPr="00BE4B64">
        <w:rPr>
          <w:rFonts w:ascii="Times New Roman" w:hAnsi="Times New Roman" w:cs="Times New Roman"/>
          <w:color w:val="000000" w:themeColor="text1"/>
          <w:sz w:val="18"/>
          <w:szCs w:val="18"/>
          <w:shd w:val="clear" w:color="auto" w:fill="FFFFFF"/>
        </w:rPr>
        <w:t xml:space="preserve"> </w:t>
      </w:r>
      <w:r w:rsidRPr="00BE4B64">
        <w:rPr>
          <w:rFonts w:ascii="Times New Roman" w:hAnsi="Times New Roman" w:cs="Times New Roman"/>
          <w:b/>
          <w:bCs/>
          <w:i/>
          <w:iCs/>
          <w:color w:val="000000" w:themeColor="text1"/>
          <w:sz w:val="18"/>
          <w:szCs w:val="18"/>
          <w:shd w:val="clear" w:color="auto" w:fill="FFFFFF"/>
        </w:rPr>
        <w:t>SNP-based heritability</w:t>
      </w:r>
      <w:r w:rsidRPr="00BE4B64">
        <w:rPr>
          <w:rFonts w:ascii="Times New Roman" w:hAnsi="Times New Roman" w:cs="Times New Roman"/>
          <w:i/>
          <w:iCs/>
          <w:color w:val="000000" w:themeColor="text1"/>
          <w:sz w:val="18"/>
          <w:szCs w:val="18"/>
          <w:shd w:val="clear" w:color="auto" w:fill="FFFFFF"/>
        </w:rPr>
        <w:t xml:space="preserve"> </w:t>
      </w:r>
      <w:r w:rsidRPr="00BE4B64">
        <w:rPr>
          <w:rFonts w:ascii="Times New Roman" w:hAnsi="Times New Roman" w:cs="Times New Roman"/>
          <w:b/>
          <w:bCs/>
          <w:i/>
          <w:iCs/>
          <w:color w:val="000000" w:themeColor="text1"/>
          <w:sz w:val="18"/>
          <w:szCs w:val="18"/>
          <w:shd w:val="clear" w:color="auto" w:fill="FFFFFF"/>
        </w:rPr>
        <w:t>estimates including and after accounting for transdiagnostic effects.</w:t>
      </w:r>
      <w:r w:rsidRPr="00BE4B64">
        <w:rPr>
          <w:rFonts w:ascii="Times New Roman" w:hAnsi="Times New Roman" w:cs="Times New Roman"/>
          <w:color w:val="000000" w:themeColor="text1"/>
          <w:sz w:val="18"/>
          <w:szCs w:val="18"/>
          <w:shd w:val="clear" w:color="auto" w:fill="FFFFFF"/>
        </w:rPr>
        <w:t xml:space="preserve"> SNP </w:t>
      </w:r>
      <w:proofErr w:type="spellStart"/>
      <w:r w:rsidRPr="00BE4B64">
        <w:rPr>
          <w:rFonts w:ascii="Times New Roman" w:hAnsi="Times New Roman" w:cs="Times New Roman"/>
          <w:color w:val="000000" w:themeColor="text1"/>
          <w:sz w:val="18"/>
          <w:szCs w:val="18"/>
          <w:shd w:val="clear" w:color="auto" w:fill="FFFFFF"/>
        </w:rPr>
        <w:t>heritabilities</w:t>
      </w:r>
      <w:proofErr w:type="spellEnd"/>
      <w:r w:rsidRPr="00BE4B64">
        <w:rPr>
          <w:rFonts w:ascii="Times New Roman" w:hAnsi="Times New Roman" w:cs="Times New Roman"/>
          <w:color w:val="000000" w:themeColor="text1"/>
          <w:sz w:val="18"/>
          <w:szCs w:val="18"/>
          <w:shd w:val="clear" w:color="auto" w:fill="FFFFFF"/>
        </w:rPr>
        <w:t xml:space="preserve"> were calculated before (on the liability scale) and after (on the observed scale) removing genetic effects shared with the p-factor. Error bars indicate </w:t>
      </w:r>
      <w:r w:rsidR="005A1601" w:rsidRPr="005A1601">
        <w:rPr>
          <w:rFonts w:ascii="Times New Roman" w:hAnsi="Times New Roman" w:cs="Times New Roman"/>
          <w:color w:val="000000" w:themeColor="text1"/>
          <w:sz w:val="18"/>
          <w:szCs w:val="18"/>
          <w:shd w:val="clear" w:color="auto" w:fill="FFFFFF"/>
        </w:rPr>
        <w:t>standard</w:t>
      </w:r>
      <w:r w:rsidRPr="00BE4B64">
        <w:rPr>
          <w:rFonts w:ascii="Times New Roman" w:hAnsi="Times New Roman" w:cs="Times New Roman"/>
          <w:color w:val="000000" w:themeColor="text1"/>
          <w:sz w:val="18"/>
          <w:szCs w:val="18"/>
          <w:shd w:val="clear" w:color="auto" w:fill="FFFFFF"/>
        </w:rPr>
        <w:t xml:space="preserve"> errors.</w:t>
      </w:r>
    </w:p>
    <w:p w14:paraId="3B564521" w14:textId="77777777" w:rsidR="00C754D1" w:rsidRPr="00BE4B64" w:rsidRDefault="00C754D1" w:rsidP="00BE4B64">
      <w:pPr>
        <w:spacing w:line="360" w:lineRule="auto"/>
        <w:rPr>
          <w:rFonts w:ascii="Times New Roman" w:hAnsi="Times New Roman" w:cs="Times New Roman"/>
          <w:color w:val="222222"/>
          <w:lang w:eastAsia="zh-CN"/>
        </w:rPr>
      </w:pPr>
    </w:p>
    <w:p w14:paraId="0D84F116" w14:textId="523505CC" w:rsidR="000A0457" w:rsidRPr="00BE4B64" w:rsidRDefault="000A0457" w:rsidP="00BE4B64">
      <w:pPr>
        <w:pStyle w:val="Heading2"/>
        <w:spacing w:line="360" w:lineRule="auto"/>
        <w:rPr>
          <w:rFonts w:ascii="Times New Roman" w:hAnsi="Times New Roman" w:cs="Times New Roman"/>
          <w:szCs w:val="24"/>
        </w:rPr>
      </w:pPr>
      <w:r w:rsidRPr="00BE4B64">
        <w:rPr>
          <w:rFonts w:ascii="Times New Roman" w:hAnsi="Times New Roman" w:cs="Times New Roman"/>
          <w:szCs w:val="24"/>
        </w:rPr>
        <w:t xml:space="preserve">SNP </w:t>
      </w:r>
      <w:proofErr w:type="spellStart"/>
      <w:r w:rsidRPr="00BE4B64">
        <w:rPr>
          <w:rFonts w:ascii="Times New Roman" w:hAnsi="Times New Roman" w:cs="Times New Roman"/>
          <w:szCs w:val="24"/>
        </w:rPr>
        <w:t>heritabilities</w:t>
      </w:r>
      <w:proofErr w:type="spellEnd"/>
      <w:r w:rsidRPr="00BE4B64">
        <w:rPr>
          <w:rFonts w:ascii="Times New Roman" w:hAnsi="Times New Roman" w:cs="Times New Roman"/>
          <w:szCs w:val="24"/>
        </w:rPr>
        <w:t xml:space="preserve"> for disorders independent of p</w:t>
      </w:r>
    </w:p>
    <w:p w14:paraId="71F49DFF" w14:textId="77777777" w:rsidR="00475152" w:rsidRPr="00BE4B64" w:rsidRDefault="00475152" w:rsidP="00BE4B64">
      <w:pPr>
        <w:spacing w:line="360" w:lineRule="auto"/>
        <w:rPr>
          <w:rFonts w:ascii="Times New Roman" w:hAnsi="Times New Roman" w:cs="Times New Roman"/>
        </w:rPr>
      </w:pPr>
    </w:p>
    <w:p w14:paraId="29B94FF7" w14:textId="22CF36C5" w:rsidR="003B35BB" w:rsidRPr="00BE4B64" w:rsidRDefault="000A0457" w:rsidP="00BE4B64">
      <w:pPr>
        <w:spacing w:line="360" w:lineRule="auto"/>
        <w:rPr>
          <w:rFonts w:ascii="Times New Roman" w:hAnsi="Times New Roman" w:cs="Times New Roman"/>
          <w:color w:val="222222"/>
          <w:lang w:eastAsia="zh-CN"/>
        </w:rPr>
      </w:pPr>
      <w:r w:rsidRPr="00BE4B64">
        <w:rPr>
          <w:rFonts w:ascii="Times New Roman" w:hAnsi="Times New Roman" w:cs="Times New Roman"/>
        </w:rPr>
        <w:t>We used LDSC to estimate SNP-based heritability (h</w:t>
      </w:r>
      <w:r w:rsidRPr="00BE4B64">
        <w:rPr>
          <w:rFonts w:ascii="Times New Roman" w:hAnsi="Times New Roman" w:cs="Times New Roman"/>
          <w:vertAlign w:val="superscript"/>
        </w:rPr>
        <w:t>2</w:t>
      </w:r>
      <w:r w:rsidRPr="00BE4B64">
        <w:rPr>
          <w:rFonts w:ascii="Times New Roman" w:hAnsi="Times New Roman" w:cs="Times New Roman"/>
        </w:rPr>
        <w:t xml:space="preserve">) for the 11 disorders </w:t>
      </w:r>
      <w:r w:rsidR="798A85BF" w:rsidRPr="00BE4B64">
        <w:rPr>
          <w:rFonts w:ascii="Times New Roman" w:hAnsi="Times New Roman" w:cs="Times New Roman"/>
        </w:rPr>
        <w:t xml:space="preserve">before and </w:t>
      </w:r>
      <w:r w:rsidRPr="00BE4B64">
        <w:rPr>
          <w:rFonts w:ascii="Times New Roman" w:hAnsi="Times New Roman" w:cs="Times New Roman"/>
        </w:rPr>
        <w:t xml:space="preserve">after </w:t>
      </w:r>
      <w:proofErr w:type="spellStart"/>
      <w:r w:rsidRPr="00BE4B64">
        <w:rPr>
          <w:rFonts w:ascii="Times New Roman" w:hAnsi="Times New Roman" w:cs="Times New Roman"/>
        </w:rPr>
        <w:t>partialing</w:t>
      </w:r>
      <w:proofErr w:type="spellEnd"/>
      <w:r w:rsidRPr="00BE4B64">
        <w:rPr>
          <w:rFonts w:ascii="Times New Roman" w:hAnsi="Times New Roman" w:cs="Times New Roman"/>
        </w:rPr>
        <w:t xml:space="preserve"> out the genetic variance associated with p. Figures 1</w:t>
      </w:r>
      <w:r w:rsidR="00F21BAC" w:rsidRPr="00BE4B64">
        <w:rPr>
          <w:rFonts w:ascii="Times New Roman" w:hAnsi="Times New Roman" w:cs="Times New Roman"/>
          <w:lang w:eastAsia="zh-CN"/>
        </w:rPr>
        <w:t>B</w:t>
      </w:r>
      <w:r w:rsidRPr="00BE4B64">
        <w:rPr>
          <w:rFonts w:ascii="Times New Roman" w:hAnsi="Times New Roman" w:cs="Times New Roman"/>
        </w:rPr>
        <w:t xml:space="preserve"> and 1</w:t>
      </w:r>
      <w:r w:rsidR="00F21BAC" w:rsidRPr="00BE4B64">
        <w:rPr>
          <w:rFonts w:ascii="Times New Roman" w:hAnsi="Times New Roman" w:cs="Times New Roman"/>
          <w:lang w:eastAsia="zh-CN"/>
        </w:rPr>
        <w:t>C</w:t>
      </w:r>
      <w:r w:rsidRPr="00BE4B64">
        <w:rPr>
          <w:rFonts w:ascii="Times New Roman" w:hAnsi="Times New Roman" w:cs="Times New Roman"/>
        </w:rPr>
        <w:t xml:space="preserve">, and Supplementary </w:t>
      </w:r>
      <w:r w:rsidRPr="00BE4B64">
        <w:rPr>
          <w:rFonts w:ascii="Times New Roman" w:hAnsi="Times New Roman" w:cs="Times New Roman"/>
        </w:rPr>
        <w:lastRenderedPageBreak/>
        <w:t xml:space="preserve">Table </w:t>
      </w:r>
      <w:r w:rsidR="007D516B" w:rsidRPr="00BE4B64">
        <w:rPr>
          <w:rFonts w:ascii="Times New Roman" w:hAnsi="Times New Roman" w:cs="Times New Roman"/>
          <w:lang w:eastAsia="zh-CN"/>
        </w:rPr>
        <w:t>4</w:t>
      </w:r>
      <w:r w:rsidR="001F26E5" w:rsidRPr="00BE4B64">
        <w:rPr>
          <w:rFonts w:ascii="Times New Roman" w:hAnsi="Times New Roman" w:cs="Times New Roman"/>
          <w:lang w:eastAsia="zh-CN"/>
        </w:rPr>
        <w:t>8</w:t>
      </w:r>
      <w:r w:rsidRPr="00BE4B64">
        <w:rPr>
          <w:rFonts w:ascii="Times New Roman" w:hAnsi="Times New Roman" w:cs="Times New Roman"/>
        </w:rPr>
        <w:t xml:space="preserve"> show the SNP-based h</w:t>
      </w:r>
      <w:r w:rsidRPr="00BE4B64">
        <w:rPr>
          <w:rFonts w:ascii="Times New Roman" w:hAnsi="Times New Roman" w:cs="Times New Roman"/>
          <w:vertAlign w:val="superscript"/>
        </w:rPr>
        <w:t>2</w:t>
      </w:r>
      <w:r w:rsidRPr="00BE4B64">
        <w:rPr>
          <w:rFonts w:ascii="Times New Roman" w:hAnsi="Times New Roman" w:cs="Times New Roman"/>
        </w:rPr>
        <w:t xml:space="preserve"> estimates for the 11 disorders (on the liability scale</w:t>
      </w:r>
      <w:r w:rsidR="09EB94C6" w:rsidRPr="00BE4B64">
        <w:rPr>
          <w:rFonts w:ascii="Times New Roman" w:hAnsi="Times New Roman" w:cs="Times New Roman"/>
        </w:rPr>
        <w:t>; Figure 1B</w:t>
      </w:r>
      <w:r w:rsidRPr="00BE4B64">
        <w:rPr>
          <w:rFonts w:ascii="Times New Roman" w:hAnsi="Times New Roman" w:cs="Times New Roman"/>
        </w:rPr>
        <w:t>) and for the residual variance in each psychiatric disorder after accounting for the genetic effects associated with p (on the observed scale</w:t>
      </w:r>
      <w:r w:rsidR="427B149B" w:rsidRPr="00BE4B64">
        <w:rPr>
          <w:rFonts w:ascii="Times New Roman" w:hAnsi="Times New Roman" w:cs="Times New Roman"/>
        </w:rPr>
        <w:t>; Figure 1C</w:t>
      </w:r>
      <w:r w:rsidRPr="00BE4B64">
        <w:rPr>
          <w:rFonts w:ascii="Times New Roman" w:hAnsi="Times New Roman" w:cs="Times New Roman"/>
        </w:rPr>
        <w:t>). In general, the pattern of SNP h</w:t>
      </w:r>
      <w:r w:rsidRPr="00BE4B64">
        <w:rPr>
          <w:rFonts w:ascii="Times New Roman" w:hAnsi="Times New Roman" w:cs="Times New Roman"/>
          <w:vertAlign w:val="superscript"/>
        </w:rPr>
        <w:t>2</w:t>
      </w:r>
      <w:r w:rsidRPr="00BE4B64">
        <w:rPr>
          <w:rFonts w:ascii="Times New Roman" w:hAnsi="Times New Roman" w:cs="Times New Roman"/>
        </w:rPr>
        <w:t xml:space="preserve"> remained similar before and after controlling for p. For example, the highest SNP h</w:t>
      </w:r>
      <w:r w:rsidRPr="00BE4B64">
        <w:rPr>
          <w:rFonts w:ascii="Times New Roman" w:hAnsi="Times New Roman" w:cs="Times New Roman"/>
          <w:vertAlign w:val="superscript"/>
        </w:rPr>
        <w:t>2</w:t>
      </w:r>
      <w:r w:rsidRPr="00BE4B64">
        <w:rPr>
          <w:rFonts w:ascii="Times New Roman" w:hAnsi="Times New Roman" w:cs="Times New Roman"/>
        </w:rPr>
        <w:t xml:space="preserve"> were observed for OCD and TS </w:t>
      </w:r>
      <w:r w:rsidR="00ED58FC" w:rsidRPr="00BE4B64">
        <w:rPr>
          <w:rFonts w:ascii="Times New Roman" w:hAnsi="Times New Roman" w:cs="Times New Roman"/>
        </w:rPr>
        <w:t>(.</w:t>
      </w:r>
      <w:r w:rsidR="00100F7B" w:rsidRPr="00BE4B64">
        <w:rPr>
          <w:rFonts w:ascii="Times New Roman" w:hAnsi="Times New Roman" w:cs="Times New Roman"/>
          <w:lang w:eastAsia="zh-CN"/>
        </w:rPr>
        <w:t>49</w:t>
      </w:r>
      <w:r w:rsidR="00ED58FC" w:rsidRPr="00BE4B64">
        <w:rPr>
          <w:rFonts w:ascii="Times New Roman" w:hAnsi="Times New Roman" w:cs="Times New Roman"/>
        </w:rPr>
        <w:t xml:space="preserve"> and .</w:t>
      </w:r>
      <w:r w:rsidR="00100F7B" w:rsidRPr="00BE4B64">
        <w:rPr>
          <w:rFonts w:ascii="Times New Roman" w:hAnsi="Times New Roman" w:cs="Times New Roman"/>
          <w:lang w:eastAsia="zh-CN"/>
        </w:rPr>
        <w:t>49</w:t>
      </w:r>
      <w:r w:rsidR="00ED58FC" w:rsidRPr="00BE4B64">
        <w:rPr>
          <w:rFonts w:ascii="Times New Roman" w:hAnsi="Times New Roman" w:cs="Times New Roman"/>
        </w:rPr>
        <w:t xml:space="preserve">, respectively) </w:t>
      </w:r>
      <w:r w:rsidRPr="00BE4B64">
        <w:rPr>
          <w:rFonts w:ascii="Times New Roman" w:hAnsi="Times New Roman" w:cs="Times New Roman"/>
        </w:rPr>
        <w:t>and the lowest estimates for ALCH and PTSD</w:t>
      </w:r>
      <w:r w:rsidR="00ED58FC" w:rsidRPr="00BE4B64">
        <w:rPr>
          <w:rFonts w:ascii="Times New Roman" w:hAnsi="Times New Roman" w:cs="Times New Roman"/>
        </w:rPr>
        <w:t xml:space="preserve"> (.</w:t>
      </w:r>
      <w:r w:rsidR="00100F7B" w:rsidRPr="00BE4B64">
        <w:rPr>
          <w:rFonts w:ascii="Times New Roman" w:hAnsi="Times New Roman" w:cs="Times New Roman"/>
          <w:lang w:eastAsia="zh-CN"/>
        </w:rPr>
        <w:t>02</w:t>
      </w:r>
      <w:r w:rsidR="00ED58FC" w:rsidRPr="00BE4B64">
        <w:rPr>
          <w:rFonts w:ascii="Times New Roman" w:hAnsi="Times New Roman" w:cs="Times New Roman"/>
        </w:rPr>
        <w:t xml:space="preserve"> and .</w:t>
      </w:r>
      <w:r w:rsidR="00920A1A" w:rsidRPr="00BE4B64">
        <w:rPr>
          <w:rFonts w:ascii="Times New Roman" w:hAnsi="Times New Roman" w:cs="Times New Roman"/>
          <w:lang w:eastAsia="zh-CN"/>
        </w:rPr>
        <w:t>04</w:t>
      </w:r>
      <w:r w:rsidR="00ED58FC" w:rsidRPr="00BE4B64">
        <w:rPr>
          <w:rFonts w:ascii="Times New Roman" w:hAnsi="Times New Roman" w:cs="Times New Roman"/>
        </w:rPr>
        <w:t>)</w:t>
      </w:r>
      <w:r w:rsidRPr="00BE4B64">
        <w:rPr>
          <w:rFonts w:ascii="Times New Roman" w:hAnsi="Times New Roman" w:cs="Times New Roman"/>
        </w:rPr>
        <w:t xml:space="preserve">. </w:t>
      </w:r>
    </w:p>
    <w:p w14:paraId="10CEC3A6" w14:textId="77777777" w:rsidR="00F24451" w:rsidRPr="00BE4B64" w:rsidRDefault="00F24451" w:rsidP="00BE4B64">
      <w:pPr>
        <w:spacing w:beforeLines="20" w:before="48" w:line="360" w:lineRule="auto"/>
        <w:rPr>
          <w:rFonts w:ascii="Times New Roman" w:hAnsi="Times New Roman" w:cs="Times New Roman"/>
          <w:i/>
          <w:iCs/>
        </w:rPr>
      </w:pPr>
    </w:p>
    <w:p w14:paraId="306C6DA2" w14:textId="0770E35B" w:rsidR="00C428A1" w:rsidRPr="00BE4B64" w:rsidRDefault="00C428A1" w:rsidP="00BE4B64">
      <w:pPr>
        <w:spacing w:beforeLines="20" w:before="48" w:line="360" w:lineRule="auto"/>
        <w:rPr>
          <w:rFonts w:ascii="Times New Roman" w:hAnsi="Times New Roman" w:cs="Times New Roman"/>
          <w:b/>
          <w:bCs/>
        </w:rPr>
      </w:pPr>
      <w:r w:rsidRPr="00BE4B64">
        <w:rPr>
          <w:rFonts w:ascii="Times New Roman" w:hAnsi="Times New Roman" w:cs="Times New Roman"/>
          <w:b/>
          <w:bCs/>
          <w:i/>
          <w:iCs/>
        </w:rPr>
        <w:t>Removing transdiagnostic genetic effects significantly changed genetic relationships between psychiatric disorders.</w:t>
      </w:r>
    </w:p>
    <w:p w14:paraId="4AB6BF63" w14:textId="77777777" w:rsidR="00C428A1" w:rsidRPr="00BE4B64" w:rsidRDefault="00C428A1" w:rsidP="00BE4B64">
      <w:pPr>
        <w:spacing w:line="360" w:lineRule="auto"/>
        <w:rPr>
          <w:rFonts w:ascii="Times New Roman" w:eastAsiaTheme="minorEastAsia" w:hAnsi="Times New Roman" w:cs="Times New Roman"/>
        </w:rPr>
      </w:pPr>
      <w:r w:rsidRPr="00BE4B64">
        <w:rPr>
          <w:rFonts w:ascii="Times New Roman" w:eastAsiaTheme="minorEastAsia" w:hAnsi="Times New Roman" w:cs="Times New Roman"/>
        </w:rPr>
        <w:t xml:space="preserve"> </w:t>
      </w:r>
    </w:p>
    <w:p w14:paraId="238A1F07" w14:textId="74B4A2CC" w:rsidR="001A7A87" w:rsidRPr="00BE4B64" w:rsidRDefault="001A7A87" w:rsidP="00BE4B64">
      <w:pPr>
        <w:spacing w:line="360" w:lineRule="auto"/>
        <w:rPr>
          <w:rFonts w:ascii="Times New Roman" w:hAnsi="Times New Roman" w:cs="Times New Roman"/>
        </w:rPr>
      </w:pPr>
      <w:r w:rsidRPr="00BE4B64">
        <w:rPr>
          <w:rFonts w:ascii="Times New Roman" w:hAnsi="Times New Roman" w:cs="Times New Roman"/>
        </w:rPr>
        <w:t>Figure 2 compares genetic correlations between each disorder and the other 10 disorders before and after removing the genetic variance each has in common with p</w:t>
      </w:r>
      <w:r w:rsidR="00ED58FC" w:rsidRPr="00BE4B64">
        <w:rPr>
          <w:rFonts w:ascii="Times New Roman" w:hAnsi="Times New Roman" w:cs="Times New Roman"/>
        </w:rPr>
        <w:t xml:space="preserve"> </w:t>
      </w:r>
      <w:r w:rsidRPr="00BE4B64">
        <w:rPr>
          <w:rFonts w:ascii="Times New Roman" w:hAnsi="Times New Roman" w:cs="Times New Roman"/>
        </w:rPr>
        <w:t>(</w:t>
      </w:r>
      <w:r w:rsidR="00ED58FC" w:rsidRPr="00BE4B64">
        <w:rPr>
          <w:rFonts w:ascii="Times New Roman" w:hAnsi="Times New Roman" w:cs="Times New Roman"/>
        </w:rPr>
        <w:t xml:space="preserve">see </w:t>
      </w:r>
      <w:r w:rsidRPr="00BE4B64">
        <w:rPr>
          <w:rFonts w:ascii="Times New Roman" w:hAnsi="Times New Roman" w:cs="Times New Roman"/>
        </w:rPr>
        <w:t xml:space="preserve">Supplementary Figure </w:t>
      </w:r>
      <w:r w:rsidR="000B322A" w:rsidRPr="00BE4B64">
        <w:rPr>
          <w:rFonts w:ascii="Times New Roman" w:hAnsi="Times New Roman" w:cs="Times New Roman"/>
        </w:rPr>
        <w:t>S</w:t>
      </w:r>
      <w:r w:rsidR="00112518" w:rsidRPr="00BE4B64">
        <w:rPr>
          <w:rFonts w:ascii="Times New Roman" w:hAnsi="Times New Roman" w:cs="Times New Roman"/>
          <w:lang w:eastAsia="zh-CN"/>
        </w:rPr>
        <w:t xml:space="preserve">2 </w:t>
      </w:r>
      <w:r w:rsidR="00ED58FC" w:rsidRPr="00BE4B64">
        <w:rPr>
          <w:rFonts w:ascii="Times New Roman" w:hAnsi="Times New Roman" w:cs="Times New Roman"/>
        </w:rPr>
        <w:t xml:space="preserve">for </w:t>
      </w:r>
      <w:r w:rsidRPr="00BE4B64">
        <w:rPr>
          <w:rFonts w:ascii="Times New Roman" w:hAnsi="Times New Roman" w:cs="Times New Roman"/>
        </w:rPr>
        <w:t xml:space="preserve">the full genetic correlation matrices as heat maps and Supplementary Table </w:t>
      </w:r>
      <w:r w:rsidR="000B322A" w:rsidRPr="00BE4B64">
        <w:rPr>
          <w:rFonts w:ascii="Times New Roman" w:hAnsi="Times New Roman" w:cs="Times New Roman"/>
          <w:lang w:eastAsia="zh-CN"/>
        </w:rPr>
        <w:t>2</w:t>
      </w:r>
      <w:r w:rsidR="00920A1A" w:rsidRPr="00BE4B64">
        <w:rPr>
          <w:rFonts w:ascii="Times New Roman" w:hAnsi="Times New Roman" w:cs="Times New Roman"/>
          <w:lang w:eastAsia="zh-CN"/>
        </w:rPr>
        <w:t xml:space="preserve"> and </w:t>
      </w:r>
      <w:r w:rsidR="00722F01" w:rsidRPr="00BE4B64">
        <w:rPr>
          <w:rFonts w:ascii="Times New Roman" w:hAnsi="Times New Roman" w:cs="Times New Roman"/>
          <w:lang w:eastAsia="zh-CN"/>
        </w:rPr>
        <w:t>4</w:t>
      </w:r>
      <w:r w:rsidR="00722F01" w:rsidRPr="00BE4B64">
        <w:rPr>
          <w:rFonts w:ascii="Times New Roman" w:hAnsi="Times New Roman" w:cs="Times New Roman"/>
        </w:rPr>
        <w:t xml:space="preserve"> for</w:t>
      </w:r>
      <w:r w:rsidR="00ED58FC" w:rsidRPr="00BE4B64">
        <w:rPr>
          <w:rFonts w:ascii="Times New Roman" w:hAnsi="Times New Roman" w:cs="Times New Roman"/>
        </w:rPr>
        <w:t xml:space="preserve"> the</w:t>
      </w:r>
      <w:r w:rsidRPr="00BE4B64">
        <w:rPr>
          <w:rFonts w:ascii="Times New Roman" w:hAnsi="Times New Roman" w:cs="Times New Roman"/>
        </w:rPr>
        <w:t xml:space="preserve"> genetic correlation</w:t>
      </w:r>
      <w:r w:rsidR="00ED58FC" w:rsidRPr="00BE4B64">
        <w:rPr>
          <w:rFonts w:ascii="Times New Roman" w:hAnsi="Times New Roman" w:cs="Times New Roman"/>
        </w:rPr>
        <w:t xml:space="preserve"> estimates</w:t>
      </w:r>
      <w:r w:rsidRPr="00BE4B64">
        <w:rPr>
          <w:rFonts w:ascii="Times New Roman" w:hAnsi="Times New Roman" w:cs="Times New Roman"/>
        </w:rPr>
        <w:t xml:space="preserve"> and confidence intervals.) It can be seen from Figure 2 that genetic correlations were lower after accounting for p. The average genetic correlation dropped from 0.29 to -0.0</w:t>
      </w:r>
      <w:r w:rsidR="00EF4A2A" w:rsidRPr="00BE4B64">
        <w:rPr>
          <w:rFonts w:ascii="Times New Roman" w:hAnsi="Times New Roman" w:cs="Times New Roman"/>
          <w:lang w:eastAsia="zh-CN"/>
        </w:rPr>
        <w:t>5</w:t>
      </w:r>
      <w:r w:rsidRPr="00BE4B64">
        <w:rPr>
          <w:rFonts w:ascii="Times New Roman" w:hAnsi="Times New Roman" w:cs="Times New Roman"/>
        </w:rPr>
        <w:t xml:space="preserve"> after residualizing p. This reduction in genetic correlation </w:t>
      </w:r>
      <w:r w:rsidR="00ED58FC" w:rsidRPr="00BE4B64">
        <w:rPr>
          <w:rFonts w:ascii="Times New Roman" w:hAnsi="Times New Roman" w:cs="Times New Roman"/>
        </w:rPr>
        <w:t xml:space="preserve">suggests </w:t>
      </w:r>
      <w:r w:rsidRPr="00BE4B64">
        <w:rPr>
          <w:rFonts w:ascii="Times New Roman" w:hAnsi="Times New Roman" w:cs="Times New Roman"/>
        </w:rPr>
        <w:t xml:space="preserve">greater specificity in that the pervasive contribution of p to the positive manifold of genetic correlations is reduced. </w:t>
      </w:r>
    </w:p>
    <w:p w14:paraId="04D5171A" w14:textId="77777777" w:rsidR="001A7A87" w:rsidRPr="00BE4B64" w:rsidRDefault="001A7A87" w:rsidP="00BE4B64">
      <w:pPr>
        <w:spacing w:line="360" w:lineRule="auto"/>
        <w:rPr>
          <w:rFonts w:ascii="Times New Roman" w:hAnsi="Times New Roman" w:cs="Times New Roman"/>
        </w:rPr>
      </w:pPr>
    </w:p>
    <w:p w14:paraId="3772D1F7" w14:textId="1B2019E7" w:rsidR="001C3C6F" w:rsidRPr="00BE4B64" w:rsidRDefault="001A7A87" w:rsidP="00BE4B64">
      <w:pPr>
        <w:spacing w:line="360" w:lineRule="auto"/>
        <w:rPr>
          <w:rFonts w:ascii="Times New Roman" w:hAnsi="Times New Roman" w:cs="Times New Roman"/>
        </w:rPr>
      </w:pPr>
      <w:r w:rsidRPr="00BE4B64">
        <w:rPr>
          <w:rFonts w:ascii="Times New Roman" w:hAnsi="Times New Roman" w:cs="Times New Roman"/>
        </w:rPr>
        <w:t xml:space="preserve">The major finding visualized in Figure 2 is that the reductions in transdiagnostic correlations are not uniform – that is, the blue and green lines are not parallel. For example, consider the genetic correlations between ADHD corrected and uncorrected for p with PTSD and MDD. Uncorrected for p, the genetic correlation between ADHD and PTSD is very high, 0.72. When ADHD </w:t>
      </w:r>
      <w:r w:rsidR="094280A1" w:rsidRPr="00BE4B64">
        <w:rPr>
          <w:rFonts w:ascii="Times New Roman" w:hAnsi="Times New Roman" w:cs="Times New Roman"/>
        </w:rPr>
        <w:t>and PTSD are</w:t>
      </w:r>
      <w:r w:rsidRPr="00BE4B64">
        <w:rPr>
          <w:rFonts w:ascii="Times New Roman" w:hAnsi="Times New Roman" w:cs="Times New Roman"/>
        </w:rPr>
        <w:t xml:space="preserve"> corrected for p, the genetic correlation declines to 0.5</w:t>
      </w:r>
      <w:r w:rsidR="00E71177" w:rsidRPr="00BE4B64">
        <w:rPr>
          <w:rFonts w:ascii="Times New Roman" w:hAnsi="Times New Roman" w:cs="Times New Roman"/>
          <w:lang w:eastAsia="zh-CN"/>
        </w:rPr>
        <w:t>0</w:t>
      </w:r>
      <w:r w:rsidRPr="00BE4B64">
        <w:rPr>
          <w:rFonts w:ascii="Times New Roman" w:hAnsi="Times New Roman" w:cs="Times New Roman"/>
        </w:rPr>
        <w:t>. This means that the substantial genetic correlation between ADHD and PTSD is only slightly due to p</w:t>
      </w:r>
      <w:r w:rsidR="00DD2F6E" w:rsidRPr="00BE4B64">
        <w:rPr>
          <w:rFonts w:ascii="Times New Roman" w:hAnsi="Times New Roman" w:cs="Times New Roman"/>
          <w:lang w:eastAsia="zh-CN"/>
        </w:rPr>
        <w:t xml:space="preserve">. </w:t>
      </w:r>
      <w:r w:rsidRPr="00BE4B64">
        <w:rPr>
          <w:rFonts w:ascii="Times New Roman" w:hAnsi="Times New Roman" w:cs="Times New Roman"/>
        </w:rPr>
        <w:t>In contrast, for MDD, the genetic correlation with ADHD drops from 0.</w:t>
      </w:r>
      <w:r w:rsidR="009414D5" w:rsidRPr="00BE4B64">
        <w:rPr>
          <w:rFonts w:ascii="Times New Roman" w:hAnsi="Times New Roman" w:cs="Times New Roman"/>
          <w:lang w:eastAsia="zh-CN"/>
        </w:rPr>
        <w:t>52</w:t>
      </w:r>
      <w:r w:rsidRPr="00BE4B64">
        <w:rPr>
          <w:rFonts w:ascii="Times New Roman" w:hAnsi="Times New Roman" w:cs="Times New Roman"/>
        </w:rPr>
        <w:t xml:space="preserve"> to -0.0</w:t>
      </w:r>
      <w:r w:rsidR="00921BFD" w:rsidRPr="00BE4B64">
        <w:rPr>
          <w:rFonts w:ascii="Times New Roman" w:hAnsi="Times New Roman" w:cs="Times New Roman"/>
          <w:lang w:eastAsia="zh-CN"/>
        </w:rPr>
        <w:t>8</w:t>
      </w:r>
      <w:r w:rsidRPr="00BE4B64">
        <w:rPr>
          <w:rFonts w:ascii="Times New Roman" w:hAnsi="Times New Roman" w:cs="Times New Roman"/>
        </w:rPr>
        <w:t xml:space="preserve">. In other words, the substantial genetic correlation between ADHD and MDD disappears when ADHD is corrected for p, suggesting that the ostensible genetic relationship between ADHD and MDD is completely mediated by p.  </w:t>
      </w:r>
    </w:p>
    <w:p w14:paraId="11F71F8B" w14:textId="77777777" w:rsidR="001A7A87" w:rsidRPr="00BE4B64" w:rsidRDefault="001A7A87" w:rsidP="00BE4B64">
      <w:pPr>
        <w:spacing w:beforeLines="20" w:before="48" w:line="360" w:lineRule="auto"/>
        <w:rPr>
          <w:rFonts w:ascii="Times New Roman" w:hAnsi="Times New Roman" w:cs="Times New Roman"/>
        </w:rPr>
      </w:pPr>
    </w:p>
    <w:p w14:paraId="79BA455D" w14:textId="0D2EA5F6" w:rsidR="001A7A87" w:rsidRPr="00BE4B64" w:rsidRDefault="00187663" w:rsidP="00BE4B64">
      <w:pPr>
        <w:spacing w:line="360" w:lineRule="auto"/>
        <w:rPr>
          <w:rFonts w:ascii="Times New Roman" w:hAnsi="Times New Roman" w:cs="Times New Roman"/>
        </w:rPr>
      </w:pPr>
      <w:r w:rsidRPr="00BE4B64">
        <w:rPr>
          <w:rFonts w:ascii="Times New Roman" w:hAnsi="Times New Roman" w:cs="Times New Roman"/>
          <w:lang w:eastAsia="zh-CN"/>
        </w:rPr>
        <w:t>The unexpected changes</w:t>
      </w:r>
      <w:r w:rsidR="001A7A87" w:rsidRPr="00BE4B64">
        <w:rPr>
          <w:rFonts w:ascii="Times New Roman" w:hAnsi="Times New Roman" w:cs="Times New Roman"/>
        </w:rPr>
        <w:t xml:space="preserve"> are cases where the genetic correlations between pairs of disorders goes from positive to negative. For example, the genetic correlation between BIP and MDD </w:t>
      </w:r>
      <w:r w:rsidR="001A7A87" w:rsidRPr="00BE4B64">
        <w:rPr>
          <w:rFonts w:ascii="Times New Roman" w:hAnsi="Times New Roman" w:cs="Times New Roman"/>
        </w:rPr>
        <w:lastRenderedPageBreak/>
        <w:t xml:space="preserve">uncorrected for p was substantially positive (0.44), but after controlling for p, the genetic correlation became negative (-0.64). </w:t>
      </w:r>
    </w:p>
    <w:p w14:paraId="1A291195" w14:textId="77777777" w:rsidR="001A7A87" w:rsidRPr="00BE4B64" w:rsidRDefault="001A7A87" w:rsidP="00BE4B64">
      <w:pPr>
        <w:spacing w:line="360" w:lineRule="auto"/>
        <w:rPr>
          <w:rFonts w:ascii="Times New Roman" w:hAnsi="Times New Roman" w:cs="Times New Roman"/>
        </w:rPr>
      </w:pPr>
    </w:p>
    <w:p w14:paraId="2AFFC851" w14:textId="50269498" w:rsidR="00954292" w:rsidRPr="00BE4B64" w:rsidRDefault="00954292" w:rsidP="00BE4B64">
      <w:pPr>
        <w:spacing w:line="360" w:lineRule="auto"/>
        <w:rPr>
          <w:rFonts w:ascii="Times New Roman" w:hAnsi="Times New Roman" w:cs="Times New Roman"/>
        </w:rPr>
      </w:pPr>
      <w:r w:rsidRPr="00BE4B64">
        <w:rPr>
          <w:rFonts w:ascii="Times New Roman" w:hAnsi="Times New Roman" w:cs="Times New Roman"/>
        </w:rPr>
        <w:t>Like ADHD and PTSD, for some pairs of disorders, genetic correlations remained substantial after accounting for transdiagnostic effects. For example, moderate to strong genetic correlations between ANX and MDD (</w:t>
      </w:r>
      <w:proofErr w:type="spellStart"/>
      <w:r w:rsidRPr="00BE4B64">
        <w:rPr>
          <w:rFonts w:ascii="Times New Roman" w:hAnsi="Times New Roman" w:cs="Times New Roman"/>
        </w:rPr>
        <w:t>rG</w:t>
      </w:r>
      <w:proofErr w:type="spellEnd"/>
      <w:r w:rsidRPr="00BE4B64">
        <w:rPr>
          <w:rFonts w:ascii="Times New Roman" w:hAnsi="Times New Roman" w:cs="Times New Roman"/>
        </w:rPr>
        <w:t xml:space="preserve"> = 0.</w:t>
      </w:r>
      <w:r w:rsidR="00BE2DD0" w:rsidRPr="00BE4B64">
        <w:rPr>
          <w:rFonts w:ascii="Times New Roman" w:hAnsi="Times New Roman" w:cs="Times New Roman"/>
          <w:lang w:eastAsia="zh-CN"/>
        </w:rPr>
        <w:t>74</w:t>
      </w:r>
      <w:r w:rsidRPr="00BE4B64">
        <w:rPr>
          <w:rFonts w:ascii="Times New Roman" w:hAnsi="Times New Roman" w:cs="Times New Roman"/>
        </w:rPr>
        <w:t>, SE = 0.08) and between SCZ and BIP (</w:t>
      </w:r>
      <w:proofErr w:type="spellStart"/>
      <w:r w:rsidRPr="00BE4B64">
        <w:rPr>
          <w:rFonts w:ascii="Times New Roman" w:hAnsi="Times New Roman" w:cs="Times New Roman"/>
        </w:rPr>
        <w:t>rG</w:t>
      </w:r>
      <w:proofErr w:type="spellEnd"/>
      <w:r w:rsidRPr="00BE4B64">
        <w:rPr>
          <w:rFonts w:ascii="Times New Roman" w:hAnsi="Times New Roman" w:cs="Times New Roman"/>
        </w:rPr>
        <w:t xml:space="preserve"> = 0.4</w:t>
      </w:r>
      <w:r w:rsidR="000D0FBF" w:rsidRPr="00BE4B64">
        <w:rPr>
          <w:rFonts w:ascii="Times New Roman" w:hAnsi="Times New Roman" w:cs="Times New Roman"/>
          <w:lang w:eastAsia="zh-CN"/>
        </w:rPr>
        <w:t>2</w:t>
      </w:r>
      <w:r w:rsidRPr="00BE4B64">
        <w:rPr>
          <w:rFonts w:ascii="Times New Roman" w:hAnsi="Times New Roman" w:cs="Times New Roman"/>
        </w:rPr>
        <w:t xml:space="preserve">, SE = 0.04) could still be observed. </w:t>
      </w:r>
      <w:r w:rsidR="00722F01" w:rsidRPr="00BE4B64">
        <w:rPr>
          <w:rFonts w:ascii="Times New Roman" w:hAnsi="Times New Roman" w:cs="Times New Roman"/>
          <w:lang w:eastAsia="zh-CN"/>
        </w:rPr>
        <w:t>F</w:t>
      </w:r>
      <w:r w:rsidRPr="00BE4B64">
        <w:rPr>
          <w:rFonts w:ascii="Times New Roman" w:hAnsi="Times New Roman" w:cs="Times New Roman"/>
        </w:rPr>
        <w:t xml:space="preserve">or other pairs of disorders, </w:t>
      </w:r>
      <w:r w:rsidR="00722F01" w:rsidRPr="00BE4B64">
        <w:rPr>
          <w:rFonts w:ascii="Times New Roman" w:hAnsi="Times New Roman" w:cs="Times New Roman"/>
          <w:lang w:eastAsia="zh-CN"/>
        </w:rPr>
        <w:t>l</w:t>
      </w:r>
      <w:r w:rsidR="00722F01" w:rsidRPr="00BE4B64">
        <w:rPr>
          <w:rFonts w:ascii="Times New Roman" w:hAnsi="Times New Roman" w:cs="Times New Roman"/>
        </w:rPr>
        <w:t>ike ADHD and MDD, genetic</w:t>
      </w:r>
      <w:r w:rsidRPr="00BE4B64">
        <w:rPr>
          <w:rFonts w:ascii="Times New Roman" w:hAnsi="Times New Roman" w:cs="Times New Roman"/>
        </w:rPr>
        <w:t xml:space="preserve"> associations were not significant after accounting for transdiagnostic genetic effects. This could be observed most notably for the otherwise strong correlation between PTSD and ANX (</w:t>
      </w:r>
      <w:proofErr w:type="spellStart"/>
      <w:r w:rsidRPr="00BE4B64">
        <w:rPr>
          <w:rFonts w:ascii="Times New Roman" w:hAnsi="Times New Roman" w:cs="Times New Roman"/>
        </w:rPr>
        <w:t>rG</w:t>
      </w:r>
      <w:proofErr w:type="spellEnd"/>
      <w:r w:rsidRPr="00BE4B64">
        <w:rPr>
          <w:rFonts w:ascii="Times New Roman" w:hAnsi="Times New Roman" w:cs="Times New Roman"/>
        </w:rPr>
        <w:t xml:space="preserve"> = 0.63, SE = 0.08), which was reduced to 0.</w:t>
      </w:r>
      <w:r w:rsidR="00114995" w:rsidRPr="00BE4B64">
        <w:rPr>
          <w:rFonts w:ascii="Times New Roman" w:hAnsi="Times New Roman" w:cs="Times New Roman"/>
          <w:lang w:eastAsia="zh-CN"/>
        </w:rPr>
        <w:t>09</w:t>
      </w:r>
      <w:r w:rsidRPr="00BE4B64">
        <w:rPr>
          <w:rFonts w:ascii="Times New Roman" w:hAnsi="Times New Roman" w:cs="Times New Roman"/>
        </w:rPr>
        <w:t xml:space="preserve"> (SE = 0.1</w:t>
      </w:r>
      <w:r w:rsidR="001E71CA" w:rsidRPr="00BE4B64">
        <w:rPr>
          <w:rFonts w:ascii="Times New Roman" w:hAnsi="Times New Roman" w:cs="Times New Roman"/>
          <w:lang w:eastAsia="zh-CN"/>
        </w:rPr>
        <w:t>7</w:t>
      </w:r>
      <w:r w:rsidRPr="00BE4B64">
        <w:rPr>
          <w:rFonts w:ascii="Times New Roman" w:hAnsi="Times New Roman" w:cs="Times New Roman"/>
        </w:rPr>
        <w:t>) after removing the genetic variance they shared with p. Similarly, the moderate genetic correlation between ASD and ANX (</w:t>
      </w:r>
      <w:proofErr w:type="spellStart"/>
      <w:r w:rsidRPr="00BE4B64">
        <w:rPr>
          <w:rFonts w:ascii="Times New Roman" w:hAnsi="Times New Roman" w:cs="Times New Roman"/>
        </w:rPr>
        <w:t>rG</w:t>
      </w:r>
      <w:proofErr w:type="spellEnd"/>
      <w:r w:rsidRPr="00BE4B64">
        <w:rPr>
          <w:rFonts w:ascii="Times New Roman" w:hAnsi="Times New Roman" w:cs="Times New Roman"/>
        </w:rPr>
        <w:t xml:space="preserve"> = 0.36, SE = 0.05) dropped to </w:t>
      </w:r>
      <w:r w:rsidR="00332247" w:rsidRPr="00BE4B64">
        <w:rPr>
          <w:rFonts w:ascii="Times New Roman" w:hAnsi="Times New Roman" w:cs="Times New Roman"/>
          <w:lang w:eastAsia="zh-CN"/>
        </w:rPr>
        <w:t>-</w:t>
      </w:r>
      <w:r w:rsidRPr="00BE4B64">
        <w:rPr>
          <w:rFonts w:ascii="Times New Roman" w:hAnsi="Times New Roman" w:cs="Times New Roman"/>
        </w:rPr>
        <w:t>0.0</w:t>
      </w:r>
      <w:r w:rsidR="00332247" w:rsidRPr="00BE4B64">
        <w:rPr>
          <w:rFonts w:ascii="Times New Roman" w:hAnsi="Times New Roman" w:cs="Times New Roman"/>
          <w:lang w:eastAsia="zh-CN"/>
        </w:rPr>
        <w:t>3</w:t>
      </w:r>
      <w:r w:rsidRPr="00BE4B64">
        <w:rPr>
          <w:rFonts w:ascii="Times New Roman" w:hAnsi="Times New Roman" w:cs="Times New Roman"/>
        </w:rPr>
        <w:t xml:space="preserve"> (SE = 0.10).</w:t>
      </w:r>
    </w:p>
    <w:p w14:paraId="31B4875F" w14:textId="77777777" w:rsidR="00954292" w:rsidRPr="00BE4B64" w:rsidRDefault="00954292" w:rsidP="00BE4B64">
      <w:pPr>
        <w:spacing w:line="360" w:lineRule="auto"/>
        <w:rPr>
          <w:rFonts w:ascii="Times New Roman" w:hAnsi="Times New Roman" w:cs="Times New Roman"/>
        </w:rPr>
      </w:pPr>
      <w:r w:rsidRPr="00BE4B64">
        <w:rPr>
          <w:rFonts w:ascii="Times New Roman" w:hAnsi="Times New Roman" w:cs="Times New Roman"/>
        </w:rPr>
        <w:t> </w:t>
      </w:r>
    </w:p>
    <w:p w14:paraId="75BA06F9" w14:textId="3BCA9FC6" w:rsidR="00954292" w:rsidRPr="00BE4B64" w:rsidRDefault="00954292" w:rsidP="00BE4B64">
      <w:pPr>
        <w:spacing w:line="360" w:lineRule="auto"/>
        <w:rPr>
          <w:rFonts w:ascii="Times New Roman" w:hAnsi="Times New Roman" w:cs="Times New Roman"/>
        </w:rPr>
      </w:pPr>
      <w:r w:rsidRPr="00BE4B64">
        <w:rPr>
          <w:rFonts w:ascii="Times New Roman" w:hAnsi="Times New Roman" w:cs="Times New Roman"/>
        </w:rPr>
        <w:t>Another pattern of change was observed for the genetic correlations between OCD and ADHD and between TS and PTSD. For these disorder pairs, associations that were previously negative, but small or not significant, remained negative, but their effect size increased substantially. The genetic correlation between OCD and ADHD increased from -0.11 (SE = 0.06) to -0.4</w:t>
      </w:r>
      <w:r w:rsidR="001A6160" w:rsidRPr="00BE4B64">
        <w:rPr>
          <w:rFonts w:ascii="Times New Roman" w:hAnsi="Times New Roman" w:cs="Times New Roman"/>
          <w:lang w:eastAsia="zh-CN"/>
        </w:rPr>
        <w:t>5</w:t>
      </w:r>
      <w:r w:rsidRPr="00BE4B64">
        <w:rPr>
          <w:rFonts w:ascii="Times New Roman" w:hAnsi="Times New Roman" w:cs="Times New Roman"/>
        </w:rPr>
        <w:t xml:space="preserve"> (SE = 0.09), and the genetic correlation between TS and PTSD increased from -0.09 (SE = 0.10) to -0.3</w:t>
      </w:r>
      <w:r w:rsidR="006C26E7" w:rsidRPr="00BE4B64">
        <w:rPr>
          <w:rFonts w:ascii="Times New Roman" w:hAnsi="Times New Roman" w:cs="Times New Roman"/>
          <w:lang w:eastAsia="zh-CN"/>
        </w:rPr>
        <w:t>5</w:t>
      </w:r>
      <w:r w:rsidRPr="00BE4B64">
        <w:rPr>
          <w:rFonts w:ascii="Times New Roman" w:hAnsi="Times New Roman" w:cs="Times New Roman"/>
        </w:rPr>
        <w:t xml:space="preserve"> (SE = 0.</w:t>
      </w:r>
      <w:r w:rsidR="00785A42" w:rsidRPr="00BE4B64">
        <w:rPr>
          <w:rFonts w:ascii="Times New Roman" w:hAnsi="Times New Roman" w:cs="Times New Roman"/>
          <w:lang w:eastAsia="zh-CN"/>
        </w:rPr>
        <w:t>19</w:t>
      </w:r>
      <w:r w:rsidRPr="00BE4B64">
        <w:rPr>
          <w:rFonts w:ascii="Times New Roman" w:hAnsi="Times New Roman" w:cs="Times New Roman"/>
        </w:rPr>
        <w:t xml:space="preserve">). The </w:t>
      </w:r>
      <w:r w:rsidR="00187663" w:rsidRPr="00BE4B64">
        <w:rPr>
          <w:rFonts w:ascii="Times New Roman" w:hAnsi="Times New Roman" w:cs="Times New Roman"/>
          <w:lang w:eastAsia="zh-CN"/>
        </w:rPr>
        <w:t>pronounced</w:t>
      </w:r>
      <w:r w:rsidRPr="00BE4B64">
        <w:rPr>
          <w:rFonts w:ascii="Times New Roman" w:hAnsi="Times New Roman" w:cs="Times New Roman"/>
        </w:rPr>
        <w:t xml:space="preserve"> change emerged </w:t>
      </w:r>
      <w:r w:rsidR="00187663" w:rsidRPr="00BE4B64">
        <w:rPr>
          <w:rFonts w:ascii="Times New Roman" w:hAnsi="Times New Roman" w:cs="Times New Roman"/>
          <w:lang w:eastAsia="zh-CN"/>
        </w:rPr>
        <w:t>between</w:t>
      </w:r>
      <w:r w:rsidR="00187663" w:rsidRPr="00BE4B64">
        <w:rPr>
          <w:rFonts w:ascii="Times New Roman" w:hAnsi="Times New Roman" w:cs="Times New Roman"/>
        </w:rPr>
        <w:t xml:space="preserve"> </w:t>
      </w:r>
      <w:r w:rsidRPr="00BE4B64">
        <w:rPr>
          <w:rFonts w:ascii="Times New Roman" w:hAnsi="Times New Roman" w:cs="Times New Roman"/>
        </w:rPr>
        <w:t>MDD, BIP and SCZ, in which genetic correlations switched from positive to negative after removing transdiagnostic genetic effects. For MDD and SCZ, the genetic correlation changed from 0.34 (SE = .03) to -0.8</w:t>
      </w:r>
      <w:r w:rsidR="00FB3E97" w:rsidRPr="00BE4B64">
        <w:rPr>
          <w:rFonts w:ascii="Times New Roman" w:hAnsi="Times New Roman" w:cs="Times New Roman"/>
          <w:lang w:eastAsia="zh-CN"/>
        </w:rPr>
        <w:t>1</w:t>
      </w:r>
      <w:r w:rsidRPr="00BE4B64">
        <w:rPr>
          <w:rFonts w:ascii="Times New Roman" w:hAnsi="Times New Roman" w:cs="Times New Roman"/>
        </w:rPr>
        <w:t xml:space="preserve"> (SE = 0.05). The change was similar for the association between MDD and BIP, from 0.44 (SE = 0.03) to -0.64 (SE = 0.06). </w:t>
      </w:r>
    </w:p>
    <w:p w14:paraId="7C10942F" w14:textId="10DD976E" w:rsidR="003D54F4" w:rsidRPr="00BE4B64" w:rsidRDefault="003D54F4" w:rsidP="00BE4B64">
      <w:pPr>
        <w:spacing w:line="360" w:lineRule="auto"/>
        <w:rPr>
          <w:rFonts w:ascii="Times New Roman" w:hAnsi="Times New Roman" w:cs="Times New Roman"/>
        </w:rPr>
      </w:pPr>
    </w:p>
    <w:p w14:paraId="63EBFF2E" w14:textId="5C5EF4AB" w:rsidR="003966CD" w:rsidRPr="00BE4B64" w:rsidRDefault="003966CD" w:rsidP="00BE4B64">
      <w:pPr>
        <w:spacing w:line="360" w:lineRule="auto"/>
        <w:rPr>
          <w:rFonts w:ascii="Times New Roman" w:hAnsi="Times New Roman" w:cs="Times New Roman"/>
          <w:highlight w:val="yellow"/>
        </w:rPr>
      </w:pPr>
      <w:r w:rsidRPr="00BE4B64">
        <w:rPr>
          <w:rFonts w:ascii="Times New Roman" w:hAnsi="Times New Roman" w:cs="Times New Roman"/>
        </w:rPr>
        <w:t>The same pattern of genetic correlations was obtained when isolated transdiagnostic effects and obtained disorder-specific summary statistics using a different method that followed a two-step procedure: 1) we create</w:t>
      </w:r>
      <w:r w:rsidR="003D54F4" w:rsidRPr="00BE4B64">
        <w:rPr>
          <w:rFonts w:ascii="Times New Roman" w:hAnsi="Times New Roman" w:cs="Times New Roman"/>
        </w:rPr>
        <w:t>d</w:t>
      </w:r>
      <w:r w:rsidRPr="00BE4B64">
        <w:rPr>
          <w:rFonts w:ascii="Times New Roman" w:hAnsi="Times New Roman" w:cs="Times New Roman"/>
        </w:rPr>
        <w:t xml:space="preserve"> a genomic p factor and</w:t>
      </w:r>
      <w:r w:rsidR="003D54F4" w:rsidRPr="00BE4B64">
        <w:rPr>
          <w:rFonts w:ascii="Times New Roman" w:hAnsi="Times New Roman" w:cs="Times New Roman"/>
        </w:rPr>
        <w:t xml:space="preserve"> </w:t>
      </w:r>
      <w:r w:rsidRPr="00BE4B64">
        <w:rPr>
          <w:rFonts w:ascii="Times New Roman" w:hAnsi="Times New Roman" w:cs="Times New Roman"/>
        </w:rPr>
        <w:t xml:space="preserve">2) </w:t>
      </w:r>
      <w:r w:rsidR="003D54F4" w:rsidRPr="00BE4B64">
        <w:rPr>
          <w:rFonts w:ascii="Times New Roman" w:hAnsi="Times New Roman" w:cs="Times New Roman"/>
        </w:rPr>
        <w:t>w</w:t>
      </w:r>
      <w:r w:rsidRPr="00BE4B64">
        <w:rPr>
          <w:rFonts w:ascii="Times New Roman" w:hAnsi="Times New Roman" w:cs="Times New Roman"/>
        </w:rPr>
        <w:t>e used GWAS-by-subtraction</w:t>
      </w:r>
      <w:r w:rsidR="009A613A" w:rsidRPr="00BE4B64">
        <w:rPr>
          <w:rFonts w:ascii="Times New Roman" w:hAnsi="Times New Roman" w:cs="Times New Roman"/>
          <w:lang w:eastAsia="zh-CN"/>
        </w:rPr>
        <w:t xml:space="preserve"> </w:t>
      </w:r>
      <w:r w:rsidR="009A613A" w:rsidRPr="00BE4B64">
        <w:rPr>
          <w:rFonts w:ascii="Times New Roman" w:hAnsi="Times New Roman" w:cs="Times New Roman"/>
          <w:lang w:eastAsia="zh-CN"/>
        </w:rPr>
        <w:fldChar w:fldCharType="begin">
          <w:fldData xml:space="preserve">PEVuZE5vdGU+PENpdGU+PEF1dGhvcj5EZW1hbmdlPC9BdXRob3I+PFllYXI+MjAyMTwvWWVhcj48
UmVjTnVtPjQ3NDwvUmVjTnVtPjxEaXNwbGF5VGV4dD48c3R5bGUgZmFjZT0ic3VwZXJzY3JpcHQi
PjM0PC9zdHlsZT48L0Rpc3BsYXlUZXh0PjxyZWNvcmQ+PHJlYy1udW1iZXI+NDc0PC9yZWMtbnVt
YmVyPjxmb3JlaWduLWtleXM+PGtleSBhcHA9IkVOIiBkYi1pZD0ieHdmeDkwZjA1NTIyejhlMnN6
bzV0cnd0OXRzYWFlcHRheHZkIiB0aW1lc3RhbXA9IjE3Mzg1OTYwODAiIGd1aWQ9IjFmMmFmYjcz
LTU4NTQtNDgwYi04YjYyLTUyMGYyOWMzMDgzNiI+NDc0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dXJsPmh0dHBzOi8vcG1jLm5jYmkubmxtLm5paC5nb3YvYXJ0aWNsZXMvUE1DNzExNjczNS9wZGYv
RU1TMTE0NjYyLnBkZjwvdXJsPjwvcmVsYXRlZC11cmxzPjwvdXJscz48Y3VzdG9tMT5Db21wZXRp
bmcgSW50ZXJlc3RzIFRoZSBhdXRob3JzIGRlY2xhcmUgbm8gY29tcGV0aW5nIGludGVyZXN0cy48
L2N1c3RvbTE+PGN1c3RvbTI+UE1DNzExNjczNTwvY3VzdG9tMj48ZWxlY3Ryb25pYy1yZXNvdXJj
ZS1udW0+MTAuMTAzOC9zNDE1ODgtMDIwLTAwNzU0LTI8L2VsZWN0cm9uaWMtcmVzb3VyY2UtbnVt
PjxyZW1vdGUtZGF0YWJhc2UtbmFtZT5NZWRsaW5lPC9yZW1vdGUtZGF0YWJhc2UtbmFtZT48cmVt
b3RlLWRhdGFiYXNlLXByb3ZpZGVyPk5MTTwvcmVtb3RlLWRhdGFiYXNlLXByb3ZpZGVyPjxhY2Nl
c3MtZGF0ZT4yMDIyLTAyLTE4VDA5OjIyOjM4PC9hY2Nlc3MtZGF0ZT48L3JlY29yZD48L0NpdGU+
PC9FbmROb3RlPn==
</w:fldData>
        </w:fldChar>
      </w:r>
      <w:r w:rsidR="00E27D6C">
        <w:rPr>
          <w:rFonts w:ascii="Times New Roman" w:hAnsi="Times New Roman" w:cs="Times New Roman"/>
          <w:lang w:eastAsia="zh-CN"/>
        </w:rPr>
        <w:instrText xml:space="preserve"> ADDIN EN.CITE </w:instrText>
      </w:r>
      <w:r w:rsidR="00E27D6C">
        <w:rPr>
          <w:rFonts w:ascii="Times New Roman" w:hAnsi="Times New Roman" w:cs="Times New Roman"/>
          <w:lang w:eastAsia="zh-CN"/>
        </w:rPr>
        <w:fldChar w:fldCharType="begin">
          <w:fldData xml:space="preserve">PEVuZE5vdGU+PENpdGU+PEF1dGhvcj5EZW1hbmdlPC9BdXRob3I+PFllYXI+MjAyMTwvWWVhcj48
UmVjTnVtPjQ3NDwvUmVjTnVtPjxEaXNwbGF5VGV4dD48c3R5bGUgZmFjZT0ic3VwZXJzY3JpcHQi
PjM0PC9zdHlsZT48L0Rpc3BsYXlUZXh0PjxyZWNvcmQ+PHJlYy1udW1iZXI+NDc0PC9yZWMtbnVt
YmVyPjxmb3JlaWduLWtleXM+PGtleSBhcHA9IkVOIiBkYi1pZD0ieHdmeDkwZjA1NTIyejhlMnN6
bzV0cnd0OXRzYWFlcHRheHZkIiB0aW1lc3RhbXA9IjE3Mzg1OTYwODAiIGd1aWQ9IjFmMmFmYjcz
LTU4NTQtNDgwYi04YjYyLTUyMGYyOWMzMDgzNiI+NDc0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dXJsPmh0dHBzOi8vcG1jLm5jYmkubmxtLm5paC5nb3YvYXJ0aWNsZXMvUE1DNzExNjczNS9wZGYv
RU1TMTE0NjYyLnBkZjwvdXJsPjwvcmVsYXRlZC11cmxzPjwvdXJscz48Y3VzdG9tMT5Db21wZXRp
bmcgSW50ZXJlc3RzIFRoZSBhdXRob3JzIGRlY2xhcmUgbm8gY29tcGV0aW5nIGludGVyZXN0cy48
L2N1c3RvbTE+PGN1c3RvbTI+UE1DNzExNjczNTwvY3VzdG9tMj48ZWxlY3Ryb25pYy1yZXNvdXJj
ZS1udW0+MTAuMTAzOC9zNDE1ODgtMDIwLTAwNzU0LTI8L2VsZWN0cm9uaWMtcmVzb3VyY2UtbnVt
PjxyZW1vdGUtZGF0YWJhc2UtbmFtZT5NZWRsaW5lPC9yZW1vdGUtZGF0YWJhc2UtbmFtZT48cmVt
b3RlLWRhdGFiYXNlLXByb3ZpZGVyPk5MTTwvcmVtb3RlLWRhdGFiYXNlLXByb3ZpZGVyPjxhY2Nl
c3MtZGF0ZT4yMDIyLTAyLTE4VDA5OjIyOjM4PC9hY2Nlc3MtZGF0ZT48L3JlY29yZD48L0NpdGU+
PC9FbmROb3RlPn==
</w:fldData>
        </w:fldChar>
      </w:r>
      <w:r w:rsidR="00E27D6C">
        <w:rPr>
          <w:rFonts w:ascii="Times New Roman" w:hAnsi="Times New Roman" w:cs="Times New Roman"/>
          <w:lang w:eastAsia="zh-CN"/>
        </w:rPr>
        <w:instrText xml:space="preserve"> ADDIN EN.CITE.DATA </w:instrText>
      </w:r>
      <w:r w:rsidR="00E27D6C">
        <w:rPr>
          <w:rFonts w:ascii="Times New Roman" w:hAnsi="Times New Roman" w:cs="Times New Roman"/>
          <w:lang w:eastAsia="zh-CN"/>
        </w:rPr>
      </w:r>
      <w:r w:rsidR="00E27D6C">
        <w:rPr>
          <w:rFonts w:ascii="Times New Roman" w:hAnsi="Times New Roman" w:cs="Times New Roman"/>
          <w:lang w:eastAsia="zh-CN"/>
        </w:rPr>
        <w:fldChar w:fldCharType="end"/>
      </w:r>
      <w:r w:rsidR="009A613A" w:rsidRPr="00BE4B64">
        <w:rPr>
          <w:rFonts w:ascii="Times New Roman" w:hAnsi="Times New Roman" w:cs="Times New Roman"/>
          <w:lang w:eastAsia="zh-CN"/>
        </w:rPr>
      </w:r>
      <w:r w:rsidR="009A613A" w:rsidRPr="00BE4B64">
        <w:rPr>
          <w:rFonts w:ascii="Times New Roman" w:hAnsi="Times New Roman" w:cs="Times New Roman"/>
          <w:lang w:eastAsia="zh-CN"/>
        </w:rPr>
        <w:fldChar w:fldCharType="separate"/>
      </w:r>
      <w:r w:rsidR="00E27D6C" w:rsidRPr="00E27D6C">
        <w:rPr>
          <w:rFonts w:ascii="Times New Roman" w:hAnsi="Times New Roman" w:cs="Times New Roman"/>
          <w:noProof/>
          <w:vertAlign w:val="superscript"/>
          <w:lang w:eastAsia="zh-CN"/>
        </w:rPr>
        <w:t>34</w:t>
      </w:r>
      <w:r w:rsidR="009A613A" w:rsidRPr="00BE4B64">
        <w:rPr>
          <w:rFonts w:ascii="Times New Roman" w:hAnsi="Times New Roman" w:cs="Times New Roman"/>
          <w:lang w:eastAsia="zh-CN"/>
        </w:rPr>
        <w:fldChar w:fldCharType="end"/>
      </w:r>
      <w:r w:rsidRPr="00BE4B64">
        <w:rPr>
          <w:rFonts w:ascii="Times New Roman" w:hAnsi="Times New Roman" w:cs="Times New Roman"/>
        </w:rPr>
        <w:t xml:space="preserve"> to separate genetic effects associated with the genomic p-factor constructed at S</w:t>
      </w:r>
      <w:r w:rsidR="003D54F4" w:rsidRPr="00BE4B64">
        <w:rPr>
          <w:rFonts w:ascii="Times New Roman" w:hAnsi="Times New Roman" w:cs="Times New Roman"/>
        </w:rPr>
        <w:t>te</w:t>
      </w:r>
      <w:r w:rsidRPr="00BE4B64">
        <w:rPr>
          <w:rFonts w:ascii="Times New Roman" w:hAnsi="Times New Roman" w:cs="Times New Roman"/>
        </w:rPr>
        <w:t>p 1 from the genetic effects associated with each psychiatric disorder (</w:t>
      </w:r>
      <w:r w:rsidR="003D54F4" w:rsidRPr="00BE4B64">
        <w:rPr>
          <w:rFonts w:ascii="Times New Roman" w:hAnsi="Times New Roman" w:cs="Times New Roman"/>
        </w:rPr>
        <w:t>S</w:t>
      </w:r>
      <w:r w:rsidRPr="00BE4B64">
        <w:rPr>
          <w:rFonts w:ascii="Times New Roman" w:hAnsi="Times New Roman" w:cs="Times New Roman"/>
        </w:rPr>
        <w:t xml:space="preserve">ee Supplementary Note </w:t>
      </w:r>
      <w:r w:rsidR="00944E31" w:rsidRPr="00BE4B64">
        <w:rPr>
          <w:rFonts w:ascii="Times New Roman" w:hAnsi="Times New Roman" w:cs="Times New Roman"/>
        </w:rPr>
        <w:t>5</w:t>
      </w:r>
      <w:r w:rsidRPr="00BE4B64">
        <w:rPr>
          <w:rFonts w:ascii="Times New Roman" w:hAnsi="Times New Roman" w:cs="Times New Roman"/>
        </w:rPr>
        <w:t>).</w:t>
      </w:r>
    </w:p>
    <w:p w14:paraId="408A68DD" w14:textId="6FCC13FF" w:rsidR="00005AF0" w:rsidRPr="00BE4B64" w:rsidRDefault="00C754D1" w:rsidP="00BE4B64">
      <w:pPr>
        <w:spacing w:line="360" w:lineRule="auto"/>
        <w:rPr>
          <w:rFonts w:ascii="Times New Roman" w:hAnsi="Times New Roman" w:cs="Times New Roman"/>
        </w:rPr>
      </w:pPr>
      <w:r w:rsidRPr="00BE4B64">
        <w:rPr>
          <w:rFonts w:ascii="Times New Roman" w:hAnsi="Times New Roman" w:cs="Times New Roman"/>
          <w:noProof/>
        </w:rPr>
        <w:lastRenderedPageBreak/>
        <w:drawing>
          <wp:anchor distT="0" distB="0" distL="114300" distR="114300" simplePos="0" relativeHeight="251659264" behindDoc="0" locked="0" layoutInCell="1" allowOverlap="1" wp14:anchorId="3792F7A6" wp14:editId="33C3E9D9">
            <wp:simplePos x="0" y="0"/>
            <wp:positionH relativeFrom="margin">
              <wp:align>left</wp:align>
            </wp:positionH>
            <wp:positionV relativeFrom="paragraph">
              <wp:posOffset>201930</wp:posOffset>
            </wp:positionV>
            <wp:extent cx="5532755" cy="4974590"/>
            <wp:effectExtent l="0" t="0" r="0" b="0"/>
            <wp:wrapTopAndBottom/>
            <wp:docPr id="14419785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39689" cy="4980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E9504B9" w14:textId="0B86CD00" w:rsidR="00C754D1" w:rsidRPr="00BE4B64" w:rsidRDefault="00C754D1" w:rsidP="00BE4B64">
      <w:pPr>
        <w:spacing w:line="360" w:lineRule="auto"/>
        <w:rPr>
          <w:rFonts w:ascii="Times New Roman" w:eastAsiaTheme="minorEastAsia" w:hAnsi="Times New Roman" w:cs="Times New Roman"/>
          <w:sz w:val="18"/>
          <w:szCs w:val="18"/>
          <w:lang w:eastAsia="zh-CN"/>
        </w:rPr>
      </w:pPr>
      <w:r w:rsidRPr="00BE4B64">
        <w:rPr>
          <w:rFonts w:ascii="Times New Roman" w:eastAsia="Calibri" w:hAnsi="Times New Roman" w:cs="Times New Roman"/>
          <w:b/>
          <w:sz w:val="18"/>
          <w:szCs w:val="18"/>
        </w:rPr>
        <w:t xml:space="preserve">Figure 2| Changes in the landscape of genetic </w:t>
      </w:r>
      <w:r w:rsidR="00187663" w:rsidRPr="00BE4B64">
        <w:rPr>
          <w:rFonts w:ascii="Times New Roman" w:eastAsia="Calibri" w:hAnsi="Times New Roman" w:cs="Times New Roman"/>
          <w:b/>
          <w:sz w:val="18"/>
          <w:szCs w:val="18"/>
        </w:rPr>
        <w:t>correlations</w:t>
      </w:r>
      <w:r w:rsidRPr="00BE4B64">
        <w:rPr>
          <w:rFonts w:ascii="Times New Roman" w:eastAsia="Calibri" w:hAnsi="Times New Roman" w:cs="Times New Roman"/>
          <w:b/>
          <w:sz w:val="18"/>
          <w:szCs w:val="18"/>
        </w:rPr>
        <w:t xml:space="preserve"> between psychiatric disorders after accounting for transdiagnostic effects. </w:t>
      </w:r>
      <w:r w:rsidRPr="00BE4B64">
        <w:rPr>
          <w:rFonts w:ascii="Times New Roman" w:eastAsia="Calibri" w:hAnsi="Times New Roman" w:cs="Times New Roman"/>
          <w:bCs/>
          <w:sz w:val="18"/>
          <w:szCs w:val="18"/>
        </w:rPr>
        <w:t>For every psychiatric disorder, we present</w:t>
      </w:r>
      <w:r w:rsidRPr="00BE4B64">
        <w:rPr>
          <w:rFonts w:ascii="Times New Roman" w:eastAsia="Calibri" w:hAnsi="Times New Roman" w:cs="Times New Roman"/>
          <w:b/>
          <w:sz w:val="18"/>
          <w:szCs w:val="18"/>
        </w:rPr>
        <w:t xml:space="preserve"> </w:t>
      </w:r>
      <w:r w:rsidRPr="00BE4B64">
        <w:rPr>
          <w:rFonts w:ascii="Times New Roman" w:eastAsia="Calibri" w:hAnsi="Times New Roman" w:cs="Times New Roman"/>
          <w:bCs/>
          <w:sz w:val="18"/>
          <w:szCs w:val="18"/>
        </w:rPr>
        <w:t>g</w:t>
      </w:r>
      <w:r w:rsidRPr="00BE4B64">
        <w:rPr>
          <w:rFonts w:ascii="Times New Roman" w:eastAsia="Calibri" w:hAnsi="Times New Roman" w:cs="Times New Roman"/>
          <w:sz w:val="18"/>
          <w:szCs w:val="18"/>
        </w:rPr>
        <w:t xml:space="preserve">enetic correlations with the other 10 psychiatric conditions uncorrected for p (blue line) and the genetic correlations </w:t>
      </w:r>
      <w:r w:rsidR="005A1601" w:rsidRPr="005A1601">
        <w:rPr>
          <w:rFonts w:ascii="Times New Roman" w:eastAsia="Calibri" w:hAnsi="Times New Roman" w:cs="Times New Roman"/>
          <w:sz w:val="18"/>
          <w:szCs w:val="18"/>
        </w:rPr>
        <w:t>with</w:t>
      </w:r>
      <w:r w:rsidRPr="00BE4B64">
        <w:rPr>
          <w:rFonts w:ascii="Times New Roman" w:eastAsia="Calibri" w:hAnsi="Times New Roman" w:cs="Times New Roman"/>
          <w:sz w:val="18"/>
          <w:szCs w:val="18"/>
        </w:rPr>
        <w:t xml:space="preserve"> the other psychiatric disorders after removing the genetic variance captured by the p factor (non-p; green line). Disorders are presented ordered by their loading on the p factor, starting from the highest-loading disorders in the top row (i.e., PTSD, MDD and ANX) to those that shared the least amount of genetic variance with the p factor in the bottom row (i.e., AN and OCD). Correlations were estimated using LDSC within Genomic SEM. ANX, anxiety disorder; MDD, major depressive disorder; PTSD, post-traumatic stress disorder; BIP, bipolar disorder; SCZ, schizophrenia; ADHD = attention-deficit hyperactivity disorder; ASD, autism spectrum disorder; ALCH, problematic alcohol use; OCD, obsessive-compulsive disorder; AN, anorexia nervosa; TS, Tourette syndrome.</w:t>
      </w:r>
    </w:p>
    <w:p w14:paraId="35F2E003" w14:textId="77777777" w:rsidR="00C754D1" w:rsidRPr="00BE4B64" w:rsidRDefault="00C754D1" w:rsidP="00BE4B64">
      <w:pPr>
        <w:spacing w:line="360" w:lineRule="auto"/>
        <w:rPr>
          <w:rFonts w:ascii="Times New Roman" w:hAnsi="Times New Roman" w:cs="Times New Roman"/>
        </w:rPr>
      </w:pPr>
    </w:p>
    <w:p w14:paraId="6B44B49B" w14:textId="77777777" w:rsidR="00EE0326" w:rsidRPr="00BE4B64" w:rsidRDefault="00EE0326" w:rsidP="00BE4B64">
      <w:pPr>
        <w:spacing w:beforeLines="20" w:before="48" w:line="360" w:lineRule="auto"/>
        <w:rPr>
          <w:rFonts w:ascii="Times New Roman" w:hAnsi="Times New Roman" w:cs="Times New Roman"/>
        </w:rPr>
      </w:pPr>
    </w:p>
    <w:p w14:paraId="0D74F519" w14:textId="77777777" w:rsidR="00C428A1" w:rsidRPr="00BE4B64" w:rsidRDefault="00C428A1" w:rsidP="00BE4B64">
      <w:pPr>
        <w:pStyle w:val="Heading2"/>
        <w:spacing w:beforeLines="20" w:before="48" w:line="360" w:lineRule="auto"/>
        <w:rPr>
          <w:rFonts w:ascii="Times New Roman" w:hAnsi="Times New Roman" w:cs="Times New Roman"/>
          <w:szCs w:val="24"/>
        </w:rPr>
      </w:pPr>
      <w:r w:rsidRPr="00BE4B64">
        <w:rPr>
          <w:rFonts w:ascii="Times New Roman" w:hAnsi="Times New Roman" w:cs="Times New Roman"/>
          <w:szCs w:val="24"/>
        </w:rPr>
        <w:t>Genetic architecture of the associations with external traits</w:t>
      </w:r>
    </w:p>
    <w:p w14:paraId="5AEB707C" w14:textId="77777777" w:rsidR="00C428A1" w:rsidRPr="00BE4B64" w:rsidRDefault="00C428A1" w:rsidP="00BE4B64">
      <w:pPr>
        <w:spacing w:beforeLines="20" w:before="48" w:line="360" w:lineRule="auto"/>
        <w:rPr>
          <w:rFonts w:ascii="Times New Roman" w:hAnsi="Times New Roman" w:cs="Times New Roman"/>
        </w:rPr>
      </w:pPr>
    </w:p>
    <w:p w14:paraId="27A9B151" w14:textId="3972B86E" w:rsidR="00C428A1" w:rsidRPr="00BE4B64" w:rsidRDefault="00C428A1" w:rsidP="00BE4B64">
      <w:pPr>
        <w:spacing w:line="360" w:lineRule="auto"/>
        <w:rPr>
          <w:rFonts w:ascii="Times New Roman" w:hAnsi="Times New Roman" w:cs="Times New Roman"/>
        </w:rPr>
      </w:pPr>
      <w:r w:rsidRPr="00BE4B64">
        <w:rPr>
          <w:rFonts w:ascii="Times New Roman" w:hAnsi="Times New Roman" w:cs="Times New Roman"/>
        </w:rPr>
        <w:t xml:space="preserve">In addition to removing transdiagnostic genetic effects from the relationships between psychiatric disorders, we also compared genetic correlations between each of </w:t>
      </w:r>
      <w:r w:rsidR="00234D30" w:rsidRPr="00BE4B64">
        <w:rPr>
          <w:rFonts w:ascii="Times New Roman" w:hAnsi="Times New Roman" w:cs="Times New Roman"/>
        </w:rPr>
        <w:t>the</w:t>
      </w:r>
      <w:r w:rsidRPr="00BE4B64">
        <w:rPr>
          <w:rFonts w:ascii="Times New Roman" w:hAnsi="Times New Roman" w:cs="Times New Roman"/>
        </w:rPr>
        <w:t xml:space="preserve"> 11 </w:t>
      </w:r>
      <w:r w:rsidRPr="00BE4B64">
        <w:rPr>
          <w:rFonts w:ascii="Times New Roman" w:hAnsi="Times New Roman" w:cs="Times New Roman"/>
        </w:rPr>
        <w:lastRenderedPageBreak/>
        <w:t>psychiatric disorders –</w:t>
      </w:r>
      <w:r w:rsidR="00EE3C61" w:rsidRPr="00BE4B64">
        <w:rPr>
          <w:rFonts w:ascii="Times New Roman" w:hAnsi="Times New Roman" w:cs="Times New Roman"/>
        </w:rPr>
        <w:t xml:space="preserve"> </w:t>
      </w:r>
      <w:r w:rsidRPr="00BE4B64">
        <w:rPr>
          <w:rFonts w:ascii="Times New Roman" w:hAnsi="Times New Roman" w:cs="Times New Roman"/>
        </w:rPr>
        <w:t>uncorrected and corrected for p</w:t>
      </w:r>
      <w:r w:rsidR="00EE3C61" w:rsidRPr="00BE4B64">
        <w:rPr>
          <w:rFonts w:ascii="Times New Roman" w:hAnsi="Times New Roman" w:cs="Times New Roman"/>
        </w:rPr>
        <w:t xml:space="preserve"> </w:t>
      </w:r>
      <w:r w:rsidRPr="00BE4B64">
        <w:rPr>
          <w:rFonts w:ascii="Times New Roman" w:hAnsi="Times New Roman" w:cs="Times New Roman"/>
        </w:rPr>
        <w:t>– and 3</w:t>
      </w:r>
      <w:r w:rsidR="6623E84D" w:rsidRPr="00BE4B64">
        <w:rPr>
          <w:rFonts w:ascii="Times New Roman" w:hAnsi="Times New Roman" w:cs="Times New Roman"/>
        </w:rPr>
        <w:t>4</w:t>
      </w:r>
      <w:r w:rsidRPr="00BE4B64">
        <w:rPr>
          <w:rFonts w:ascii="Times New Roman" w:hAnsi="Times New Roman" w:cs="Times New Roman"/>
        </w:rPr>
        <w:t xml:space="preserve"> traits that are not </w:t>
      </w:r>
      <w:r w:rsidR="74AE4898" w:rsidRPr="00BE4B64">
        <w:rPr>
          <w:rFonts w:ascii="Times New Roman" w:hAnsi="Times New Roman" w:cs="Times New Roman"/>
        </w:rPr>
        <w:t>p</w:t>
      </w:r>
      <w:r w:rsidRPr="00BE4B64">
        <w:rPr>
          <w:rFonts w:ascii="Times New Roman" w:hAnsi="Times New Roman" w:cs="Times New Roman"/>
        </w:rPr>
        <w:t xml:space="preserve">sychiatric disorders. We focused on four broad categories of external traits: socio-demographic, anthropometric, health-related, and psychological traits. </w:t>
      </w:r>
      <w:r w:rsidR="7C5657DC" w:rsidRPr="00BE4B64">
        <w:rPr>
          <w:rFonts w:ascii="Times New Roman" w:hAnsi="Times New Roman" w:cs="Times New Roman"/>
        </w:rPr>
        <w:t>T</w:t>
      </w:r>
      <w:r w:rsidRPr="00BE4B64">
        <w:rPr>
          <w:rFonts w:ascii="Times New Roman" w:hAnsi="Times New Roman" w:cs="Times New Roman"/>
        </w:rPr>
        <w:t>hese correlations are shown in</w:t>
      </w:r>
      <w:r w:rsidR="38CA9C08" w:rsidRPr="00BE4B64">
        <w:rPr>
          <w:rFonts w:ascii="Times New Roman" w:hAnsi="Times New Roman" w:cs="Times New Roman"/>
        </w:rPr>
        <w:t xml:space="preserve"> Figure 3 and 4</w:t>
      </w:r>
      <w:r w:rsidRPr="00BE4B64">
        <w:rPr>
          <w:rFonts w:ascii="Times New Roman" w:hAnsi="Times New Roman" w:cs="Times New Roman"/>
        </w:rPr>
        <w:t xml:space="preserve"> </w:t>
      </w:r>
      <w:r w:rsidR="38CA9C08" w:rsidRPr="00BE4B64">
        <w:rPr>
          <w:rFonts w:ascii="Times New Roman" w:hAnsi="Times New Roman" w:cs="Times New Roman"/>
        </w:rPr>
        <w:t xml:space="preserve">and </w:t>
      </w:r>
      <w:r w:rsidRPr="00BE4B64">
        <w:rPr>
          <w:rFonts w:ascii="Times New Roman" w:hAnsi="Times New Roman" w:cs="Times New Roman"/>
        </w:rPr>
        <w:t>Supplementary Figures 2</w:t>
      </w:r>
      <w:r w:rsidR="00A869B2" w:rsidRPr="00BE4B64">
        <w:rPr>
          <w:rFonts w:ascii="Times New Roman" w:hAnsi="Times New Roman" w:cs="Times New Roman"/>
        </w:rPr>
        <w:t>6</w:t>
      </w:r>
      <w:r w:rsidR="3BAC3CDA" w:rsidRPr="00BE4B64">
        <w:rPr>
          <w:rFonts w:ascii="Times New Roman" w:hAnsi="Times New Roman" w:cs="Times New Roman"/>
        </w:rPr>
        <w:t xml:space="preserve"> and 2</w:t>
      </w:r>
      <w:r w:rsidR="00A869B2" w:rsidRPr="00BE4B64">
        <w:rPr>
          <w:rFonts w:ascii="Times New Roman" w:hAnsi="Times New Roman" w:cs="Times New Roman"/>
        </w:rPr>
        <w:t>7</w:t>
      </w:r>
      <w:r w:rsidRPr="00BE4B64">
        <w:rPr>
          <w:rFonts w:ascii="Times New Roman" w:hAnsi="Times New Roman" w:cs="Times New Roman"/>
        </w:rPr>
        <w:t xml:space="preserve">, with details in Supplementary Table </w:t>
      </w:r>
      <w:r w:rsidR="003B6E75" w:rsidRPr="00BE4B64">
        <w:rPr>
          <w:rFonts w:ascii="Times New Roman" w:hAnsi="Times New Roman" w:cs="Times New Roman"/>
          <w:lang w:eastAsia="zh-CN"/>
        </w:rPr>
        <w:t>50</w:t>
      </w:r>
      <w:r w:rsidRPr="00BE4B64">
        <w:rPr>
          <w:rFonts w:ascii="Times New Roman" w:hAnsi="Times New Roman" w:cs="Times New Roman"/>
        </w:rPr>
        <w:t xml:space="preserve">. </w:t>
      </w:r>
    </w:p>
    <w:p w14:paraId="71C9C1B9" w14:textId="77777777" w:rsidR="00B4130C" w:rsidRPr="00BE4B64" w:rsidRDefault="00B4130C" w:rsidP="00BE4B64">
      <w:pPr>
        <w:spacing w:beforeLines="20" w:before="48" w:line="360" w:lineRule="auto"/>
        <w:rPr>
          <w:rFonts w:ascii="Times New Roman" w:hAnsi="Times New Roman" w:cs="Times New Roman"/>
        </w:rPr>
      </w:pPr>
    </w:p>
    <w:p w14:paraId="434F9C3E" w14:textId="7D59CEF2" w:rsidR="00C754D1" w:rsidRPr="00BE4B64" w:rsidRDefault="00C754D1" w:rsidP="00BE4B64">
      <w:pPr>
        <w:spacing w:line="360" w:lineRule="auto"/>
        <w:rPr>
          <w:rFonts w:ascii="Times New Roman" w:hAnsi="Times New Roman" w:cs="Times New Roman"/>
          <w:sz w:val="20"/>
          <w:szCs w:val="20"/>
        </w:rPr>
      </w:pPr>
      <w:r w:rsidRPr="00BE4B64">
        <w:rPr>
          <w:rFonts w:ascii="Times New Roman" w:hAnsi="Times New Roman" w:cs="Times New Roman"/>
          <w:noProof/>
          <w:sz w:val="20"/>
          <w:szCs w:val="20"/>
        </w:rPr>
        <w:drawing>
          <wp:anchor distT="0" distB="0" distL="114300" distR="114300" simplePos="0" relativeHeight="251660288" behindDoc="0" locked="0" layoutInCell="1" allowOverlap="1" wp14:anchorId="4816253E" wp14:editId="49C7569C">
            <wp:simplePos x="0" y="0"/>
            <wp:positionH relativeFrom="column">
              <wp:posOffset>58274</wp:posOffset>
            </wp:positionH>
            <wp:positionV relativeFrom="paragraph">
              <wp:posOffset>0</wp:posOffset>
            </wp:positionV>
            <wp:extent cx="5732780" cy="4853305"/>
            <wp:effectExtent l="0" t="0" r="1270" b="4445"/>
            <wp:wrapTopAndBottom/>
            <wp:docPr id="68583328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2780" cy="4853305"/>
                    </a:xfrm>
                    <a:prstGeom prst="rect">
                      <a:avLst/>
                    </a:prstGeom>
                    <a:noFill/>
                    <a:ln>
                      <a:noFill/>
                    </a:ln>
                  </pic:spPr>
                </pic:pic>
              </a:graphicData>
            </a:graphic>
          </wp:anchor>
        </w:drawing>
      </w:r>
      <w:r w:rsidRPr="00BE4B64">
        <w:rPr>
          <w:rFonts w:ascii="Times New Roman" w:hAnsi="Times New Roman" w:cs="Times New Roman"/>
          <w:b/>
          <w:bCs/>
          <w:sz w:val="20"/>
          <w:szCs w:val="20"/>
        </w:rPr>
        <w:t xml:space="preserve">Figure 3. Genetic correlations between 11 major psychiatric disorders and psychological traits. </w:t>
      </w:r>
      <w:r w:rsidRPr="00BE4B64">
        <w:rPr>
          <w:rFonts w:ascii="Times New Roman" w:hAnsi="Times New Roman" w:cs="Times New Roman"/>
          <w:sz w:val="20"/>
          <w:szCs w:val="20"/>
        </w:rPr>
        <w:t>The dots represent genetic correlations estimated using LDSC regression. Correlations with psychiatric disorders uncorrected for p (‘original’) are in blue, with psychiatric disorders corrected for p (‘non-p’) in green. Error bars represent 95% confidence intervals. Red asterisks indicate a statistically significant (FDR-corrected </w:t>
      </w:r>
      <w:r w:rsidRPr="00BE4B64">
        <w:rPr>
          <w:rFonts w:ascii="Times New Roman" w:hAnsi="Times New Roman" w:cs="Times New Roman"/>
          <w:i/>
          <w:iCs/>
          <w:sz w:val="20"/>
          <w:szCs w:val="20"/>
        </w:rPr>
        <w:t>P</w:t>
      </w:r>
      <w:r w:rsidRPr="00BE4B64">
        <w:rPr>
          <w:rFonts w:ascii="Times New Roman" w:hAnsi="Times New Roman" w:cs="Times New Roman"/>
          <w:sz w:val="20"/>
          <w:szCs w:val="20"/>
        </w:rPr>
        <w:t> &lt; 0.05, two-tailed test) differences in the magnitude of the correlation with disorders uncorrected for p versus disorders corrected for p. Exact </w:t>
      </w:r>
      <w:r w:rsidRPr="00BE4B64">
        <w:rPr>
          <w:rFonts w:ascii="Times New Roman" w:hAnsi="Times New Roman" w:cs="Times New Roman"/>
          <w:i/>
          <w:iCs/>
          <w:sz w:val="20"/>
          <w:szCs w:val="20"/>
        </w:rPr>
        <w:t>P</w:t>
      </w:r>
      <w:r w:rsidRPr="00BE4B64">
        <w:rPr>
          <w:rFonts w:ascii="Times New Roman" w:hAnsi="Times New Roman" w:cs="Times New Roman"/>
          <w:sz w:val="20"/>
          <w:szCs w:val="20"/>
        </w:rPr>
        <w:t xml:space="preserve"> values for all associations are reported in Supplementary Table </w:t>
      </w:r>
      <w:r w:rsidRPr="00BE4B64">
        <w:rPr>
          <w:rFonts w:ascii="Times New Roman" w:hAnsi="Times New Roman" w:cs="Times New Roman"/>
          <w:sz w:val="20"/>
          <w:szCs w:val="20"/>
          <w:lang w:eastAsia="zh-CN"/>
        </w:rPr>
        <w:t>50</w:t>
      </w:r>
      <w:r w:rsidRPr="00BE4B64">
        <w:rPr>
          <w:rFonts w:ascii="Times New Roman" w:hAnsi="Times New Roman" w:cs="Times New Roman"/>
          <w:sz w:val="20"/>
          <w:szCs w:val="20"/>
        </w:rPr>
        <w:t xml:space="preserve">. The FDR correction was applied based on all genetic correlations tested (including those reported in Supplementary Figures 26-27). Source GWASs are listed in Supplementary Table </w:t>
      </w:r>
      <w:r w:rsidRPr="00BE4B64">
        <w:rPr>
          <w:rFonts w:ascii="Times New Roman" w:hAnsi="Times New Roman" w:cs="Times New Roman"/>
          <w:sz w:val="20"/>
          <w:szCs w:val="20"/>
          <w:lang w:eastAsia="zh-CN"/>
        </w:rPr>
        <w:t>51</w:t>
      </w:r>
      <w:r w:rsidRPr="00BE4B64">
        <w:rPr>
          <w:rFonts w:ascii="Times New Roman" w:hAnsi="Times New Roman" w:cs="Times New Roman"/>
          <w:sz w:val="20"/>
          <w:szCs w:val="20"/>
        </w:rPr>
        <w:t>.</w:t>
      </w:r>
    </w:p>
    <w:p w14:paraId="080A8F57" w14:textId="77777777" w:rsidR="005C460D" w:rsidRPr="00BE4B64" w:rsidRDefault="005C460D" w:rsidP="00BE4B64">
      <w:pPr>
        <w:spacing w:before="20" w:line="360" w:lineRule="auto"/>
        <w:rPr>
          <w:rFonts w:ascii="Times New Roman" w:hAnsi="Times New Roman" w:cs="Times New Roman"/>
        </w:rPr>
      </w:pPr>
    </w:p>
    <w:p w14:paraId="2D5D0070" w14:textId="3BEB716B" w:rsidR="00D90461" w:rsidRPr="00BE4B64" w:rsidRDefault="00D90461" w:rsidP="00BE4B64">
      <w:pPr>
        <w:spacing w:line="360" w:lineRule="auto"/>
        <w:rPr>
          <w:rFonts w:ascii="Times New Roman" w:hAnsi="Times New Roman" w:cs="Times New Roman"/>
        </w:rPr>
      </w:pPr>
      <w:r w:rsidRPr="00BE4B64">
        <w:rPr>
          <w:rFonts w:ascii="Times New Roman" w:hAnsi="Times New Roman" w:cs="Times New Roman"/>
        </w:rPr>
        <w:lastRenderedPageBreak/>
        <w:t xml:space="preserve">Figure 3 presents genetic correlations for the 11 psychiatric disorders uncorrected and corrected for p and psychological traits. Correlations between disorders uncorrected and corrected for p and most psychological traits differed significantly, as indicated by the red asterisks. In almost all cases, the genetic correlations were lower for the corrected than for the uncorrected psychiatric traits. Importantly, correlations with the same traits often appeared to be significantly different across major psychiatric disorders, such as </w:t>
      </w:r>
      <w:r w:rsidR="00FB0363" w:rsidRPr="00BE4B64">
        <w:rPr>
          <w:rFonts w:ascii="Times New Roman" w:hAnsi="Times New Roman" w:cs="Times New Roman"/>
        </w:rPr>
        <w:t>subjective wellbeing</w:t>
      </w:r>
      <w:r w:rsidRPr="00BE4B64">
        <w:rPr>
          <w:rFonts w:ascii="Times New Roman" w:hAnsi="Times New Roman" w:cs="Times New Roman"/>
        </w:rPr>
        <w:t xml:space="preserve">, sensitivity to environmental stress and tiredness. For example, consider sensitivity to environmental stress. Uncorrected for p, genetic correlations were significant and substantial between </w:t>
      </w:r>
      <w:r w:rsidR="7A451068" w:rsidRPr="00BE4B64">
        <w:rPr>
          <w:rFonts w:ascii="Times New Roman" w:hAnsi="Times New Roman" w:cs="Times New Roman"/>
        </w:rPr>
        <w:t xml:space="preserve">sensitivity to </w:t>
      </w:r>
      <w:r w:rsidRPr="00BE4B64">
        <w:rPr>
          <w:rFonts w:ascii="Times New Roman" w:hAnsi="Times New Roman" w:cs="Times New Roman"/>
        </w:rPr>
        <w:t>environmental stress and major psychiatric disorders, but corrected for p, these correlations were significantly lower and sometimes negligible: SCZ (0.19 vs -0.02), MDD (0.53 vs 0.0</w:t>
      </w:r>
      <w:r w:rsidR="067EF0FC" w:rsidRPr="00BE4B64">
        <w:rPr>
          <w:rFonts w:ascii="Times New Roman" w:hAnsi="Times New Roman" w:cs="Times New Roman"/>
        </w:rPr>
        <w:t>3</w:t>
      </w:r>
      <w:r w:rsidRPr="00BE4B64">
        <w:rPr>
          <w:rFonts w:ascii="Times New Roman" w:hAnsi="Times New Roman" w:cs="Times New Roman"/>
        </w:rPr>
        <w:t xml:space="preserve">), </w:t>
      </w:r>
      <w:r w:rsidR="00060179" w:rsidRPr="00BE4B64">
        <w:rPr>
          <w:rFonts w:ascii="Times New Roman" w:hAnsi="Times New Roman" w:cs="Times New Roman"/>
        </w:rPr>
        <w:t>ASD (0</w:t>
      </w:r>
      <w:r w:rsidR="002D049F" w:rsidRPr="00BE4B64">
        <w:rPr>
          <w:rFonts w:ascii="Times New Roman" w:hAnsi="Times New Roman" w:cs="Times New Roman"/>
        </w:rPr>
        <w:t xml:space="preserve">.19 vs. </w:t>
      </w:r>
      <w:r w:rsidR="00815299" w:rsidRPr="00BE4B64">
        <w:rPr>
          <w:rFonts w:ascii="Times New Roman" w:hAnsi="Times New Roman" w:cs="Times New Roman"/>
        </w:rPr>
        <w:t>-0.002</w:t>
      </w:r>
      <w:r w:rsidR="00060179" w:rsidRPr="00BE4B64">
        <w:rPr>
          <w:rFonts w:ascii="Times New Roman" w:hAnsi="Times New Roman" w:cs="Times New Roman"/>
        </w:rPr>
        <w:t xml:space="preserve">) </w:t>
      </w:r>
      <w:r w:rsidRPr="00BE4B64">
        <w:rPr>
          <w:rFonts w:ascii="Times New Roman" w:hAnsi="Times New Roman" w:cs="Times New Roman"/>
        </w:rPr>
        <w:t xml:space="preserve">and </w:t>
      </w:r>
      <w:r w:rsidR="002B5014" w:rsidRPr="00BE4B64">
        <w:rPr>
          <w:rFonts w:ascii="Times New Roman" w:hAnsi="Times New Roman" w:cs="Times New Roman"/>
        </w:rPr>
        <w:t>ALCH</w:t>
      </w:r>
      <w:r w:rsidRPr="00BE4B64">
        <w:rPr>
          <w:rFonts w:ascii="Times New Roman" w:hAnsi="Times New Roman" w:cs="Times New Roman"/>
        </w:rPr>
        <w:t xml:space="preserve"> (0.</w:t>
      </w:r>
      <w:r w:rsidR="002B5014" w:rsidRPr="00BE4B64">
        <w:rPr>
          <w:rFonts w:ascii="Times New Roman" w:hAnsi="Times New Roman" w:cs="Times New Roman"/>
        </w:rPr>
        <w:t>2</w:t>
      </w:r>
      <w:r w:rsidR="00E90407" w:rsidRPr="00BE4B64">
        <w:rPr>
          <w:rFonts w:ascii="Times New Roman" w:hAnsi="Times New Roman" w:cs="Times New Roman"/>
        </w:rPr>
        <w:t>9</w:t>
      </w:r>
      <w:r w:rsidRPr="00BE4B64">
        <w:rPr>
          <w:rFonts w:ascii="Times New Roman" w:hAnsi="Times New Roman" w:cs="Times New Roman"/>
        </w:rPr>
        <w:t xml:space="preserve"> vs. </w:t>
      </w:r>
      <w:r w:rsidR="002B5014" w:rsidRPr="00BE4B64">
        <w:rPr>
          <w:rFonts w:ascii="Times New Roman" w:hAnsi="Times New Roman" w:cs="Times New Roman"/>
        </w:rPr>
        <w:t>0.04</w:t>
      </w:r>
      <w:r w:rsidRPr="00BE4B64">
        <w:rPr>
          <w:rFonts w:ascii="Times New Roman" w:hAnsi="Times New Roman" w:cs="Times New Roman"/>
        </w:rPr>
        <w:t>). A similar pattern of results was observed for several external traits that often co-occur with most psychiatric disorders, such as subjective wellbeing, loneliness, tiredness and insomnia.</w:t>
      </w:r>
      <w:r w:rsidR="00E27D6C" w:rsidRPr="00BE4B64">
        <w:rPr>
          <w:rFonts w:ascii="Times New Roman" w:hAnsi="Times New Roman" w:cs="Times New Roman"/>
          <w:lang w:eastAsia="zh-CN"/>
        </w:rPr>
        <w:t xml:space="preserve"> </w:t>
      </w:r>
      <w:r w:rsidRPr="00BE4B64">
        <w:rPr>
          <w:rFonts w:ascii="Times New Roman" w:hAnsi="Times New Roman" w:cs="Times New Roman"/>
        </w:rPr>
        <w:t>Supplementary Figures 2</w:t>
      </w:r>
      <w:r w:rsidR="00B16139" w:rsidRPr="00BE4B64">
        <w:rPr>
          <w:rFonts w:ascii="Times New Roman" w:hAnsi="Times New Roman" w:cs="Times New Roman"/>
        </w:rPr>
        <w:t>6</w:t>
      </w:r>
      <w:r w:rsidRPr="00BE4B64">
        <w:rPr>
          <w:rFonts w:ascii="Times New Roman" w:hAnsi="Times New Roman" w:cs="Times New Roman"/>
        </w:rPr>
        <w:t>-2</w:t>
      </w:r>
      <w:r w:rsidR="00B16139" w:rsidRPr="00BE4B64">
        <w:rPr>
          <w:rFonts w:ascii="Times New Roman" w:hAnsi="Times New Roman" w:cs="Times New Roman"/>
        </w:rPr>
        <w:t>7</w:t>
      </w:r>
      <w:r w:rsidRPr="00BE4B64">
        <w:rPr>
          <w:rFonts w:ascii="Times New Roman" w:hAnsi="Times New Roman" w:cs="Times New Roman"/>
        </w:rPr>
        <w:t xml:space="preserve"> and Supplementary Table </w:t>
      </w:r>
      <w:r w:rsidR="005279DC" w:rsidRPr="00BE4B64">
        <w:rPr>
          <w:rFonts w:ascii="Times New Roman" w:hAnsi="Times New Roman" w:cs="Times New Roman"/>
          <w:lang w:eastAsia="zh-CN"/>
        </w:rPr>
        <w:t>50</w:t>
      </w:r>
      <w:r w:rsidRPr="00BE4B64">
        <w:rPr>
          <w:rFonts w:ascii="Times New Roman" w:hAnsi="Times New Roman" w:cs="Times New Roman"/>
        </w:rPr>
        <w:t xml:space="preserve"> present the genetic correlations between psychiatric disorders and all socio-demographic, anthropometric, health-related and psychological traits. </w:t>
      </w:r>
    </w:p>
    <w:p w14:paraId="63E69004" w14:textId="77777777" w:rsidR="00D90461" w:rsidRPr="00BE4B64" w:rsidRDefault="00D90461" w:rsidP="00BE4B64">
      <w:pPr>
        <w:spacing w:line="360" w:lineRule="auto"/>
        <w:rPr>
          <w:rFonts w:ascii="Times New Roman" w:hAnsi="Times New Roman" w:cs="Times New Roman"/>
        </w:rPr>
      </w:pPr>
    </w:p>
    <w:p w14:paraId="1F2FE6A9" w14:textId="78B6B366" w:rsidR="00D90461" w:rsidRPr="00BE4B64" w:rsidRDefault="00D90461" w:rsidP="00BE4B64">
      <w:pPr>
        <w:spacing w:line="360" w:lineRule="auto"/>
        <w:rPr>
          <w:rFonts w:ascii="Times New Roman" w:hAnsi="Times New Roman" w:cs="Times New Roman"/>
        </w:rPr>
      </w:pPr>
      <w:r w:rsidRPr="00BE4B64">
        <w:rPr>
          <w:rFonts w:ascii="Times New Roman" w:hAnsi="Times New Roman" w:cs="Times New Roman"/>
        </w:rPr>
        <w:t xml:space="preserve">As shown in Figure 4, similar results emerged for health-related traits. Genetic correlations between disorders corrected for p were generally lower than those uncorrected for p, often significantly lower. For example, self-reported poor health showed significant reductions for most disorders (ADHD, ALCH, ANX, BIP, MDD, SCZ); </w:t>
      </w:r>
      <w:r w:rsidR="00D84428" w:rsidRPr="00BE4B64">
        <w:rPr>
          <w:rFonts w:ascii="Times New Roman" w:hAnsi="Times New Roman" w:cs="Times New Roman"/>
        </w:rPr>
        <w:t xml:space="preserve">number of sexual partners showed significant reductions for four disorders (ADHD, ALCH, BIP, SCZ); and </w:t>
      </w:r>
      <w:r w:rsidR="00DE1D69" w:rsidRPr="00BE4B64">
        <w:rPr>
          <w:rFonts w:ascii="Times New Roman" w:hAnsi="Times New Roman" w:cs="Times New Roman"/>
        </w:rPr>
        <w:t>cigarette per day</w:t>
      </w:r>
      <w:r w:rsidRPr="00BE4B64">
        <w:rPr>
          <w:rFonts w:ascii="Times New Roman" w:hAnsi="Times New Roman" w:cs="Times New Roman"/>
        </w:rPr>
        <w:t xml:space="preserve"> yielded significant reductions for </w:t>
      </w:r>
      <w:r w:rsidR="0C2349C2" w:rsidRPr="00BE4B64">
        <w:rPr>
          <w:rFonts w:ascii="Times New Roman" w:hAnsi="Times New Roman" w:cs="Times New Roman"/>
        </w:rPr>
        <w:t>three</w:t>
      </w:r>
      <w:r w:rsidRPr="00BE4B64">
        <w:rPr>
          <w:rFonts w:ascii="Times New Roman" w:hAnsi="Times New Roman" w:cs="Times New Roman"/>
        </w:rPr>
        <w:t xml:space="preserve"> disorders (</w:t>
      </w:r>
      <w:r w:rsidR="0020284C" w:rsidRPr="00BE4B64">
        <w:rPr>
          <w:rFonts w:ascii="Times New Roman" w:hAnsi="Times New Roman" w:cs="Times New Roman"/>
        </w:rPr>
        <w:t>ALCH</w:t>
      </w:r>
      <w:r w:rsidRPr="00BE4B64">
        <w:rPr>
          <w:rFonts w:ascii="Times New Roman" w:hAnsi="Times New Roman" w:cs="Times New Roman"/>
        </w:rPr>
        <w:t xml:space="preserve">, </w:t>
      </w:r>
      <w:r w:rsidR="00C25038" w:rsidRPr="00BE4B64">
        <w:rPr>
          <w:rFonts w:ascii="Times New Roman" w:hAnsi="Times New Roman" w:cs="Times New Roman"/>
        </w:rPr>
        <w:t xml:space="preserve">ANX, </w:t>
      </w:r>
      <w:r w:rsidRPr="00BE4B64">
        <w:rPr>
          <w:rFonts w:ascii="Times New Roman" w:hAnsi="Times New Roman" w:cs="Times New Roman"/>
        </w:rPr>
        <w:t>MD</w:t>
      </w:r>
      <w:r w:rsidR="000D6EDE" w:rsidRPr="00BE4B64">
        <w:rPr>
          <w:rFonts w:ascii="Times New Roman" w:hAnsi="Times New Roman" w:cs="Times New Roman"/>
        </w:rPr>
        <w:t>D</w:t>
      </w:r>
      <w:r w:rsidR="00D84428" w:rsidRPr="00BE4B64">
        <w:rPr>
          <w:rFonts w:ascii="Times New Roman" w:hAnsi="Times New Roman" w:cs="Times New Roman"/>
        </w:rPr>
        <w:t xml:space="preserve">; see Supplementary Table </w:t>
      </w:r>
      <w:r w:rsidR="005279DC" w:rsidRPr="00BE4B64">
        <w:rPr>
          <w:rFonts w:ascii="Times New Roman" w:hAnsi="Times New Roman" w:cs="Times New Roman"/>
          <w:lang w:eastAsia="zh-CN"/>
        </w:rPr>
        <w:t>50</w:t>
      </w:r>
      <w:r w:rsidRPr="00BE4B64">
        <w:rPr>
          <w:rFonts w:ascii="Times New Roman" w:hAnsi="Times New Roman" w:cs="Times New Roman"/>
        </w:rPr>
        <w:t>)</w:t>
      </w:r>
      <w:r w:rsidR="002458D2" w:rsidRPr="00BE4B64">
        <w:rPr>
          <w:rFonts w:ascii="Times New Roman" w:hAnsi="Times New Roman" w:cs="Times New Roman"/>
        </w:rPr>
        <w:t>.</w:t>
      </w:r>
      <w:r w:rsidRPr="00BE4B64">
        <w:rPr>
          <w:rFonts w:ascii="Times New Roman" w:hAnsi="Times New Roman" w:cs="Times New Roman"/>
        </w:rPr>
        <w:t xml:space="preserve"> </w:t>
      </w:r>
    </w:p>
    <w:p w14:paraId="0BB0A8E1" w14:textId="77777777" w:rsidR="00D90461" w:rsidRPr="00BE4B64" w:rsidRDefault="00D90461" w:rsidP="00BE4B64">
      <w:pPr>
        <w:spacing w:line="360" w:lineRule="auto"/>
        <w:rPr>
          <w:rFonts w:ascii="Times New Roman" w:hAnsi="Times New Roman" w:cs="Times New Roman"/>
        </w:rPr>
      </w:pPr>
    </w:p>
    <w:p w14:paraId="134B7E28" w14:textId="6C949E1D" w:rsidR="00D90461" w:rsidRPr="00BE4B64" w:rsidRDefault="00D90461" w:rsidP="00BE4B64">
      <w:pPr>
        <w:spacing w:line="360" w:lineRule="auto"/>
        <w:rPr>
          <w:rFonts w:ascii="Times New Roman" w:hAnsi="Times New Roman" w:cs="Times New Roman"/>
        </w:rPr>
      </w:pPr>
      <w:r w:rsidRPr="00BE4B64">
        <w:rPr>
          <w:rFonts w:ascii="Times New Roman" w:hAnsi="Times New Roman" w:cs="Times New Roman"/>
        </w:rPr>
        <w:t>Though most of the changes in correlations were reductions, there were some exceptions. For example, after accounting for p, the genetic correlation between BIP</w:t>
      </w:r>
      <w:r w:rsidR="00B7246E" w:rsidRPr="00BE4B64">
        <w:rPr>
          <w:rFonts w:ascii="Times New Roman" w:hAnsi="Times New Roman" w:cs="Times New Roman"/>
        </w:rPr>
        <w:t xml:space="preserve"> and SCZ</w:t>
      </w:r>
      <w:r w:rsidRPr="00BE4B64">
        <w:rPr>
          <w:rFonts w:ascii="Times New Roman" w:hAnsi="Times New Roman" w:cs="Times New Roman"/>
        </w:rPr>
        <w:t xml:space="preserve"> and educational attainment increased significantly. Other genetic correlations reversed after accounting for p. For example, the genetic correlation between BIP and loneliness changed from </w:t>
      </w:r>
      <w:proofErr w:type="spellStart"/>
      <w:r w:rsidRPr="00BE4B64">
        <w:rPr>
          <w:rFonts w:ascii="Times New Roman" w:hAnsi="Times New Roman" w:cs="Times New Roman"/>
        </w:rPr>
        <w:t>r</w:t>
      </w:r>
      <w:r w:rsidRPr="00BE4B64">
        <w:rPr>
          <w:rFonts w:ascii="Times New Roman" w:hAnsi="Times New Roman" w:cs="Times New Roman"/>
          <w:vertAlign w:val="subscript"/>
        </w:rPr>
        <w:t>G</w:t>
      </w:r>
      <w:proofErr w:type="spellEnd"/>
      <w:r w:rsidRPr="00BE4B64">
        <w:rPr>
          <w:rFonts w:ascii="Times New Roman" w:hAnsi="Times New Roman" w:cs="Times New Roman"/>
        </w:rPr>
        <w:t xml:space="preserve"> = 0.11 before accounting for p to </w:t>
      </w:r>
      <w:proofErr w:type="spellStart"/>
      <w:r w:rsidRPr="00BE4B64">
        <w:rPr>
          <w:rFonts w:ascii="Times New Roman" w:hAnsi="Times New Roman" w:cs="Times New Roman"/>
        </w:rPr>
        <w:t>r</w:t>
      </w:r>
      <w:r w:rsidRPr="00BE4B64">
        <w:rPr>
          <w:rFonts w:ascii="Times New Roman" w:hAnsi="Times New Roman" w:cs="Times New Roman"/>
          <w:vertAlign w:val="subscript"/>
        </w:rPr>
        <w:t>G</w:t>
      </w:r>
      <w:proofErr w:type="spellEnd"/>
      <w:r w:rsidRPr="00BE4B64">
        <w:rPr>
          <w:rFonts w:ascii="Times New Roman" w:hAnsi="Times New Roman" w:cs="Times New Roman"/>
        </w:rPr>
        <w:t xml:space="preserve"> = -0.26 after removing transdiagnostic effects, a similar change was also observed for the genetic correlations between BIP and Back Pain (from 0.08 to -0.15) and MDD and several cognitive traits (</w:t>
      </w:r>
      <w:r w:rsidR="00373D3B" w:rsidRPr="00BE4B64">
        <w:rPr>
          <w:rFonts w:ascii="Times New Roman" w:hAnsi="Times New Roman" w:cs="Times New Roman"/>
        </w:rPr>
        <w:t xml:space="preserve">cognitive performance </w:t>
      </w:r>
      <w:r w:rsidRPr="00BE4B64">
        <w:rPr>
          <w:rFonts w:ascii="Times New Roman" w:hAnsi="Times New Roman" w:cs="Times New Roman"/>
        </w:rPr>
        <w:t xml:space="preserve">(from -0.10 to 0.18), </w:t>
      </w:r>
      <w:r w:rsidR="00373D3B" w:rsidRPr="00BE4B64">
        <w:rPr>
          <w:rFonts w:ascii="Times New Roman" w:hAnsi="Times New Roman" w:cs="Times New Roman"/>
        </w:rPr>
        <w:t xml:space="preserve">executive functions </w:t>
      </w:r>
      <w:r w:rsidRPr="00BE4B64">
        <w:rPr>
          <w:rFonts w:ascii="Times New Roman" w:hAnsi="Times New Roman" w:cs="Times New Roman"/>
        </w:rPr>
        <w:t>(from -0.18 to 0.3</w:t>
      </w:r>
      <w:r w:rsidR="7040EB14" w:rsidRPr="00BE4B64">
        <w:rPr>
          <w:rFonts w:ascii="Times New Roman" w:hAnsi="Times New Roman" w:cs="Times New Roman"/>
        </w:rPr>
        <w:t>1</w:t>
      </w:r>
      <w:r w:rsidRPr="00BE4B64">
        <w:rPr>
          <w:rFonts w:ascii="Times New Roman" w:hAnsi="Times New Roman" w:cs="Times New Roman"/>
        </w:rPr>
        <w:t xml:space="preserve">) and </w:t>
      </w:r>
      <w:r w:rsidR="00373D3B" w:rsidRPr="00BE4B64">
        <w:rPr>
          <w:rFonts w:ascii="Times New Roman" w:hAnsi="Times New Roman" w:cs="Times New Roman"/>
        </w:rPr>
        <w:t xml:space="preserve">noncognitive skills </w:t>
      </w:r>
      <w:r w:rsidRPr="00BE4B64">
        <w:rPr>
          <w:rFonts w:ascii="Times New Roman" w:hAnsi="Times New Roman" w:cs="Times New Roman"/>
        </w:rPr>
        <w:t xml:space="preserve">(from -0.09 to 0.22) and risk-taking behaviours (e.g., the correlation between MDD and </w:t>
      </w:r>
      <w:r w:rsidR="00373D3B" w:rsidRPr="00BE4B64">
        <w:rPr>
          <w:rFonts w:ascii="Times New Roman" w:hAnsi="Times New Roman" w:cs="Times New Roman"/>
        </w:rPr>
        <w:t xml:space="preserve">risk tolerance </w:t>
      </w:r>
      <w:r w:rsidRPr="00BE4B64">
        <w:rPr>
          <w:rFonts w:ascii="Times New Roman" w:hAnsi="Times New Roman" w:cs="Times New Roman"/>
        </w:rPr>
        <w:lastRenderedPageBreak/>
        <w:t xml:space="preserve">changed from 0.14 to -0.29). </w:t>
      </w:r>
      <w:r w:rsidRPr="00BE4B64">
        <w:rPr>
          <w:rFonts w:ascii="Times New Roman" w:hAnsi="Times New Roman" w:cs="Times New Roman"/>
          <w:noProof/>
        </w:rPr>
        <mc:AlternateContent>
          <mc:Choice Requires="wpi">
            <w:drawing>
              <wp:anchor distT="0" distB="0" distL="114300" distR="114300" simplePos="0" relativeHeight="251658240" behindDoc="0" locked="0" layoutInCell="1" allowOverlap="1" wp14:anchorId="1D530219" wp14:editId="14843148">
                <wp:simplePos x="0" y="0"/>
                <wp:positionH relativeFrom="column">
                  <wp:posOffset>-1051560</wp:posOffset>
                </wp:positionH>
                <wp:positionV relativeFrom="paragraph">
                  <wp:posOffset>2321260</wp:posOffset>
                </wp:positionV>
                <wp:extent cx="360" cy="360"/>
                <wp:effectExtent l="38100" t="38100" r="38100" b="38100"/>
                <wp:wrapNone/>
                <wp:docPr id="1047774272" name="Ink 16"/>
                <wp:cNvGraphicFramePr/>
                <a:graphic xmlns:a="http://schemas.openxmlformats.org/drawingml/2006/main">
                  <a:graphicData uri="http://schemas.microsoft.com/office/word/2010/wordprocessingInk">
                    <w14:contentPart bwMode="auto" r:id="rId19">
                      <w14:nvContentPartPr>
                        <w14:cNvContentPartPr/>
                      </w14:nvContentPartPr>
                      <w14:xfrm>
                        <a:off x="0" y="0"/>
                        <a:ext cx="360" cy="360"/>
                      </w14:xfrm>
                    </w14:contentPart>
                  </a:graphicData>
                </a:graphic>
              </wp:anchor>
            </w:drawing>
          </mc:Choice>
          <mc:Fallback xmlns:arto="http://schemas.microsoft.com/office/word/2006/arto" xmlns:a14="http://schemas.microsoft.com/office/drawing/2010/main" xmlns:pic="http://schemas.openxmlformats.org/drawingml/2006/picture" xmlns:a="http://schemas.openxmlformats.org/drawingml/2006/main">
            <w:pict w14:anchorId="63636600">
              <v:shapetype id="_x0000_t75" coordsize="21600,21600" filled="f" stroked="f" o:spt="75" o:preferrelative="t" path="m@4@5l@4@11@9@11@9@5xe" w14:anchorId="721EC476">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Ink 16" style="position:absolute;margin-left:-83.3pt;margin-top:182.3pt;width:1.05pt;height:1.05pt;z-index:251661313;visibility:visible;mso-wrap-style:square;mso-wrap-distance-left:9pt;mso-wrap-distance-top:0;mso-wrap-distance-right:9pt;mso-wrap-distance-bottom:0;mso-position-horizontal:absolute;mso-position-horizontal-relative:text;mso-position-vertical:absolute;mso-position-vertical-relative:text" o:spid="_x0000_s1026" type="#_x0000_t75"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">
                <v:imagedata o:title="" r:id="rId20"/>
              </v:shape>
            </w:pict>
          </mc:Fallback>
        </mc:AlternateContent>
      </w:r>
      <w:r w:rsidRPr="00BE4B64">
        <w:rPr>
          <w:rFonts w:ascii="Times New Roman" w:hAnsi="Times New Roman" w:cs="Times New Roman"/>
        </w:rPr>
        <w:t xml:space="preserve">Significant changes were also observed for the genetic correlations between ANX and </w:t>
      </w:r>
      <w:r w:rsidR="00373D3B" w:rsidRPr="00BE4B64">
        <w:rPr>
          <w:rFonts w:ascii="Times New Roman" w:hAnsi="Times New Roman" w:cs="Times New Roman"/>
        </w:rPr>
        <w:t>risk</w:t>
      </w:r>
      <w:r w:rsidRPr="00BE4B64">
        <w:rPr>
          <w:rFonts w:ascii="Times New Roman" w:hAnsi="Times New Roman" w:cs="Times New Roman"/>
        </w:rPr>
        <w:t>-</w:t>
      </w:r>
      <w:r w:rsidR="00373D3B" w:rsidRPr="00BE4B64">
        <w:rPr>
          <w:rFonts w:ascii="Times New Roman" w:hAnsi="Times New Roman" w:cs="Times New Roman"/>
        </w:rPr>
        <w:t xml:space="preserve">taking behaviour </w:t>
      </w:r>
      <w:r w:rsidRPr="00BE4B64">
        <w:rPr>
          <w:rFonts w:ascii="Times New Roman" w:hAnsi="Times New Roman" w:cs="Times New Roman"/>
        </w:rPr>
        <w:t xml:space="preserve">(from 0.14 to -0.26), ANX and </w:t>
      </w:r>
      <w:r w:rsidR="00373D3B" w:rsidRPr="00BE4B64">
        <w:rPr>
          <w:rFonts w:ascii="Times New Roman" w:hAnsi="Times New Roman" w:cs="Times New Roman"/>
        </w:rPr>
        <w:t xml:space="preserve">risk tolerance </w:t>
      </w:r>
      <w:r w:rsidRPr="00BE4B64">
        <w:rPr>
          <w:rFonts w:ascii="Times New Roman" w:hAnsi="Times New Roman" w:cs="Times New Roman"/>
        </w:rPr>
        <w:t xml:space="preserve">(from 0.07 to -0.39), and SCZ and </w:t>
      </w:r>
      <w:r w:rsidR="00373D3B" w:rsidRPr="00BE4B64">
        <w:rPr>
          <w:rFonts w:ascii="Times New Roman" w:hAnsi="Times New Roman" w:cs="Times New Roman"/>
        </w:rPr>
        <w:t xml:space="preserve">back pain </w:t>
      </w:r>
      <w:r w:rsidRPr="00BE4B64">
        <w:rPr>
          <w:rFonts w:ascii="Times New Roman" w:hAnsi="Times New Roman" w:cs="Times New Roman"/>
        </w:rPr>
        <w:t xml:space="preserve">(from 0.05 to -0.16). </w:t>
      </w:r>
    </w:p>
    <w:p w14:paraId="523383C5" w14:textId="77777777" w:rsidR="00D90461" w:rsidRPr="00BE4B64" w:rsidRDefault="00D90461" w:rsidP="00BE4B64">
      <w:pPr>
        <w:spacing w:before="20" w:line="360" w:lineRule="auto"/>
        <w:rPr>
          <w:rFonts w:ascii="Times New Roman" w:hAnsi="Times New Roman" w:cs="Times New Roman"/>
        </w:rPr>
      </w:pPr>
    </w:p>
    <w:p w14:paraId="276A62D9" w14:textId="77777777" w:rsidR="007D4089" w:rsidRPr="00BE4B64" w:rsidRDefault="007D4089" w:rsidP="00BE4B64">
      <w:pPr>
        <w:spacing w:line="360" w:lineRule="auto"/>
        <w:rPr>
          <w:rFonts w:ascii="Times New Roman" w:hAnsi="Times New Roman" w:cs="Times New Roman"/>
        </w:rPr>
      </w:pPr>
    </w:p>
    <w:p w14:paraId="7F354184" w14:textId="3A3A54FA" w:rsidR="00C754D1" w:rsidRPr="00BE4B64" w:rsidRDefault="00C754D1" w:rsidP="00BE4B64">
      <w:pPr>
        <w:spacing w:line="360" w:lineRule="auto"/>
        <w:rPr>
          <w:rFonts w:ascii="Times New Roman" w:hAnsi="Times New Roman" w:cs="Times New Roman"/>
          <w:lang w:eastAsia="zh-CN"/>
        </w:rPr>
      </w:pPr>
      <w:r w:rsidRPr="00BE4B64">
        <w:rPr>
          <w:rFonts w:ascii="Times New Roman" w:hAnsi="Times New Roman" w:cs="Times New Roman"/>
          <w:noProof/>
        </w:rPr>
        <w:drawing>
          <wp:inline distT="0" distB="0" distL="0" distR="0" wp14:anchorId="643DB679" wp14:editId="7A1A8127">
            <wp:extent cx="5732780" cy="4853305"/>
            <wp:effectExtent l="0" t="0" r="1270" b="4445"/>
            <wp:docPr id="53392634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2780" cy="4853305"/>
                    </a:xfrm>
                    <a:prstGeom prst="rect">
                      <a:avLst/>
                    </a:prstGeom>
                    <a:noFill/>
                    <a:ln>
                      <a:noFill/>
                    </a:ln>
                  </pic:spPr>
                </pic:pic>
              </a:graphicData>
            </a:graphic>
          </wp:inline>
        </w:drawing>
      </w:r>
    </w:p>
    <w:p w14:paraId="391F5C17" w14:textId="77777777" w:rsidR="00C754D1" w:rsidRPr="00BE4B64" w:rsidRDefault="00C754D1" w:rsidP="00BE4B64">
      <w:pPr>
        <w:spacing w:line="360" w:lineRule="auto"/>
        <w:rPr>
          <w:rFonts w:ascii="Times New Roman" w:hAnsi="Times New Roman" w:cs="Times New Roman"/>
          <w:sz w:val="20"/>
          <w:szCs w:val="20"/>
        </w:rPr>
      </w:pPr>
      <w:r w:rsidRPr="00BE4B64">
        <w:rPr>
          <w:rFonts w:ascii="Times New Roman" w:hAnsi="Times New Roman" w:cs="Times New Roman"/>
          <w:b/>
          <w:bCs/>
          <w:sz w:val="20"/>
          <w:szCs w:val="20"/>
        </w:rPr>
        <w:t xml:space="preserve">Figure 4. Genetic correlations between 11 major psychiatric disorders and health-related traits. </w:t>
      </w:r>
      <w:r w:rsidRPr="00BE4B64">
        <w:rPr>
          <w:rFonts w:ascii="Times New Roman" w:hAnsi="Times New Roman" w:cs="Times New Roman"/>
          <w:sz w:val="20"/>
          <w:szCs w:val="20"/>
        </w:rPr>
        <w:t>The dots represent genetic correlations estimated using LDSC regression. Correlations with psychiatric disorders uncorrected for p (‘original’) are in blue, with psychiatric disorders corrected for p (‘non-p’) in green. Error bars represent 95% confidence intervals. Red asterisks indicate a statistically significant (FDR-corrected </w:t>
      </w:r>
      <w:r w:rsidRPr="00BE4B64">
        <w:rPr>
          <w:rFonts w:ascii="Times New Roman" w:hAnsi="Times New Roman" w:cs="Times New Roman"/>
          <w:i/>
          <w:iCs/>
          <w:sz w:val="20"/>
          <w:szCs w:val="20"/>
        </w:rPr>
        <w:t>P</w:t>
      </w:r>
      <w:r w:rsidRPr="00BE4B64">
        <w:rPr>
          <w:rFonts w:ascii="Times New Roman" w:hAnsi="Times New Roman" w:cs="Times New Roman"/>
          <w:sz w:val="20"/>
          <w:szCs w:val="20"/>
        </w:rPr>
        <w:t> &lt; 0.05, two-tailed test) differences in the magnitude of the correlation with disorders uncorrected for p versus disorders corrected for p. Exact </w:t>
      </w:r>
      <w:r w:rsidRPr="00BE4B64">
        <w:rPr>
          <w:rFonts w:ascii="Times New Roman" w:hAnsi="Times New Roman" w:cs="Times New Roman"/>
          <w:i/>
          <w:iCs/>
          <w:sz w:val="20"/>
          <w:szCs w:val="20"/>
        </w:rPr>
        <w:t>P</w:t>
      </w:r>
      <w:r w:rsidRPr="00BE4B64">
        <w:rPr>
          <w:rFonts w:ascii="Times New Roman" w:hAnsi="Times New Roman" w:cs="Times New Roman"/>
          <w:sz w:val="20"/>
          <w:szCs w:val="20"/>
        </w:rPr>
        <w:t xml:space="preserve"> values for all associations are reported in Supplementary Table </w:t>
      </w:r>
      <w:r w:rsidRPr="00BE4B64">
        <w:rPr>
          <w:rFonts w:ascii="Times New Roman" w:hAnsi="Times New Roman" w:cs="Times New Roman"/>
          <w:sz w:val="20"/>
          <w:szCs w:val="20"/>
          <w:lang w:eastAsia="zh-CN"/>
        </w:rPr>
        <w:t>50</w:t>
      </w:r>
      <w:r w:rsidRPr="00BE4B64">
        <w:rPr>
          <w:rFonts w:ascii="Times New Roman" w:hAnsi="Times New Roman" w:cs="Times New Roman"/>
          <w:sz w:val="20"/>
          <w:szCs w:val="20"/>
        </w:rPr>
        <w:t xml:space="preserve">. The FDR correction was applied based on all genetic correlations tested (including those reported in Supplementary Figures 26-27). </w:t>
      </w:r>
    </w:p>
    <w:p w14:paraId="468CDF71" w14:textId="77777777" w:rsidR="00C754D1" w:rsidRPr="00BE4B64" w:rsidRDefault="00C754D1" w:rsidP="00BE4B64">
      <w:pPr>
        <w:spacing w:line="360" w:lineRule="auto"/>
        <w:rPr>
          <w:rFonts w:ascii="Times New Roman" w:hAnsi="Times New Roman" w:cs="Times New Roman"/>
          <w:lang w:eastAsia="zh-CN"/>
        </w:rPr>
      </w:pPr>
    </w:p>
    <w:p w14:paraId="7B55F294" w14:textId="77777777" w:rsidR="008C238D" w:rsidRPr="00BE4B64" w:rsidRDefault="008C238D" w:rsidP="00BE4B64">
      <w:pPr>
        <w:spacing w:line="360" w:lineRule="auto"/>
        <w:rPr>
          <w:rFonts w:ascii="Times New Roman" w:hAnsi="Times New Roman" w:cs="Times New Roman"/>
        </w:rPr>
      </w:pPr>
    </w:p>
    <w:p w14:paraId="71EA461D" w14:textId="2AF43317" w:rsidR="00924FDA" w:rsidRPr="00BE4B64" w:rsidRDefault="024F81CF" w:rsidP="00BE4B64">
      <w:pPr>
        <w:pStyle w:val="Heading1"/>
        <w:spacing w:beforeLines="20" w:before="48" w:line="360" w:lineRule="auto"/>
        <w:rPr>
          <w:rFonts w:ascii="Times New Roman" w:hAnsi="Times New Roman" w:cs="Times New Roman"/>
          <w:sz w:val="24"/>
          <w:szCs w:val="24"/>
        </w:rPr>
      </w:pPr>
      <w:r w:rsidRPr="00BE4B64">
        <w:rPr>
          <w:rFonts w:ascii="Times New Roman" w:hAnsi="Times New Roman" w:cs="Times New Roman"/>
          <w:sz w:val="24"/>
          <w:szCs w:val="24"/>
        </w:rPr>
        <w:t xml:space="preserve">DISCUSSION </w:t>
      </w:r>
    </w:p>
    <w:p w14:paraId="09099968" w14:textId="77777777" w:rsidR="002E1052" w:rsidRPr="00BE4B64" w:rsidRDefault="002E1052" w:rsidP="00BE4B64">
      <w:pPr>
        <w:spacing w:line="360" w:lineRule="auto"/>
        <w:rPr>
          <w:rFonts w:ascii="Times New Roman" w:hAnsi="Times New Roman" w:cs="Times New Roman"/>
        </w:rPr>
      </w:pPr>
    </w:p>
    <w:p w14:paraId="0C3C6679" w14:textId="77777777" w:rsidR="0055136D" w:rsidRPr="00BE4B64" w:rsidRDefault="0055136D" w:rsidP="00BE4B64">
      <w:pPr>
        <w:spacing w:beforeLines="20" w:before="48" w:line="360" w:lineRule="auto"/>
        <w:rPr>
          <w:rFonts w:ascii="Times New Roman" w:eastAsia="Calibri" w:hAnsi="Times New Roman" w:cs="Times New Roman"/>
          <w:color w:val="000000" w:themeColor="text1"/>
        </w:rPr>
      </w:pPr>
      <w:r w:rsidRPr="00BE4B64">
        <w:rPr>
          <w:rFonts w:ascii="Times New Roman" w:hAnsi="Times New Roman" w:cs="Times New Roman"/>
          <w:lang w:val="en"/>
        </w:rPr>
        <w:lastRenderedPageBreak/>
        <w:t>We isolated transdiagnostic genetic effects across 11 major psychiatric disorders from genetic effects specific to each psychiatric condition. We uncovered differences in the genetic architecture of each disorder, identifying novel genome-wide significant SNP associations for four psychiatric conditions —schizophrenia, bipolar disorder, ADHD and anorexia nervosa— and specific changes in tissue enrichment.  The greatest shift we observed, however, was in the genetic relationships between disorders, which changed substantially after considering transdiagnostic effects. Genetic effects associated with individual disorders beyond p also showed a greater degree of specificity in their genetic correlations with external biobehavioral traits, particularly health-related and psychological traits. By separating</w:t>
      </w:r>
      <w:r w:rsidRPr="00BE4B64">
        <w:rPr>
          <w:rFonts w:ascii="Times New Roman" w:hAnsi="Times New Roman" w:cs="Times New Roman"/>
        </w:rPr>
        <w:t xml:space="preserve"> genetic influences into </w:t>
      </w:r>
      <w:proofErr w:type="gramStart"/>
      <w:r w:rsidRPr="00BE4B64">
        <w:rPr>
          <w:rFonts w:ascii="Times New Roman" w:hAnsi="Times New Roman" w:cs="Times New Roman"/>
        </w:rPr>
        <w:t>a shared</w:t>
      </w:r>
      <w:proofErr w:type="gramEnd"/>
      <w:r w:rsidRPr="00BE4B64">
        <w:rPr>
          <w:rFonts w:ascii="Times New Roman" w:hAnsi="Times New Roman" w:cs="Times New Roman"/>
        </w:rPr>
        <w:t xml:space="preserve"> and specific components, we provide novel insight into the genetic architecture, biology and comorbidity between psychiatric conditions that can inform diagnostic nomenclature and treatment research. </w:t>
      </w:r>
    </w:p>
    <w:p w14:paraId="0433E084" w14:textId="77777777" w:rsidR="0055136D" w:rsidRPr="00BE4B64" w:rsidRDefault="0055136D" w:rsidP="00BE4B64">
      <w:pPr>
        <w:spacing w:beforeLines="20" w:before="48" w:line="360" w:lineRule="auto"/>
        <w:rPr>
          <w:rFonts w:ascii="Times New Roman" w:eastAsia="Calibri" w:hAnsi="Times New Roman" w:cs="Times New Roman"/>
          <w:color w:val="000000" w:themeColor="text1"/>
        </w:rPr>
      </w:pPr>
    </w:p>
    <w:p w14:paraId="5538D00A" w14:textId="7FBCB635" w:rsidR="0055136D" w:rsidRPr="00BE4B64" w:rsidRDefault="0055136D" w:rsidP="00BE4B64">
      <w:pPr>
        <w:spacing w:beforeLines="20" w:before="48" w:line="360" w:lineRule="auto"/>
        <w:rPr>
          <w:rFonts w:ascii="Times New Roman" w:eastAsia="Calibri" w:hAnsi="Times New Roman" w:cs="Times New Roman"/>
          <w:color w:val="000000" w:themeColor="text1"/>
        </w:rPr>
      </w:pPr>
      <w:r w:rsidRPr="00BE4B64">
        <w:rPr>
          <w:rFonts w:ascii="Times New Roman" w:eastAsia="Calibri" w:hAnsi="Times New Roman" w:cs="Times New Roman"/>
          <w:color w:val="000000" w:themeColor="text1"/>
        </w:rPr>
        <w:t xml:space="preserve">While our non-p GWA analyses revealed fewer genome-wide significant SNP associations than the GWA analyses uncorrected for p, they uncovered several novel trait-specific hits. For example, of the </w:t>
      </w:r>
      <w:r w:rsidRPr="00BE4B64">
        <w:rPr>
          <w:rFonts w:ascii="Times New Roman" w:eastAsiaTheme="minorEastAsia" w:hAnsi="Times New Roman" w:cs="Times New Roman"/>
          <w:color w:val="000000" w:themeColor="text1"/>
          <w:lang w:eastAsia="zh-CN"/>
        </w:rPr>
        <w:t>2</w:t>
      </w:r>
      <w:r w:rsidRPr="00BE4B64">
        <w:rPr>
          <w:rFonts w:ascii="Times New Roman" w:eastAsia="Calibri" w:hAnsi="Times New Roman" w:cs="Times New Roman"/>
          <w:color w:val="000000" w:themeColor="text1"/>
        </w:rPr>
        <w:t xml:space="preserve">7 novel SNP associations with SCZ, </w:t>
      </w:r>
      <w:r w:rsidRPr="00BE4B64">
        <w:rPr>
          <w:rFonts w:ascii="Times New Roman" w:eastAsiaTheme="minorEastAsia" w:hAnsi="Times New Roman" w:cs="Times New Roman"/>
          <w:color w:val="000000" w:themeColor="text1"/>
          <w:lang w:eastAsia="zh-CN"/>
        </w:rPr>
        <w:t xml:space="preserve">one of </w:t>
      </w:r>
      <w:r w:rsidRPr="00BE4B64">
        <w:rPr>
          <w:rFonts w:ascii="Times New Roman" w:eastAsia="Calibri" w:hAnsi="Times New Roman" w:cs="Times New Roman"/>
          <w:color w:val="000000" w:themeColor="text1"/>
        </w:rPr>
        <w:t xml:space="preserve">the top hit </w:t>
      </w:r>
      <w:r w:rsidR="00EA4485" w:rsidRPr="00BE4B64">
        <w:rPr>
          <w:rFonts w:ascii="Times New Roman" w:eastAsia="Calibri" w:hAnsi="Times New Roman" w:cs="Times New Roman"/>
          <w:color w:val="000000" w:themeColor="text1"/>
        </w:rPr>
        <w:t>(</w:t>
      </w:r>
      <w:r w:rsidR="00EA4485" w:rsidRPr="00BE4B64">
        <w:rPr>
          <w:rFonts w:ascii="Times New Roman" w:hAnsi="Times New Roman" w:cs="Times New Roman"/>
          <w:color w:val="000000" w:themeColor="text1"/>
        </w:rPr>
        <w:t>rs693906</w:t>
      </w:r>
      <w:r w:rsidR="00EA4485" w:rsidRPr="00BE4B64">
        <w:rPr>
          <w:rFonts w:ascii="Times New Roman" w:eastAsia="Calibri" w:hAnsi="Times New Roman" w:cs="Times New Roman"/>
          <w:color w:val="000000" w:themeColor="text1"/>
        </w:rPr>
        <w:t>)</w:t>
      </w:r>
      <w:r w:rsidR="00EA4485" w:rsidRPr="00BE4B64">
        <w:rPr>
          <w:rFonts w:ascii="Times New Roman" w:eastAsiaTheme="minorEastAsia" w:hAnsi="Times New Roman" w:cs="Times New Roman"/>
          <w:color w:val="000000" w:themeColor="text1"/>
          <w:lang w:eastAsia="zh-CN"/>
        </w:rPr>
        <w:t xml:space="preserve"> has not been previously reported by GWASs before, but </w:t>
      </w:r>
      <w:r w:rsidRPr="00BE4B64">
        <w:rPr>
          <w:rFonts w:ascii="Times New Roman" w:eastAsia="Calibri" w:hAnsi="Times New Roman" w:cs="Times New Roman"/>
          <w:color w:val="000000" w:themeColor="text1"/>
        </w:rPr>
        <w:t>was an intronic SNP in a gene (</w:t>
      </w:r>
      <w:r w:rsidRPr="00BE4B64">
        <w:rPr>
          <w:rFonts w:ascii="Times New Roman" w:hAnsi="Times New Roman" w:cs="Times New Roman"/>
          <w:color w:val="000000" w:themeColor="text1"/>
        </w:rPr>
        <w:t>SLC44A4</w:t>
      </w:r>
      <w:r w:rsidRPr="00BE4B64">
        <w:rPr>
          <w:rFonts w:ascii="Times New Roman" w:eastAsia="Calibri" w:hAnsi="Times New Roman" w:cs="Times New Roman"/>
          <w:color w:val="000000" w:themeColor="text1"/>
        </w:rPr>
        <w:t>)</w:t>
      </w:r>
      <w:r w:rsidR="00EA4485" w:rsidRPr="00BE4B64">
        <w:rPr>
          <w:rFonts w:ascii="Times New Roman" w:eastAsiaTheme="minorEastAsia" w:hAnsi="Times New Roman" w:cs="Times New Roman"/>
          <w:color w:val="000000" w:themeColor="text1"/>
          <w:lang w:eastAsia="zh-CN"/>
        </w:rPr>
        <w:t xml:space="preserve"> </w:t>
      </w:r>
      <w:r w:rsidRPr="00BE4B64">
        <w:rPr>
          <w:rFonts w:ascii="Times New Roman" w:eastAsia="Calibri" w:hAnsi="Times New Roman" w:cs="Times New Roman"/>
          <w:color w:val="000000" w:themeColor="text1"/>
        </w:rPr>
        <w:t xml:space="preserve">associated with schizophrenia in a Japanese sample </w:t>
      </w:r>
      <w:r w:rsidRPr="00BE4B64">
        <w:rPr>
          <w:rFonts w:ascii="Times New Roman" w:eastAsia="Calibri" w:hAnsi="Times New Roman" w:cs="Times New Roman"/>
          <w:color w:val="000000" w:themeColor="text1"/>
        </w:rPr>
        <w:fldChar w:fldCharType="begin">
          <w:fldData xml:space="preserve">PEVuZE5vdGU+PENpdGU+PEF1dGhvcj5ZYW1hZGE8L0F1dGhvcj48WWVhcj4yMDE1PC9ZZWFyPjxS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</w:fldData>
        </w:fldChar>
      </w:r>
      <w:r w:rsidR="00E27D6C">
        <w:rPr>
          <w:rFonts w:ascii="Times New Roman" w:eastAsia="Calibri" w:hAnsi="Times New Roman" w:cs="Times New Roman"/>
          <w:color w:val="000000" w:themeColor="text1"/>
        </w:rPr>
        <w:instrText xml:space="preserve"> ADDIN EN.CITE </w:instrText>
      </w:r>
      <w:r w:rsidR="00E27D6C">
        <w:rPr>
          <w:rFonts w:ascii="Times New Roman" w:eastAsia="Calibri" w:hAnsi="Times New Roman" w:cs="Times New Roman"/>
          <w:color w:val="000000" w:themeColor="text1"/>
        </w:rPr>
        <w:fldChar w:fldCharType="begin">
          <w:fldData xml:space="preserve">PEVuZE5vdGU+PENpdGU+PEF1dGhvcj5ZYW1hZGE8L0F1dGhvcj48WWVhcj4yMDE1PC9ZZWFyPjxS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</w:fldData>
        </w:fldChar>
      </w:r>
      <w:r w:rsidR="00E27D6C">
        <w:rPr>
          <w:rFonts w:ascii="Times New Roman" w:eastAsia="Calibri" w:hAnsi="Times New Roman" w:cs="Times New Roman"/>
          <w:color w:val="000000" w:themeColor="text1"/>
        </w:rPr>
        <w:instrText xml:space="preserve"> ADDIN EN.CITE.DATA </w:instrText>
      </w:r>
      <w:r w:rsidR="00E27D6C">
        <w:rPr>
          <w:rFonts w:ascii="Times New Roman" w:eastAsia="Calibri" w:hAnsi="Times New Roman" w:cs="Times New Roman"/>
          <w:color w:val="000000" w:themeColor="text1"/>
        </w:rPr>
      </w:r>
      <w:r w:rsidR="00E27D6C">
        <w:rPr>
          <w:rFonts w:ascii="Times New Roman" w:eastAsia="Calibri" w:hAnsi="Times New Roman" w:cs="Times New Roman"/>
          <w:color w:val="000000" w:themeColor="text1"/>
        </w:rPr>
        <w:fldChar w:fldCharType="end"/>
      </w:r>
      <w:r w:rsidRPr="00BE4B64">
        <w:rPr>
          <w:rFonts w:ascii="Times New Roman" w:eastAsia="Calibri" w:hAnsi="Times New Roman" w:cs="Times New Roman"/>
          <w:color w:val="000000" w:themeColor="text1"/>
        </w:rPr>
      </w:r>
      <w:r w:rsidRPr="00BE4B64">
        <w:rPr>
          <w:rFonts w:ascii="Times New Roman" w:eastAsia="Calibri" w:hAnsi="Times New Roman" w:cs="Times New Roman"/>
          <w:color w:val="000000" w:themeColor="text1"/>
        </w:rPr>
        <w:fldChar w:fldCharType="separate"/>
      </w:r>
      <w:r w:rsidR="00E27D6C" w:rsidRPr="00E27D6C">
        <w:rPr>
          <w:rFonts w:ascii="Times New Roman" w:eastAsia="Calibri" w:hAnsi="Times New Roman" w:cs="Times New Roman"/>
          <w:noProof/>
          <w:color w:val="000000" w:themeColor="text1"/>
          <w:vertAlign w:val="superscript"/>
        </w:rPr>
        <w:t>35</w:t>
      </w:r>
      <w:r w:rsidRPr="00BE4B64">
        <w:rPr>
          <w:rFonts w:ascii="Times New Roman" w:eastAsia="Calibri" w:hAnsi="Times New Roman" w:cs="Times New Roman"/>
          <w:color w:val="000000" w:themeColor="text1"/>
        </w:rPr>
        <w:fldChar w:fldCharType="end"/>
      </w:r>
      <w:r w:rsidRPr="00BE4B64">
        <w:rPr>
          <w:rFonts w:ascii="Times New Roman" w:eastAsia="Calibri" w:hAnsi="Times New Roman" w:cs="Times New Roman"/>
          <w:color w:val="000000" w:themeColor="text1"/>
        </w:rPr>
        <w:t xml:space="preserve">. Such novel non-p SNPs associations might provide new leads to uncover biological pathways specific to schizophrenia. Our analyses mapping risk variants to gene sets and tissue expression revealed specific changes in tissue enrichment beyond transdiagnostic effects, these were almost exclusively observed for SCZ and BIP. SNP </w:t>
      </w:r>
      <w:proofErr w:type="spellStart"/>
      <w:r w:rsidRPr="00BE4B64">
        <w:rPr>
          <w:rFonts w:ascii="Times New Roman" w:eastAsia="Calibri" w:hAnsi="Times New Roman" w:cs="Times New Roman"/>
          <w:color w:val="000000" w:themeColor="text1"/>
        </w:rPr>
        <w:t>heritabilities</w:t>
      </w:r>
      <w:proofErr w:type="spellEnd"/>
      <w:r w:rsidRPr="00BE4B64">
        <w:rPr>
          <w:rFonts w:ascii="Times New Roman" w:eastAsia="Calibri" w:hAnsi="Times New Roman" w:cs="Times New Roman"/>
          <w:color w:val="000000" w:themeColor="text1"/>
        </w:rPr>
        <w:t xml:space="preserve"> for most disorders remained stable when accounting for transdiagnostic effects, with the notable exceptions of MDD and ANX, which exhibited significant reductions in genetic variance.</w:t>
      </w:r>
    </w:p>
    <w:p w14:paraId="7F91F049" w14:textId="77777777" w:rsidR="0055136D" w:rsidRPr="00BE4B64" w:rsidRDefault="0055136D" w:rsidP="00BE4B64">
      <w:pPr>
        <w:spacing w:beforeLines="20" w:before="48" w:line="360" w:lineRule="auto"/>
        <w:rPr>
          <w:rFonts w:ascii="Times New Roman" w:eastAsia="Calibri" w:hAnsi="Times New Roman" w:cs="Times New Roman"/>
          <w:color w:val="000000" w:themeColor="text1"/>
        </w:rPr>
      </w:pPr>
    </w:p>
    <w:p w14:paraId="62927C33" w14:textId="4A5D7CA2" w:rsidR="00187663" w:rsidRPr="00BE4B64" w:rsidRDefault="0055136D" w:rsidP="00BE4B64">
      <w:pPr>
        <w:spacing w:beforeLines="20" w:before="48" w:line="360" w:lineRule="auto"/>
        <w:rPr>
          <w:rFonts w:ascii="Times New Roman" w:hAnsi="Times New Roman" w:cs="Times New Roman"/>
          <w:lang w:eastAsia="zh-CN"/>
        </w:rPr>
      </w:pPr>
      <w:r w:rsidRPr="00BE4B64">
        <w:rPr>
          <w:rFonts w:ascii="Times New Roman" w:eastAsia="Calibri" w:hAnsi="Times New Roman" w:cs="Times New Roman"/>
          <w:color w:val="000000" w:themeColor="text1"/>
        </w:rPr>
        <w:t xml:space="preserve">We were particularly interested in investigating the genetic correlations between psychiatric disorders. We found that removing transdiagnostic genetic effects significantly changed genetic relationships between psychiatric conditions. While some genetic correlations showed a reduction in magnitude, the pattern of genetic correlations between several disorders shifted </w:t>
      </w:r>
      <w:r w:rsidR="00570CEB">
        <w:rPr>
          <w:rFonts w:ascii="Times New Roman" w:eastAsiaTheme="minorEastAsia" w:hAnsi="Times New Roman" w:cs="Times New Roman" w:hint="eastAsia"/>
          <w:color w:val="000000" w:themeColor="text1"/>
          <w:lang w:eastAsia="zh-CN"/>
        </w:rPr>
        <w:t>unexpectedly</w:t>
      </w:r>
      <w:r w:rsidRPr="00BE4B64">
        <w:rPr>
          <w:rFonts w:ascii="Times New Roman" w:eastAsia="Calibri" w:hAnsi="Times New Roman" w:cs="Times New Roman"/>
          <w:color w:val="000000" w:themeColor="text1"/>
        </w:rPr>
        <w:t xml:space="preserve">, highlighting discrepancies between diagnostic nosology and genetic structure of psychiatric disorders. For some pairs of disorders, positive genetic correlations disappeared entirely after correction for p, such as the genetic correlation between ANX and PTSD, indicating that their overlap is likely entirely captured by what cuts across all </w:t>
      </w:r>
      <w:r w:rsidRPr="00BE4B64">
        <w:rPr>
          <w:rFonts w:ascii="Times New Roman" w:eastAsia="Calibri" w:hAnsi="Times New Roman" w:cs="Times New Roman"/>
          <w:color w:val="000000" w:themeColor="text1"/>
        </w:rPr>
        <w:lastRenderedPageBreak/>
        <w:t xml:space="preserve">psychiatric diagnoses. Other pairs of disorders remained correlated positively after accounting for p, such as the genetic correlation between SCZ and BIP and between ANX and MDD, which suggests that only part of their overlap is shared with the other disorders included in our transdiagnostic model. </w:t>
      </w:r>
      <w:r w:rsidR="00187663" w:rsidRPr="00BE4B64">
        <w:rPr>
          <w:rFonts w:ascii="Times New Roman" w:hAnsi="Times New Roman" w:cs="Times New Roman"/>
        </w:rPr>
        <w:t>These differences in genetic correlations are not simply due to the disorders’ loading on the genomic p factor. For example, loadings on the genomic p factor are similar for PTSD (0.78) and MDD (0.82), but the p-corrected genetic correlation with ADHD is much reduced for MDD (from 0.52 to -0.0</w:t>
      </w:r>
      <w:r w:rsidR="00187663" w:rsidRPr="00BE4B64">
        <w:rPr>
          <w:rFonts w:ascii="Times New Roman" w:hAnsi="Times New Roman" w:cs="Times New Roman"/>
          <w:lang w:eastAsia="zh-CN"/>
        </w:rPr>
        <w:t>8</w:t>
      </w:r>
      <w:r w:rsidR="00187663" w:rsidRPr="00BE4B64">
        <w:rPr>
          <w:rFonts w:ascii="Times New Roman" w:hAnsi="Times New Roman" w:cs="Times New Roman"/>
        </w:rPr>
        <w:t>) but not for PTSD (0.72 to 0.5</w:t>
      </w:r>
      <w:r w:rsidR="00187663" w:rsidRPr="00BE4B64">
        <w:rPr>
          <w:rFonts w:ascii="Times New Roman" w:hAnsi="Times New Roman" w:cs="Times New Roman"/>
          <w:lang w:eastAsia="zh-CN"/>
        </w:rPr>
        <w:t>0</w:t>
      </w:r>
      <w:r w:rsidR="00187663" w:rsidRPr="00BE4B64">
        <w:rPr>
          <w:rFonts w:ascii="Times New Roman" w:hAnsi="Times New Roman" w:cs="Times New Roman"/>
        </w:rPr>
        <w:t>). These predictive profile differences reveal differences in disorder-specific genetic architecture when the positive manifold of transdiagnostic effects of genomic p is removed.</w:t>
      </w:r>
    </w:p>
    <w:p w14:paraId="7657B823" w14:textId="77777777" w:rsidR="00187663" w:rsidRPr="00BE4B64" w:rsidRDefault="00187663" w:rsidP="00BE4B64">
      <w:pPr>
        <w:spacing w:beforeLines="20" w:before="48" w:line="360" w:lineRule="auto"/>
        <w:rPr>
          <w:rFonts w:ascii="Times New Roman" w:eastAsiaTheme="minorEastAsia" w:hAnsi="Times New Roman" w:cs="Times New Roman"/>
          <w:color w:val="000000" w:themeColor="text1"/>
          <w:lang w:eastAsia="zh-CN"/>
        </w:rPr>
      </w:pPr>
    </w:p>
    <w:p w14:paraId="2A3F9EC0" w14:textId="5908226E" w:rsidR="00187663" w:rsidRPr="00BE4B64" w:rsidRDefault="0055136D" w:rsidP="00BE4B64">
      <w:pPr>
        <w:spacing w:beforeLines="20" w:before="48" w:line="360" w:lineRule="auto"/>
        <w:rPr>
          <w:rFonts w:ascii="Times New Roman" w:eastAsiaTheme="minorEastAsia" w:hAnsi="Times New Roman" w:cs="Times New Roman"/>
          <w:color w:val="000000" w:themeColor="text1"/>
          <w:lang w:eastAsia="zh-CN"/>
        </w:rPr>
      </w:pPr>
      <w:r w:rsidRPr="00BE4B64">
        <w:rPr>
          <w:rFonts w:ascii="Times New Roman" w:eastAsia="Calibri" w:hAnsi="Times New Roman" w:cs="Times New Roman"/>
          <w:color w:val="000000" w:themeColor="text1"/>
        </w:rPr>
        <w:t xml:space="preserve">Other genetic correlations presented a </w:t>
      </w:r>
      <w:r w:rsidR="00570CEB">
        <w:rPr>
          <w:rFonts w:ascii="Times New Roman" w:eastAsiaTheme="minorEastAsia" w:hAnsi="Times New Roman" w:cs="Times New Roman" w:hint="eastAsia"/>
          <w:color w:val="000000" w:themeColor="text1"/>
          <w:lang w:eastAsia="zh-CN"/>
        </w:rPr>
        <w:t>different</w:t>
      </w:r>
      <w:r w:rsidRPr="00BE4B64">
        <w:rPr>
          <w:rFonts w:ascii="Times New Roman" w:eastAsia="Calibri" w:hAnsi="Times New Roman" w:cs="Times New Roman"/>
          <w:color w:val="000000" w:themeColor="text1"/>
        </w:rPr>
        <w:t xml:space="preserve"> pattern of change. The genetic correlations between SCZ and MDD and between MDD and BIP switched from strongly positive to strongly negative after considering transdiagnostic effects. This negative correlation implies that, once transdiagnostic effects are accounted for, a genetic liability for one disorder conveys a lower genetic liability for the other disorder, this has the potential to inform diagnostic categorization and has far-reaching implications for future studies aimed at understanding biological causes and treatments for these disorders. Another major shift was observed for the slightly negative genetic correlation between OCD and ADHD, which became strongly negative after accounting for p. This suggests that their genetic overlap with p obscured the negative genetic relationship between these disorders. This finding is consistent with the current clinical perspective suggesting that OCD and ADHD lie at the opposite extremes of the impulsivity-compulsivity continuum </w:t>
      </w:r>
      <w:r w:rsidRPr="00BE4B64">
        <w:rPr>
          <w:rFonts w:ascii="Times New Roman" w:eastAsia="Calibri" w:hAnsi="Times New Roman" w:cs="Times New Roman"/>
          <w:color w:val="000000" w:themeColor="text1"/>
        </w:rPr>
        <w:fldChar w:fldCharType="begin">
          <w:fldData xml:space="preserve">PEVuZE5vdGU+PENpdGU+PEF1dGhvcj5BYnJhbW92aXRjaDwvQXV0aG9yPjxZZWFyPjIwMTU8L1ll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</w:fldData>
        </w:fldChar>
      </w:r>
      <w:r w:rsidR="00E27D6C">
        <w:rPr>
          <w:rFonts w:ascii="Times New Roman" w:eastAsia="Calibri" w:hAnsi="Times New Roman" w:cs="Times New Roman"/>
          <w:color w:val="000000" w:themeColor="text1"/>
        </w:rPr>
        <w:instrText xml:space="preserve"> ADDIN EN.CITE </w:instrText>
      </w:r>
      <w:r w:rsidR="00E27D6C">
        <w:rPr>
          <w:rFonts w:ascii="Times New Roman" w:eastAsia="Calibri" w:hAnsi="Times New Roman" w:cs="Times New Roman"/>
          <w:color w:val="000000" w:themeColor="text1"/>
        </w:rPr>
        <w:fldChar w:fldCharType="begin">
          <w:fldData xml:space="preserve">PEVuZE5vdGU+PENpdGU+PEF1dGhvcj5BYnJhbW92aXRjaDwvQXV0aG9yPjxZZWFyPjIwMTU8L1ll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</w:fldData>
        </w:fldChar>
      </w:r>
      <w:r w:rsidR="00E27D6C">
        <w:rPr>
          <w:rFonts w:ascii="Times New Roman" w:eastAsia="Calibri" w:hAnsi="Times New Roman" w:cs="Times New Roman"/>
          <w:color w:val="000000" w:themeColor="text1"/>
        </w:rPr>
        <w:instrText xml:space="preserve"> ADDIN EN.CITE.DATA </w:instrText>
      </w:r>
      <w:r w:rsidR="00E27D6C">
        <w:rPr>
          <w:rFonts w:ascii="Times New Roman" w:eastAsia="Calibri" w:hAnsi="Times New Roman" w:cs="Times New Roman"/>
          <w:color w:val="000000" w:themeColor="text1"/>
        </w:rPr>
      </w:r>
      <w:r w:rsidR="00E27D6C">
        <w:rPr>
          <w:rFonts w:ascii="Times New Roman" w:eastAsia="Calibri" w:hAnsi="Times New Roman" w:cs="Times New Roman"/>
          <w:color w:val="000000" w:themeColor="text1"/>
        </w:rPr>
        <w:fldChar w:fldCharType="end"/>
      </w:r>
      <w:r w:rsidRPr="00BE4B64">
        <w:rPr>
          <w:rFonts w:ascii="Times New Roman" w:eastAsia="Calibri" w:hAnsi="Times New Roman" w:cs="Times New Roman"/>
          <w:color w:val="000000" w:themeColor="text1"/>
        </w:rPr>
      </w:r>
      <w:r w:rsidRPr="00BE4B64">
        <w:rPr>
          <w:rFonts w:ascii="Times New Roman" w:eastAsia="Calibri" w:hAnsi="Times New Roman" w:cs="Times New Roman"/>
          <w:color w:val="000000" w:themeColor="text1"/>
        </w:rPr>
        <w:fldChar w:fldCharType="separate"/>
      </w:r>
      <w:r w:rsidR="00E27D6C" w:rsidRPr="00E27D6C">
        <w:rPr>
          <w:rFonts w:ascii="Times New Roman" w:eastAsia="Calibri" w:hAnsi="Times New Roman" w:cs="Times New Roman"/>
          <w:noProof/>
          <w:color w:val="000000" w:themeColor="text1"/>
          <w:vertAlign w:val="superscript"/>
        </w:rPr>
        <w:t>36,37</w:t>
      </w:r>
      <w:r w:rsidRPr="00BE4B64">
        <w:rPr>
          <w:rFonts w:ascii="Times New Roman" w:eastAsia="Calibri" w:hAnsi="Times New Roman" w:cs="Times New Roman"/>
          <w:color w:val="000000" w:themeColor="text1"/>
        </w:rPr>
        <w:fldChar w:fldCharType="end"/>
      </w:r>
      <w:r w:rsidRPr="00BE4B64">
        <w:rPr>
          <w:rFonts w:ascii="Times New Roman" w:eastAsia="Calibri" w:hAnsi="Times New Roman" w:cs="Times New Roman"/>
          <w:color w:val="000000" w:themeColor="text1"/>
        </w:rPr>
        <w:t xml:space="preserve">.  </w:t>
      </w:r>
    </w:p>
    <w:p w14:paraId="087691F5" w14:textId="77777777" w:rsidR="0055136D" w:rsidRPr="00BE4B64" w:rsidRDefault="0055136D" w:rsidP="00BE4B64">
      <w:pPr>
        <w:spacing w:beforeLines="20" w:before="48" w:line="360" w:lineRule="auto"/>
        <w:rPr>
          <w:rFonts w:ascii="Times New Roman" w:eastAsia="Calibri" w:hAnsi="Times New Roman" w:cs="Times New Roman"/>
          <w:color w:val="000000" w:themeColor="text1"/>
        </w:rPr>
      </w:pPr>
    </w:p>
    <w:p w14:paraId="2E16FF1B" w14:textId="5619F516" w:rsidR="003A739F" w:rsidRPr="00BE4B64" w:rsidRDefault="0055136D" w:rsidP="00BE4B64">
      <w:pPr>
        <w:spacing w:line="360" w:lineRule="auto"/>
        <w:rPr>
          <w:rFonts w:ascii="Times New Roman" w:hAnsi="Times New Roman" w:cs="Times New Roman"/>
          <w:strike/>
        </w:rPr>
      </w:pPr>
      <w:r w:rsidRPr="00BE4B64">
        <w:rPr>
          <w:rFonts w:ascii="Times New Roman" w:eastAsia="Calibri" w:hAnsi="Times New Roman" w:cs="Times New Roman"/>
          <w:color w:val="000000" w:themeColor="text1"/>
        </w:rPr>
        <w:t xml:space="preserve">Comparing genetic correlations between the 11 psychiatric disorders and external biobehavioural traits further indicated greater specificity for disorders corrected for p, especially for psychological and health-related traits. </w:t>
      </w:r>
      <w:r w:rsidRPr="00BE4B64">
        <w:rPr>
          <w:rFonts w:ascii="Times New Roman" w:hAnsi="Times New Roman" w:cs="Times New Roman"/>
        </w:rPr>
        <w:t>Though most of the changes in genetic correlations were reductions, there were some exceptions, with some correlations increasing</w:t>
      </w:r>
      <w:r w:rsidR="00570CEB">
        <w:rPr>
          <w:rFonts w:ascii="Times New Roman" w:hAnsi="Times New Roman" w:cs="Times New Roman" w:hint="eastAsia"/>
          <w:lang w:eastAsia="zh-CN"/>
        </w:rPr>
        <w:t xml:space="preserve"> </w:t>
      </w:r>
      <w:r w:rsidRPr="00BE4B64">
        <w:rPr>
          <w:rFonts w:ascii="Times New Roman" w:hAnsi="Times New Roman" w:cs="Times New Roman"/>
        </w:rPr>
        <w:t xml:space="preserve">and other genetic correlations reversing. Removing transdiagnostic genetic effects from psychiatric disorders, particularly MDD, ANX, SCZ and BIP, resulted in divergent patterns of genetic associations with external biobehavioural traits. </w:t>
      </w:r>
      <w:r w:rsidR="00E27D6C" w:rsidRPr="00BE4B64">
        <w:rPr>
          <w:rFonts w:ascii="Times New Roman" w:hAnsi="Times New Roman" w:cs="Times New Roman"/>
        </w:rPr>
        <w:t>In other words, genetic effects associated with each major psychiatric disorder also include overlapping genetic variance associated with these transdiagnostic traits</w:t>
      </w:r>
      <w:r w:rsidR="00E27D6C" w:rsidRPr="00BE4B64">
        <w:rPr>
          <w:rFonts w:ascii="Times New Roman" w:hAnsi="Times New Roman" w:cs="Times New Roman"/>
          <w:lang w:eastAsia="zh-CN"/>
        </w:rPr>
        <w:t>,</w:t>
      </w:r>
      <w:r w:rsidR="00E27D6C" w:rsidRPr="00BE4B64">
        <w:rPr>
          <w:rFonts w:ascii="Times New Roman" w:hAnsi="Times New Roman" w:cs="Times New Roman"/>
        </w:rPr>
        <w:t xml:space="preserve"> which mask their specificity. </w:t>
      </w:r>
    </w:p>
    <w:p w14:paraId="5FDBADC0" w14:textId="15D1B839" w:rsidR="003A739F" w:rsidRPr="00BE4B64" w:rsidRDefault="0055136D" w:rsidP="00BE4B64">
      <w:pPr>
        <w:spacing w:line="360" w:lineRule="auto"/>
        <w:rPr>
          <w:rFonts w:ascii="Times New Roman" w:hAnsi="Times New Roman" w:cs="Times New Roman"/>
          <w:strike/>
          <w:lang w:eastAsia="zh-CN"/>
        </w:rPr>
      </w:pPr>
      <w:r w:rsidRPr="00BE4B64">
        <w:rPr>
          <w:rFonts w:ascii="Times New Roman" w:hAnsi="Times New Roman" w:cs="Times New Roman"/>
          <w:noProof/>
        </w:rPr>
        <w:lastRenderedPageBreak/>
        <mc:AlternateContent>
          <mc:Choice Requires="wpi">
            <w:drawing>
              <wp:anchor distT="0" distB="0" distL="114300" distR="114300" simplePos="0" relativeHeight="251662336" behindDoc="0" locked="0" layoutInCell="1" allowOverlap="1" wp14:anchorId="2996C122" wp14:editId="177BFE56">
                <wp:simplePos x="0" y="0"/>
                <wp:positionH relativeFrom="column">
                  <wp:posOffset>2080080</wp:posOffset>
                </wp:positionH>
                <wp:positionV relativeFrom="paragraph">
                  <wp:posOffset>1144265</wp:posOffset>
                </wp:positionV>
                <wp:extent cx="9360" cy="11160"/>
                <wp:effectExtent l="38100" t="38100" r="48260" b="46355"/>
                <wp:wrapNone/>
                <wp:docPr id="1509537573" name="Ink 7"/>
                <wp:cNvGraphicFramePr/>
                <a:graphic xmlns:a="http://schemas.openxmlformats.org/drawingml/2006/main">
                  <a:graphicData uri="http://schemas.microsoft.com/office/word/2010/wordprocessingInk">
                    <w14:contentPart bwMode="auto" r:id="rId22">
                      <w14:nvContentPartPr>
                        <w14:cNvContentPartPr/>
                      </w14:nvContentPartPr>
                      <w14:xfrm>
                        <a:off x="0" y="0"/>
                        <a:ext cx="9360" cy="11160"/>
                      </w14:xfrm>
                    </w14:contentPart>
                  </a:graphicData>
                </a:graphic>
              </wp:anchor>
            </w:drawing>
          </mc:Choice>
          <mc:Fallback>
            <w:pict>
              <v:shapetype w14:anchorId="7ABA64F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7" o:spid="_x0000_s1026" type="#_x0000_t75" style="position:absolute;margin-left:163.3pt;margin-top:89.65pt;width:1.75pt;height:1.8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">
                <v:imagedata r:id="rId23" o:title=""/>
              </v:shape>
            </w:pict>
          </mc:Fallback>
        </mc:AlternateContent>
      </w:r>
    </w:p>
    <w:p w14:paraId="6C6D663D" w14:textId="1367DC32" w:rsidR="0055136D" w:rsidRPr="00BE4B64" w:rsidRDefault="0055136D" w:rsidP="00BE4B64">
      <w:pPr>
        <w:spacing w:line="360" w:lineRule="auto"/>
        <w:rPr>
          <w:rFonts w:ascii="Times New Roman" w:hAnsi="Times New Roman" w:cs="Times New Roman"/>
        </w:rPr>
      </w:pPr>
      <w:r w:rsidRPr="00BE4B64">
        <w:rPr>
          <w:rFonts w:ascii="Times New Roman" w:eastAsia="Calibri" w:hAnsi="Times New Roman" w:cs="Times New Roman"/>
          <w:color w:val="000000" w:themeColor="text1"/>
        </w:rPr>
        <w:t xml:space="preserve">Together, our findings highlight how isolating transdiagnostic genetic risk from major psychiatric disorders provides novel insight into disorder-specific genetic architecture and a more nuanced understanding of their comorbidities and co-occurrences with psychological and health-related traits. Consequently, our findings emphasize the significance of considering specificity as well as generality in psychiatric genetics. By demonstrating distinct genetic correlations and outcomes associated with psychiatric conditions independent of transdiagnostic effects, our findings pave the way for new avenues of research. One such application is the use of non-p summary statistics to create polygenic scores that index greater specificity in psychiatric disorders. For example, isolating transdiagnostic effects from psychiatric polygenic risk scores can lead to refined predictions of how biological risk for each disorder unfolds developmentally and can offer new avenues to investigate how genetic and environmental risk combine. </w:t>
      </w:r>
    </w:p>
    <w:p w14:paraId="551B6A5A" w14:textId="77777777" w:rsidR="00677F1D" w:rsidRPr="00BE4B64" w:rsidRDefault="00677F1D" w:rsidP="00BE4B64">
      <w:pPr>
        <w:spacing w:beforeLines="20" w:before="48" w:line="360" w:lineRule="auto"/>
        <w:rPr>
          <w:rFonts w:ascii="Times New Roman" w:hAnsi="Times New Roman" w:cs="Times New Roman"/>
          <w:lang w:eastAsia="zh-CN"/>
        </w:rPr>
      </w:pPr>
    </w:p>
    <w:p w14:paraId="3CF2E363" w14:textId="6512D0B7" w:rsidR="00677F1D" w:rsidRPr="00BE4B64" w:rsidRDefault="00677F1D" w:rsidP="00BE4B64">
      <w:pPr>
        <w:spacing w:beforeLines="20" w:before="48" w:line="360" w:lineRule="auto"/>
        <w:rPr>
          <w:rFonts w:ascii="Times New Roman" w:hAnsi="Times New Roman" w:cs="Times New Roman"/>
          <w:b/>
          <w:bCs/>
          <w:lang w:eastAsia="zh-CN"/>
        </w:rPr>
      </w:pPr>
      <w:r w:rsidRPr="00BE4B64">
        <w:rPr>
          <w:rFonts w:ascii="Times New Roman" w:hAnsi="Times New Roman" w:cs="Times New Roman"/>
          <w:b/>
          <w:bCs/>
          <w:lang w:eastAsia="zh-CN"/>
        </w:rPr>
        <w:t xml:space="preserve">Limitation </w:t>
      </w:r>
    </w:p>
    <w:p w14:paraId="79762664" w14:textId="77777777" w:rsidR="00677F1D" w:rsidRPr="00BE4B64" w:rsidRDefault="00677F1D" w:rsidP="00BE4B64">
      <w:pPr>
        <w:spacing w:beforeLines="20" w:before="48" w:line="360" w:lineRule="auto"/>
        <w:rPr>
          <w:rFonts w:ascii="Times New Roman" w:hAnsi="Times New Roman" w:cs="Times New Roman"/>
          <w:b/>
          <w:bCs/>
          <w:lang w:eastAsia="zh-CN"/>
        </w:rPr>
      </w:pPr>
    </w:p>
    <w:p w14:paraId="39218905" w14:textId="538B96BF" w:rsidR="0055136D" w:rsidRPr="00BE4B64" w:rsidRDefault="0055136D" w:rsidP="00BE4B64">
      <w:pPr>
        <w:spacing w:beforeLines="20" w:before="48" w:line="360" w:lineRule="auto"/>
        <w:rPr>
          <w:rFonts w:ascii="Times New Roman" w:eastAsia="Calibri" w:hAnsi="Times New Roman" w:cs="Times New Roman"/>
          <w:color w:val="000000" w:themeColor="text1"/>
        </w:rPr>
      </w:pPr>
      <w:r w:rsidRPr="00BE4B64">
        <w:rPr>
          <w:rFonts w:ascii="Times New Roman" w:eastAsia="Calibri" w:hAnsi="Times New Roman" w:cs="Times New Roman"/>
          <w:color w:val="000000" w:themeColor="text1"/>
        </w:rPr>
        <w:t xml:space="preserve">Our findings need to be interpreted in the context of their limitations. The most important limitation is that our research begins with case-control GWAS based on traditional diagnoses perfused with transdiagnostic effects. This points to the need for GWA research using phenotypes that correspond more closely to the genetic architecture of psychopathology. The origin of psychiatric nosology is historical rather than empirical; progress depends on more empirically derived dimensional approaches such as </w:t>
      </w:r>
      <w:proofErr w:type="spellStart"/>
      <w:r w:rsidRPr="00BE4B64">
        <w:rPr>
          <w:rFonts w:ascii="Times New Roman" w:eastAsia="Calibri" w:hAnsi="Times New Roman" w:cs="Times New Roman"/>
          <w:color w:val="000000" w:themeColor="text1"/>
        </w:rPr>
        <w:t>HiTop</w:t>
      </w:r>
      <w:proofErr w:type="spellEnd"/>
      <w:r w:rsidRPr="00BE4B64">
        <w:rPr>
          <w:rFonts w:ascii="Times New Roman" w:eastAsia="Calibri" w:hAnsi="Times New Roman" w:cs="Times New Roman"/>
          <w:color w:val="000000" w:themeColor="text1"/>
        </w:rPr>
        <w:t xml:space="preserve"> </w:t>
      </w:r>
      <w:r w:rsidRPr="00BE4B64">
        <w:rPr>
          <w:rFonts w:ascii="Times New Roman" w:eastAsia="Calibri" w:hAnsi="Times New Roman" w:cs="Times New Roman"/>
          <w:color w:val="000000" w:themeColor="text1"/>
        </w:rPr>
        <w:fldChar w:fldCharType="begin">
          <w:fldData xml:space="preserve">PEVuZE5vdGU+PENpdGU+PEF1dGhvcj5Lb3RvdjwvQXV0aG9yPjxZZWFyPjIwMTc8L1llYXI+PFJl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</w:fldData>
        </w:fldChar>
      </w:r>
      <w:r w:rsidR="00E27D6C">
        <w:rPr>
          <w:rFonts w:ascii="Times New Roman" w:eastAsia="Calibri" w:hAnsi="Times New Roman" w:cs="Times New Roman"/>
          <w:color w:val="000000" w:themeColor="text1"/>
        </w:rPr>
        <w:instrText xml:space="preserve"> ADDIN EN.CITE </w:instrText>
      </w:r>
      <w:r w:rsidR="00E27D6C">
        <w:rPr>
          <w:rFonts w:ascii="Times New Roman" w:eastAsia="Calibri" w:hAnsi="Times New Roman" w:cs="Times New Roman"/>
          <w:color w:val="000000" w:themeColor="text1"/>
        </w:rPr>
        <w:fldChar w:fldCharType="begin">
          <w:fldData xml:space="preserve">PEVuZE5vdGU+PENpdGU+PEF1dGhvcj5Lb3RvdjwvQXV0aG9yPjxZZWFyPjIwMTc8L1llYXI+PFJl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</w:fldData>
        </w:fldChar>
      </w:r>
      <w:r w:rsidR="00E27D6C">
        <w:rPr>
          <w:rFonts w:ascii="Times New Roman" w:eastAsia="Calibri" w:hAnsi="Times New Roman" w:cs="Times New Roman"/>
          <w:color w:val="000000" w:themeColor="text1"/>
        </w:rPr>
        <w:instrText xml:space="preserve"> ADDIN EN.CITE.DATA </w:instrText>
      </w:r>
      <w:r w:rsidR="00E27D6C">
        <w:rPr>
          <w:rFonts w:ascii="Times New Roman" w:eastAsia="Calibri" w:hAnsi="Times New Roman" w:cs="Times New Roman"/>
          <w:color w:val="000000" w:themeColor="text1"/>
        </w:rPr>
      </w:r>
      <w:r w:rsidR="00E27D6C">
        <w:rPr>
          <w:rFonts w:ascii="Times New Roman" w:eastAsia="Calibri" w:hAnsi="Times New Roman" w:cs="Times New Roman"/>
          <w:color w:val="000000" w:themeColor="text1"/>
        </w:rPr>
        <w:fldChar w:fldCharType="end"/>
      </w:r>
      <w:r w:rsidRPr="00BE4B64">
        <w:rPr>
          <w:rFonts w:ascii="Times New Roman" w:eastAsia="Calibri" w:hAnsi="Times New Roman" w:cs="Times New Roman"/>
          <w:color w:val="000000" w:themeColor="text1"/>
        </w:rPr>
      </w:r>
      <w:r w:rsidRPr="00BE4B64">
        <w:rPr>
          <w:rFonts w:ascii="Times New Roman" w:eastAsia="Calibri" w:hAnsi="Times New Roman" w:cs="Times New Roman"/>
          <w:color w:val="000000" w:themeColor="text1"/>
        </w:rPr>
        <w:fldChar w:fldCharType="separate"/>
      </w:r>
      <w:r w:rsidR="00E27D6C" w:rsidRPr="00E27D6C">
        <w:rPr>
          <w:rFonts w:ascii="Times New Roman" w:eastAsia="Calibri" w:hAnsi="Times New Roman" w:cs="Times New Roman"/>
          <w:noProof/>
          <w:color w:val="000000" w:themeColor="text1"/>
          <w:vertAlign w:val="superscript"/>
        </w:rPr>
        <w:t>38</w:t>
      </w:r>
      <w:r w:rsidRPr="00BE4B64">
        <w:rPr>
          <w:rFonts w:ascii="Times New Roman" w:eastAsia="Calibri" w:hAnsi="Times New Roman" w:cs="Times New Roman"/>
          <w:color w:val="000000" w:themeColor="text1"/>
        </w:rPr>
        <w:fldChar w:fldCharType="end"/>
      </w:r>
      <w:r w:rsidRPr="00BE4B64">
        <w:rPr>
          <w:rFonts w:ascii="Times New Roman" w:eastAsia="Calibri" w:hAnsi="Times New Roman" w:cs="Times New Roman"/>
          <w:color w:val="000000" w:themeColor="text1"/>
        </w:rPr>
        <w:t xml:space="preserve"> and </w:t>
      </w:r>
      <w:proofErr w:type="spellStart"/>
      <w:r w:rsidRPr="00BE4B64">
        <w:rPr>
          <w:rFonts w:ascii="Times New Roman" w:eastAsia="Calibri" w:hAnsi="Times New Roman" w:cs="Times New Roman"/>
          <w:color w:val="000000" w:themeColor="text1"/>
        </w:rPr>
        <w:t>Rdoc</w:t>
      </w:r>
      <w:proofErr w:type="spellEnd"/>
      <w:r w:rsidRPr="00BE4B64">
        <w:rPr>
          <w:rFonts w:ascii="Times New Roman" w:eastAsia="Calibri" w:hAnsi="Times New Roman" w:cs="Times New Roman"/>
          <w:color w:val="000000" w:themeColor="text1"/>
        </w:rPr>
        <w:t xml:space="preserve"> </w:t>
      </w:r>
      <w:r w:rsidRPr="00BE4B64">
        <w:rPr>
          <w:rFonts w:ascii="Times New Roman" w:eastAsia="Calibri" w:hAnsi="Times New Roman" w:cs="Times New Roman"/>
          <w:color w:val="000000" w:themeColor="text1"/>
        </w:rPr>
        <w:fldChar w:fldCharType="begin"/>
      </w:r>
      <w:r w:rsidR="00E27D6C">
        <w:rPr>
          <w:rFonts w:ascii="Times New Roman" w:eastAsia="Calibri" w:hAnsi="Times New Roman" w:cs="Times New Roman"/>
          <w:color w:val="000000" w:themeColor="text1"/>
        </w:rPr>
        <w:instrText xml:space="preserve"> ADDIN EN.CITE &lt;EndNote&gt;&lt;Cite&gt;&lt;Author&gt;Insel&lt;/Author&gt;&lt;Year&gt;2009&lt;/Year&gt;&lt;RecNum&gt;414&lt;/RecNum&gt;&lt;DisplayText&gt;&lt;style face="superscript"&gt;39&lt;/style&gt;&lt;/DisplayText&gt;&lt;record&gt;&lt;rec-number&gt;414&lt;/rec-number&gt;&lt;foreign-keys&gt;&lt;key app="EN" db-id="xwfx90f05522z8e2szo5trwt9tsaaeptaxvd" timestamp="1738594739" guid="d25d567f-70f4-4b5f-8462-da5839656f93"&gt;414&lt;/key&gt;&lt;/foreign-keys&gt;&lt;ref-type name="Journal Article"&gt;17&lt;/ref-type&gt;&lt;contributors&gt;&lt;authors&gt;&lt;author&gt;Insel, T. R.&lt;/author&gt;&lt;author&gt;Cuthbert, B. N.&lt;/author&gt;&lt;/authors&gt;&lt;/contributors&gt;&lt;auth-address&gt;National Institute of Mental Health, Bethesda, Maryland 20892-9632, USA.&lt;/auth-address&gt;&lt;titles&gt;&lt;title&gt;Endophenotypes: bridging genomic complexity and disorder heterogeneity&lt;/title&gt;&lt;secondary-title&gt;Biol Psychiatry&lt;/secondary-title&gt;&lt;alt-title&gt;Biol Psychiat&lt;/alt-title&gt;&lt;/titles&gt;&lt;periodical&gt;&lt;full-title&gt;Biol Psychiatry&lt;/full-title&gt;&lt;/periodical&gt;&lt;pages&gt;988-9&lt;/pages&gt;&lt;volume&gt;66&lt;/volume&gt;&lt;number&gt;11&lt;/number&gt;&lt;keywords&gt;&lt;keyword&gt;*Genomics&lt;/keyword&gt;&lt;keyword&gt;Humans&lt;/keyword&gt;&lt;keyword&gt;Mental Disorders/*classification&lt;/keyword&gt;&lt;keyword&gt;*Phenotype&lt;/keyword&gt;&lt;keyword&gt;Schizophrenia/*genetics&lt;/keyword&gt;&lt;/keywords&gt;&lt;dates&gt;&lt;year&gt;2009&lt;/year&gt;&lt;pub-dates&gt;&lt;date&gt;Dec 1&lt;/date&gt;&lt;/pub-dates&gt;&lt;/dates&gt;&lt;publisher&gt;Elsevier&lt;/publisher&gt;&lt;isbn&gt;1873-2402 (Electronic)&amp;#xD;0006-3223 (Linking)&lt;/isbn&gt;&lt;accession-num&gt;19900610&lt;/accession-num&gt;&lt;urls&gt;&lt;related-urls&gt;&lt;url&gt;https://www.ncbi.nlm.nih.gov/pubmed/19900610&lt;/url&gt;&lt;/related-urls&gt;&lt;/urls&gt;&lt;electronic-resource-num&gt;10.1016/j.biopsych.2009.10.008&lt;/electronic-resource-num&gt;&lt;remote-database-name&gt;Medline&lt;/remote-database-name&gt;&lt;remote-database-provider&gt;NLM&lt;/remote-database-provider&gt;&lt;language&gt;English&lt;/language&gt;&lt;access-date&gt;2023/10/23&lt;/access-date&gt;&lt;/record&gt;&lt;/Cite&gt;&lt;/EndNote&gt;</w:instrText>
      </w:r>
      <w:r w:rsidRPr="00BE4B64">
        <w:rPr>
          <w:rFonts w:ascii="Times New Roman" w:eastAsia="Calibri" w:hAnsi="Times New Roman" w:cs="Times New Roman"/>
          <w:color w:val="000000" w:themeColor="text1"/>
        </w:rPr>
        <w:fldChar w:fldCharType="separate"/>
      </w:r>
      <w:r w:rsidR="00E27D6C" w:rsidRPr="00E27D6C">
        <w:rPr>
          <w:rFonts w:ascii="Times New Roman" w:eastAsia="Calibri" w:hAnsi="Times New Roman" w:cs="Times New Roman"/>
          <w:noProof/>
          <w:color w:val="000000" w:themeColor="text1"/>
          <w:vertAlign w:val="superscript"/>
        </w:rPr>
        <w:t>39</w:t>
      </w:r>
      <w:r w:rsidRPr="00BE4B64">
        <w:rPr>
          <w:rFonts w:ascii="Times New Roman" w:eastAsia="Calibri" w:hAnsi="Times New Roman" w:cs="Times New Roman"/>
          <w:color w:val="000000" w:themeColor="text1"/>
        </w:rPr>
        <w:fldChar w:fldCharType="end"/>
      </w:r>
      <w:r w:rsidRPr="00BE4B64">
        <w:rPr>
          <w:rFonts w:ascii="Times New Roman" w:eastAsia="Calibri" w:hAnsi="Times New Roman" w:cs="Times New Roman"/>
          <w:color w:val="000000" w:themeColor="text1"/>
        </w:rPr>
        <w:t xml:space="preserve">. </w:t>
      </w:r>
    </w:p>
    <w:p w14:paraId="0328D1D5" w14:textId="77777777" w:rsidR="00677F1D" w:rsidRPr="00BE4B64" w:rsidRDefault="00677F1D" w:rsidP="00BE4B64">
      <w:pPr>
        <w:spacing w:beforeLines="20" w:before="48" w:line="360" w:lineRule="auto"/>
        <w:rPr>
          <w:rFonts w:ascii="Times New Roman" w:hAnsi="Times New Roman" w:cs="Times New Roman"/>
          <w:lang w:eastAsia="zh-CN"/>
        </w:rPr>
      </w:pPr>
    </w:p>
    <w:p w14:paraId="4054F2BD" w14:textId="72FF4A69" w:rsidR="00677F1D" w:rsidRPr="00BE4B64" w:rsidRDefault="00677F1D" w:rsidP="00BE4B64">
      <w:pPr>
        <w:spacing w:beforeLines="20" w:before="48" w:line="360" w:lineRule="auto"/>
        <w:rPr>
          <w:rFonts w:ascii="Times New Roman" w:hAnsi="Times New Roman" w:cs="Times New Roman"/>
        </w:rPr>
      </w:pPr>
      <w:r w:rsidRPr="00BE4B64">
        <w:rPr>
          <w:rFonts w:ascii="Times New Roman" w:eastAsia="Calibri" w:hAnsi="Times New Roman" w:cs="Times New Roman"/>
          <w:color w:val="000000" w:themeColor="text1"/>
        </w:rPr>
        <w:t>Second, other limitations of our study reflect broader challenges in GWA research.</w:t>
      </w:r>
      <w:r w:rsidRPr="00BE4B64">
        <w:rPr>
          <w:rFonts w:ascii="Times New Roman" w:eastAsiaTheme="minorEastAsia" w:hAnsi="Times New Roman" w:cs="Times New Roman"/>
          <w:color w:val="000000" w:themeColor="text1"/>
          <w:lang w:eastAsia="zh-CN"/>
        </w:rPr>
        <w:t xml:space="preserve"> </w:t>
      </w:r>
      <w:r w:rsidRPr="00BE4B64">
        <w:rPr>
          <w:rFonts w:ascii="Times New Roman" w:eastAsia="Calibri" w:hAnsi="Times New Roman" w:cs="Times New Roman"/>
          <w:color w:val="000000" w:themeColor="text1"/>
        </w:rPr>
        <w:t xml:space="preserve">For example, the GWA studies that are the basis for this research are largely limited to individuals of European ancestry, so the results reported here might not generalize beyond this population </w:t>
      </w:r>
      <w:r w:rsidRPr="00BE4B64">
        <w:rPr>
          <w:rFonts w:ascii="Times New Roman" w:eastAsia="Calibri" w:hAnsi="Times New Roman" w:cs="Times New Roman"/>
          <w:color w:val="000000" w:themeColor="text1"/>
        </w:rPr>
        <w:fldChar w:fldCharType="begin">
          <w:fldData xml:space="preserve">PEVuZE5vdGU+PENpdGU+PEF1dGhvcj5UdXJsZXk8L0F1dGhvcj48WWVhcj4yMDIxPC9ZZWFyPjxS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</w:fldData>
        </w:fldChar>
      </w:r>
      <w:r w:rsidR="00E27D6C">
        <w:rPr>
          <w:rFonts w:ascii="Times New Roman" w:eastAsia="Calibri" w:hAnsi="Times New Roman" w:cs="Times New Roman"/>
          <w:color w:val="000000" w:themeColor="text1"/>
        </w:rPr>
        <w:instrText xml:space="preserve"> ADDIN EN.CITE </w:instrText>
      </w:r>
      <w:r w:rsidR="00E27D6C">
        <w:rPr>
          <w:rFonts w:ascii="Times New Roman" w:eastAsia="Calibri" w:hAnsi="Times New Roman" w:cs="Times New Roman"/>
          <w:color w:val="000000" w:themeColor="text1"/>
        </w:rPr>
        <w:fldChar w:fldCharType="begin">
          <w:fldData xml:space="preserve">PEVuZE5vdGU+PENpdGU+PEF1dGhvcj5UdXJsZXk8L0F1dGhvcj48WWVhcj4yMDIxPC9ZZWFyPjxS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</w:fldData>
        </w:fldChar>
      </w:r>
      <w:r w:rsidR="00E27D6C">
        <w:rPr>
          <w:rFonts w:ascii="Times New Roman" w:eastAsia="Calibri" w:hAnsi="Times New Roman" w:cs="Times New Roman"/>
          <w:color w:val="000000" w:themeColor="text1"/>
        </w:rPr>
        <w:instrText xml:space="preserve"> ADDIN EN.CITE.DATA </w:instrText>
      </w:r>
      <w:r w:rsidR="00E27D6C">
        <w:rPr>
          <w:rFonts w:ascii="Times New Roman" w:eastAsia="Calibri" w:hAnsi="Times New Roman" w:cs="Times New Roman"/>
          <w:color w:val="000000" w:themeColor="text1"/>
        </w:rPr>
      </w:r>
      <w:r w:rsidR="00E27D6C">
        <w:rPr>
          <w:rFonts w:ascii="Times New Roman" w:eastAsia="Calibri" w:hAnsi="Times New Roman" w:cs="Times New Roman"/>
          <w:color w:val="000000" w:themeColor="text1"/>
        </w:rPr>
        <w:fldChar w:fldCharType="end"/>
      </w:r>
      <w:r w:rsidRPr="00BE4B64">
        <w:rPr>
          <w:rFonts w:ascii="Times New Roman" w:eastAsia="Calibri" w:hAnsi="Times New Roman" w:cs="Times New Roman"/>
          <w:color w:val="000000" w:themeColor="text1"/>
        </w:rPr>
      </w:r>
      <w:r w:rsidRPr="00BE4B64">
        <w:rPr>
          <w:rFonts w:ascii="Times New Roman" w:eastAsia="Calibri" w:hAnsi="Times New Roman" w:cs="Times New Roman"/>
          <w:color w:val="000000" w:themeColor="text1"/>
        </w:rPr>
        <w:fldChar w:fldCharType="separate"/>
      </w:r>
      <w:r w:rsidR="00E27D6C" w:rsidRPr="00E27D6C">
        <w:rPr>
          <w:rFonts w:ascii="Times New Roman" w:eastAsia="Calibri" w:hAnsi="Times New Roman" w:cs="Times New Roman"/>
          <w:noProof/>
          <w:color w:val="000000" w:themeColor="text1"/>
          <w:vertAlign w:val="superscript"/>
        </w:rPr>
        <w:t>40,41</w:t>
      </w:r>
      <w:r w:rsidRPr="00BE4B64">
        <w:rPr>
          <w:rFonts w:ascii="Times New Roman" w:eastAsia="Calibri" w:hAnsi="Times New Roman" w:cs="Times New Roman"/>
          <w:color w:val="000000" w:themeColor="text1"/>
        </w:rPr>
        <w:fldChar w:fldCharType="end"/>
      </w:r>
      <w:r w:rsidRPr="00BE4B64">
        <w:rPr>
          <w:rFonts w:ascii="Times New Roman" w:eastAsia="Calibri" w:hAnsi="Times New Roman" w:cs="Times New Roman"/>
          <w:color w:val="000000" w:themeColor="text1"/>
        </w:rPr>
        <w:t xml:space="preserve">. In addition, the contributing GWA studies are meta-analyses of different cohorts that may be subject to heterogeneity that cannot be fully quantified. Moreover, our research is limited by issues that could affect any GWA results, such as cross-trait assortative mating </w:t>
      </w:r>
      <w:r w:rsidRPr="00BE4B64">
        <w:rPr>
          <w:rFonts w:ascii="Times New Roman" w:eastAsia="Calibri" w:hAnsi="Times New Roman" w:cs="Times New Roman"/>
          <w:color w:val="000000" w:themeColor="text1"/>
        </w:rPr>
        <w:fldChar w:fldCharType="begin">
          <w:fldData xml:space="preserve">PEVuZE5vdGU+PENpdGU+PEF1dGhvcj5Cb3JkZXI8L0F1dGhvcj48WWVhcj4yMDIyPC9ZZWFyPjxS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c1NC03NjE8L3Bh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=
</w:fldData>
        </w:fldChar>
      </w:r>
      <w:r w:rsidR="00E27D6C">
        <w:rPr>
          <w:rFonts w:ascii="Times New Roman" w:eastAsia="Calibri" w:hAnsi="Times New Roman" w:cs="Times New Roman"/>
          <w:color w:val="000000" w:themeColor="text1"/>
        </w:rPr>
        <w:instrText xml:space="preserve"> ADDIN EN.CITE </w:instrText>
      </w:r>
      <w:r w:rsidR="00E27D6C">
        <w:rPr>
          <w:rFonts w:ascii="Times New Roman" w:eastAsia="Calibri" w:hAnsi="Times New Roman" w:cs="Times New Roman"/>
          <w:color w:val="000000" w:themeColor="text1"/>
        </w:rPr>
        <w:fldChar w:fldCharType="begin">
          <w:fldData xml:space="preserve">PEVuZE5vdGU+PENpdGU+PEF1dGhvcj5Cb3JkZXI8L0F1dGhvcj48WWVhcj4yMDIyPC9ZZWFyPjxS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c1NC03NjE8L3Bh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=
</w:fldData>
        </w:fldChar>
      </w:r>
      <w:r w:rsidR="00E27D6C">
        <w:rPr>
          <w:rFonts w:ascii="Times New Roman" w:eastAsia="Calibri" w:hAnsi="Times New Roman" w:cs="Times New Roman"/>
          <w:color w:val="000000" w:themeColor="text1"/>
        </w:rPr>
        <w:instrText xml:space="preserve"> ADDIN EN.CITE.DATA </w:instrText>
      </w:r>
      <w:r w:rsidR="00E27D6C">
        <w:rPr>
          <w:rFonts w:ascii="Times New Roman" w:eastAsia="Calibri" w:hAnsi="Times New Roman" w:cs="Times New Roman"/>
          <w:color w:val="000000" w:themeColor="text1"/>
        </w:rPr>
      </w:r>
      <w:r w:rsidR="00E27D6C">
        <w:rPr>
          <w:rFonts w:ascii="Times New Roman" w:eastAsia="Calibri" w:hAnsi="Times New Roman" w:cs="Times New Roman"/>
          <w:color w:val="000000" w:themeColor="text1"/>
        </w:rPr>
        <w:fldChar w:fldCharType="end"/>
      </w:r>
      <w:r w:rsidRPr="00BE4B64">
        <w:rPr>
          <w:rFonts w:ascii="Times New Roman" w:eastAsia="Calibri" w:hAnsi="Times New Roman" w:cs="Times New Roman"/>
          <w:color w:val="000000" w:themeColor="text1"/>
        </w:rPr>
      </w:r>
      <w:r w:rsidRPr="00BE4B64">
        <w:rPr>
          <w:rFonts w:ascii="Times New Roman" w:eastAsia="Calibri" w:hAnsi="Times New Roman" w:cs="Times New Roman"/>
          <w:color w:val="000000" w:themeColor="text1"/>
        </w:rPr>
        <w:fldChar w:fldCharType="separate"/>
      </w:r>
      <w:r w:rsidR="00E27D6C" w:rsidRPr="00E27D6C">
        <w:rPr>
          <w:rFonts w:ascii="Times New Roman" w:eastAsia="Calibri" w:hAnsi="Times New Roman" w:cs="Times New Roman"/>
          <w:noProof/>
          <w:color w:val="000000" w:themeColor="text1"/>
          <w:vertAlign w:val="superscript"/>
        </w:rPr>
        <w:t>42</w:t>
      </w:r>
      <w:r w:rsidRPr="00BE4B64">
        <w:rPr>
          <w:rFonts w:ascii="Times New Roman" w:eastAsia="Calibri" w:hAnsi="Times New Roman" w:cs="Times New Roman"/>
          <w:color w:val="000000" w:themeColor="text1"/>
        </w:rPr>
        <w:fldChar w:fldCharType="end"/>
      </w:r>
      <w:r w:rsidRPr="00BE4B64">
        <w:rPr>
          <w:rFonts w:ascii="Times New Roman" w:eastAsia="Calibri" w:hAnsi="Times New Roman" w:cs="Times New Roman"/>
          <w:color w:val="000000" w:themeColor="text1"/>
        </w:rPr>
        <w:t xml:space="preserve"> and population stratification </w:t>
      </w:r>
      <w:r w:rsidRPr="00BE4B64">
        <w:rPr>
          <w:rFonts w:ascii="Times New Roman" w:eastAsia="Calibri" w:hAnsi="Times New Roman" w:cs="Times New Roman"/>
          <w:color w:val="000000" w:themeColor="text1"/>
        </w:rPr>
        <w:fldChar w:fldCharType="begin">
          <w:fldData xml:space="preserve">PEVuZE5vdGU+PENpdGU+PEF1dGhvcj5Ob3ZlbWJyZTwvQXV0aG9yPjxZZWFyPjIwMDg8L1llYXI+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</w:fldData>
        </w:fldChar>
      </w:r>
      <w:r w:rsidR="00E27D6C">
        <w:rPr>
          <w:rFonts w:ascii="Times New Roman" w:eastAsia="Calibri" w:hAnsi="Times New Roman" w:cs="Times New Roman"/>
          <w:color w:val="000000" w:themeColor="text1"/>
        </w:rPr>
        <w:instrText xml:space="preserve"> ADDIN EN.CITE </w:instrText>
      </w:r>
      <w:r w:rsidR="00E27D6C">
        <w:rPr>
          <w:rFonts w:ascii="Times New Roman" w:eastAsia="Calibri" w:hAnsi="Times New Roman" w:cs="Times New Roman"/>
          <w:color w:val="000000" w:themeColor="text1"/>
        </w:rPr>
        <w:fldChar w:fldCharType="begin">
          <w:fldData xml:space="preserve">PEVuZE5vdGU+PENpdGU+PEF1dGhvcj5Ob3ZlbWJyZTwvQXV0aG9yPjxZZWFyPjIwMDg8L1llYXI+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</w:fldData>
        </w:fldChar>
      </w:r>
      <w:r w:rsidR="00E27D6C">
        <w:rPr>
          <w:rFonts w:ascii="Times New Roman" w:eastAsia="Calibri" w:hAnsi="Times New Roman" w:cs="Times New Roman"/>
          <w:color w:val="000000" w:themeColor="text1"/>
        </w:rPr>
        <w:instrText xml:space="preserve"> ADDIN EN.CITE.DATA </w:instrText>
      </w:r>
      <w:r w:rsidR="00E27D6C">
        <w:rPr>
          <w:rFonts w:ascii="Times New Roman" w:eastAsia="Calibri" w:hAnsi="Times New Roman" w:cs="Times New Roman"/>
          <w:color w:val="000000" w:themeColor="text1"/>
        </w:rPr>
      </w:r>
      <w:r w:rsidR="00E27D6C">
        <w:rPr>
          <w:rFonts w:ascii="Times New Roman" w:eastAsia="Calibri" w:hAnsi="Times New Roman" w:cs="Times New Roman"/>
          <w:color w:val="000000" w:themeColor="text1"/>
        </w:rPr>
        <w:fldChar w:fldCharType="end"/>
      </w:r>
      <w:r w:rsidRPr="00BE4B64">
        <w:rPr>
          <w:rFonts w:ascii="Times New Roman" w:eastAsia="Calibri" w:hAnsi="Times New Roman" w:cs="Times New Roman"/>
          <w:color w:val="000000" w:themeColor="text1"/>
        </w:rPr>
      </w:r>
      <w:r w:rsidRPr="00BE4B64">
        <w:rPr>
          <w:rFonts w:ascii="Times New Roman" w:eastAsia="Calibri" w:hAnsi="Times New Roman" w:cs="Times New Roman"/>
          <w:color w:val="000000" w:themeColor="text1"/>
        </w:rPr>
        <w:fldChar w:fldCharType="separate"/>
      </w:r>
      <w:r w:rsidR="00E27D6C" w:rsidRPr="00E27D6C">
        <w:rPr>
          <w:rFonts w:ascii="Times New Roman" w:eastAsia="Calibri" w:hAnsi="Times New Roman" w:cs="Times New Roman"/>
          <w:noProof/>
          <w:color w:val="000000" w:themeColor="text1"/>
          <w:vertAlign w:val="superscript"/>
        </w:rPr>
        <w:t>43</w:t>
      </w:r>
      <w:r w:rsidRPr="00BE4B64">
        <w:rPr>
          <w:rFonts w:ascii="Times New Roman" w:eastAsia="Calibri" w:hAnsi="Times New Roman" w:cs="Times New Roman"/>
          <w:color w:val="000000" w:themeColor="text1"/>
        </w:rPr>
        <w:fldChar w:fldCharType="end"/>
      </w:r>
      <w:r w:rsidRPr="00BE4B64">
        <w:rPr>
          <w:rFonts w:ascii="Times New Roman" w:eastAsia="Calibri" w:hAnsi="Times New Roman" w:cs="Times New Roman"/>
          <w:color w:val="000000" w:themeColor="text1"/>
        </w:rPr>
        <w:t>.</w:t>
      </w:r>
    </w:p>
    <w:p w14:paraId="19881EF1" w14:textId="77777777" w:rsidR="00677F1D" w:rsidRPr="00BE4B64" w:rsidRDefault="00677F1D" w:rsidP="00BE4B64">
      <w:pPr>
        <w:spacing w:beforeLines="20" w:before="48" w:line="360" w:lineRule="auto"/>
        <w:rPr>
          <w:rFonts w:ascii="Times New Roman" w:hAnsi="Times New Roman" w:cs="Times New Roman"/>
          <w:lang w:eastAsia="zh-CN"/>
        </w:rPr>
      </w:pPr>
    </w:p>
    <w:p w14:paraId="4654DB14" w14:textId="24D96F01" w:rsidR="0055136D" w:rsidRPr="00BE4B64" w:rsidRDefault="00677F1D" w:rsidP="00BE4B64">
      <w:pPr>
        <w:spacing w:beforeLines="20" w:before="48" w:line="360" w:lineRule="auto"/>
        <w:rPr>
          <w:rFonts w:ascii="Times New Roman" w:eastAsia="Calibri" w:hAnsi="Times New Roman" w:cs="Times New Roman"/>
          <w:color w:val="000000" w:themeColor="text1"/>
        </w:rPr>
      </w:pPr>
      <w:r w:rsidRPr="00BE4B64">
        <w:rPr>
          <w:rFonts w:ascii="Times New Roman" w:eastAsia="Calibri" w:hAnsi="Times New Roman" w:cs="Times New Roman"/>
          <w:color w:val="000000" w:themeColor="text1"/>
        </w:rPr>
        <w:t xml:space="preserve">Two additional considerations are important when interpreting our results. While SEM is a powerful tool for modelling genetic overlap across traits, the resulting factors do not </w:t>
      </w:r>
      <w:r w:rsidRPr="00BE4B64">
        <w:rPr>
          <w:rFonts w:ascii="Times New Roman" w:eastAsia="Calibri" w:hAnsi="Times New Roman" w:cs="Times New Roman"/>
          <w:color w:val="000000" w:themeColor="text1"/>
        </w:rPr>
        <w:lastRenderedPageBreak/>
        <w:t xml:space="preserve">represent causal entities </w:t>
      </w:r>
      <w:r w:rsidRPr="00BE4B64">
        <w:rPr>
          <w:rFonts w:ascii="Times New Roman" w:eastAsia="Calibri" w:hAnsi="Times New Roman" w:cs="Times New Roman"/>
          <w:color w:val="000000" w:themeColor="text1"/>
        </w:rPr>
        <w:fldChar w:fldCharType="begin">
          <w:fldData xml:space="preserve">PEVuZE5vdGU+PENpdGU+PEF1dGhvcj52YW4gTG9vPC9BdXRob3I+PFllYXI+MjAyMjwvWWVhcj48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</w:fldData>
        </w:fldChar>
      </w:r>
      <w:r w:rsidR="00E27D6C">
        <w:rPr>
          <w:rFonts w:ascii="Times New Roman" w:eastAsia="Calibri" w:hAnsi="Times New Roman" w:cs="Times New Roman"/>
          <w:color w:val="000000" w:themeColor="text1"/>
        </w:rPr>
        <w:instrText xml:space="preserve"> ADDIN EN.CITE </w:instrText>
      </w:r>
      <w:r w:rsidR="00E27D6C">
        <w:rPr>
          <w:rFonts w:ascii="Times New Roman" w:eastAsia="Calibri" w:hAnsi="Times New Roman" w:cs="Times New Roman"/>
          <w:color w:val="000000" w:themeColor="text1"/>
        </w:rPr>
        <w:fldChar w:fldCharType="begin">
          <w:fldData xml:space="preserve">PEVuZE5vdGU+PENpdGU+PEF1dGhvcj52YW4gTG9vPC9BdXRob3I+PFllYXI+MjAyMjwvWWVhcj48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</w:fldData>
        </w:fldChar>
      </w:r>
      <w:r w:rsidR="00E27D6C">
        <w:rPr>
          <w:rFonts w:ascii="Times New Roman" w:eastAsia="Calibri" w:hAnsi="Times New Roman" w:cs="Times New Roman"/>
          <w:color w:val="000000" w:themeColor="text1"/>
        </w:rPr>
        <w:instrText xml:space="preserve"> ADDIN EN.CITE.DATA </w:instrText>
      </w:r>
      <w:r w:rsidR="00E27D6C">
        <w:rPr>
          <w:rFonts w:ascii="Times New Roman" w:eastAsia="Calibri" w:hAnsi="Times New Roman" w:cs="Times New Roman"/>
          <w:color w:val="000000" w:themeColor="text1"/>
        </w:rPr>
      </w:r>
      <w:r w:rsidR="00E27D6C">
        <w:rPr>
          <w:rFonts w:ascii="Times New Roman" w:eastAsia="Calibri" w:hAnsi="Times New Roman" w:cs="Times New Roman"/>
          <w:color w:val="000000" w:themeColor="text1"/>
        </w:rPr>
        <w:fldChar w:fldCharType="end"/>
      </w:r>
      <w:r w:rsidRPr="00BE4B64">
        <w:rPr>
          <w:rFonts w:ascii="Times New Roman" w:eastAsia="Calibri" w:hAnsi="Times New Roman" w:cs="Times New Roman"/>
          <w:color w:val="000000" w:themeColor="text1"/>
        </w:rPr>
      </w:r>
      <w:r w:rsidRPr="00BE4B64">
        <w:rPr>
          <w:rFonts w:ascii="Times New Roman" w:eastAsia="Calibri" w:hAnsi="Times New Roman" w:cs="Times New Roman"/>
          <w:color w:val="000000" w:themeColor="text1"/>
        </w:rPr>
        <w:fldChar w:fldCharType="separate"/>
      </w:r>
      <w:r w:rsidR="00E27D6C" w:rsidRPr="00E27D6C">
        <w:rPr>
          <w:rFonts w:ascii="Times New Roman" w:eastAsia="Calibri" w:hAnsi="Times New Roman" w:cs="Times New Roman"/>
          <w:noProof/>
          <w:color w:val="000000" w:themeColor="text1"/>
          <w:vertAlign w:val="superscript"/>
        </w:rPr>
        <w:t>44</w:t>
      </w:r>
      <w:r w:rsidRPr="00BE4B64">
        <w:rPr>
          <w:rFonts w:ascii="Times New Roman" w:eastAsia="Calibri" w:hAnsi="Times New Roman" w:cs="Times New Roman"/>
          <w:color w:val="000000" w:themeColor="text1"/>
        </w:rPr>
        <w:fldChar w:fldCharType="end"/>
      </w:r>
      <w:r w:rsidRPr="00BE4B64">
        <w:rPr>
          <w:rFonts w:ascii="Times New Roman" w:eastAsia="Calibri" w:hAnsi="Times New Roman" w:cs="Times New Roman"/>
          <w:color w:val="000000" w:themeColor="text1"/>
        </w:rPr>
        <w:t xml:space="preserve"> and are sensitive to constructs included in the model </w:t>
      </w:r>
      <w:r w:rsidRPr="00BE4B64">
        <w:rPr>
          <w:rFonts w:ascii="Times New Roman" w:eastAsia="Calibri" w:hAnsi="Times New Roman" w:cs="Times New Roman"/>
          <w:color w:val="000000" w:themeColor="text1"/>
        </w:rPr>
        <w:fldChar w:fldCharType="begin"/>
      </w:r>
      <w:r w:rsidR="00E27D6C">
        <w:rPr>
          <w:rFonts w:ascii="Times New Roman" w:eastAsia="Calibri" w:hAnsi="Times New Roman" w:cs="Times New Roman"/>
          <w:color w:val="000000" w:themeColor="text1"/>
        </w:rPr>
        <w:instrText xml:space="preserve"> ADDIN EN.CITE &lt;EndNote&gt;&lt;Cite&gt;&lt;Author&gt;Watts&lt;/Author&gt;&lt;Year&gt;2020&lt;/Year&gt;&lt;RecNum&gt;645&lt;/RecNum&gt;&lt;DisplayText&gt;&lt;style face="superscript"&gt;45&lt;/style&gt;&lt;/DisplayText&gt;&lt;record&gt;&lt;rec-number&gt;645&lt;/rec-number&gt;&lt;foreign-keys&gt;&lt;key app="EN" db-id="xwfx90f05522z8e2szo5trwt9tsaaeptaxvd" timestamp="1748981804" guid="fe8792b5-400f-44e0-8527-5553bdc54f53"&gt;645&lt;/key&gt;&lt;/foreign-keys&gt;&lt;ref-type name="Journal Article"&gt;17&lt;/ref-type&gt;&lt;contributors&gt;&lt;authors&gt;&lt;author&gt;Watts, A. L.&lt;/author&gt;&lt;author&gt;Lane, S. P.&lt;/author&gt;&lt;author&gt;Bonifay, W.&lt;/author&gt;&lt;author&gt;Steinley, D.&lt;/author&gt;&lt;author&gt;Meyer, F. A. C.&lt;/author&gt;&lt;/authors&gt;&lt;/contributors&gt;&lt;auth-address&gt;Department of Psychological Sciences, University of Missouri, Columbia, MO, USA.&amp;#xD;Department of Psychological Sciences, Purdue University, West Lafayette, IN, USA.&amp;#xD;Department of Education, School, and Counseling Psychology, University of Missouri, Columbia, MO, USA.&amp;#xD;Department of Psychology, Vanderbilt University, Nashville, TN, USA.&lt;/auth-address&gt;&lt;titles&gt;&lt;title&gt;Building theories on top of, and not independent of, statistical models: The case of the p-factor&lt;/title&gt;&lt;secondary-title&gt;Psychol Inq&lt;/secondary-title&gt;&lt;/titles&gt;&lt;periodical&gt;&lt;full-title&gt;Psychol Inq&lt;/full-title&gt;&lt;/periodical&gt;&lt;pages&gt;310-320&lt;/pages&gt;&lt;volume&gt;31&lt;/volume&gt;&lt;number&gt;4&lt;/number&gt;&lt;edition&gt;20210107&lt;/edition&gt;&lt;dates&gt;&lt;year&gt;2020&lt;/year&gt;&lt;/dates&gt;&lt;isbn&gt;1047-840X (Print)&amp;#xD;1047-840x&lt;/isbn&gt;&lt;accession-num&gt;33510565&lt;/accession-num&gt;&lt;urls&gt;&lt;/urls&gt;&lt;custom2&gt;PMC7839945&lt;/custom2&gt;&lt;custom6&gt;NIHMS1657648&lt;/custom6&gt;&lt;electronic-resource-num&gt;10.1080/1047840x.2020.1853476&lt;/electronic-resource-num&gt;&lt;remote-database-provider&gt;NLM&lt;/remote-database-provider&gt;&lt;language&gt;eng&lt;/language&gt;&lt;/record&gt;&lt;/Cite&gt;&lt;/EndNote&gt;</w:instrText>
      </w:r>
      <w:r w:rsidRPr="00BE4B64">
        <w:rPr>
          <w:rFonts w:ascii="Times New Roman" w:eastAsia="Calibri" w:hAnsi="Times New Roman" w:cs="Times New Roman"/>
          <w:color w:val="000000" w:themeColor="text1"/>
        </w:rPr>
        <w:fldChar w:fldCharType="separate"/>
      </w:r>
      <w:r w:rsidR="00E27D6C" w:rsidRPr="00E27D6C">
        <w:rPr>
          <w:rFonts w:ascii="Times New Roman" w:eastAsia="Calibri" w:hAnsi="Times New Roman" w:cs="Times New Roman"/>
          <w:noProof/>
          <w:color w:val="000000" w:themeColor="text1"/>
          <w:vertAlign w:val="superscript"/>
        </w:rPr>
        <w:t>45</w:t>
      </w:r>
      <w:r w:rsidRPr="00BE4B64">
        <w:rPr>
          <w:rFonts w:ascii="Times New Roman" w:eastAsia="Calibri" w:hAnsi="Times New Roman" w:cs="Times New Roman"/>
          <w:color w:val="000000" w:themeColor="text1"/>
        </w:rPr>
        <w:fldChar w:fldCharType="end"/>
      </w:r>
      <w:r w:rsidRPr="00BE4B64">
        <w:rPr>
          <w:rFonts w:ascii="Times New Roman" w:eastAsia="Calibri" w:hAnsi="Times New Roman" w:cs="Times New Roman"/>
          <w:color w:val="000000" w:themeColor="text1"/>
        </w:rPr>
        <w:t xml:space="preserve">. The p-factor therefore reflects patterns of genetic covariance among the eleven disorders as captured in the current GWA studies. As such, the p-factor should not be interpreted as a definitive index of general psychopathology, but rather as a data-driven summary of genetic covariance across the included disorders. Similarly, non-p PGSs were constructed by statistically removing variance associated with p, but this process is imperfect. Therefore, non-p PGSs should be interpreted as approximations of residual trait-specific liability, not as pure indicators of specificity. </w:t>
      </w:r>
      <w:r w:rsidR="0055136D" w:rsidRPr="00BE4B64">
        <w:rPr>
          <w:rFonts w:ascii="Times New Roman" w:eastAsia="Calibri" w:hAnsi="Times New Roman" w:cs="Times New Roman"/>
          <w:color w:val="000000" w:themeColor="text1"/>
        </w:rPr>
        <w:t xml:space="preserve">We suggest that p will be similarly valuable for understanding general genetic influences, and that isolating the transdiagnostic effects captured by p will be useful in sharpening research on specific genetic influences, particularly in the context of developmental psychopathology and clinical epidemiological studies. Genetic effects that are disorder-specific might inform future research into causes and consequences of psychiatric conditions applying causal designs including mendelian randomization and longitudinal models </w:t>
      </w:r>
      <w:r w:rsidR="0055136D" w:rsidRPr="00BE4B64">
        <w:rPr>
          <w:rFonts w:ascii="Times New Roman" w:eastAsia="Calibri" w:hAnsi="Times New Roman" w:cs="Times New Roman"/>
          <w:color w:val="000000" w:themeColor="text1"/>
        </w:rPr>
        <w:fldChar w:fldCharType="begin">
          <w:fldData xml:space="preserve">PEVuZE5vdGU+PENpdGU+PEF1dGhvcj5QaW5nYXVsdDwvQXV0aG9yPjxZZWFyPjIwMTY8L1llYXI+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</w:fldData>
        </w:fldChar>
      </w:r>
      <w:r w:rsidR="00E27D6C">
        <w:rPr>
          <w:rFonts w:ascii="Times New Roman" w:eastAsia="Calibri" w:hAnsi="Times New Roman" w:cs="Times New Roman"/>
          <w:color w:val="000000" w:themeColor="text1"/>
        </w:rPr>
        <w:instrText xml:space="preserve"> ADDIN EN.CITE </w:instrText>
      </w:r>
      <w:r w:rsidR="00E27D6C">
        <w:rPr>
          <w:rFonts w:ascii="Times New Roman" w:eastAsia="Calibri" w:hAnsi="Times New Roman" w:cs="Times New Roman"/>
          <w:color w:val="000000" w:themeColor="text1"/>
        </w:rPr>
        <w:fldChar w:fldCharType="begin">
          <w:fldData xml:space="preserve">PEVuZE5vdGU+PENpdGU+PEF1dGhvcj5QaW5nYXVsdDwvQXV0aG9yPjxZZWFyPjIwMTY8L1llYXI+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</w:fldData>
        </w:fldChar>
      </w:r>
      <w:r w:rsidR="00E27D6C">
        <w:rPr>
          <w:rFonts w:ascii="Times New Roman" w:eastAsia="Calibri" w:hAnsi="Times New Roman" w:cs="Times New Roman"/>
          <w:color w:val="000000" w:themeColor="text1"/>
        </w:rPr>
        <w:instrText xml:space="preserve"> ADDIN EN.CITE.DATA </w:instrText>
      </w:r>
      <w:r w:rsidR="00E27D6C">
        <w:rPr>
          <w:rFonts w:ascii="Times New Roman" w:eastAsia="Calibri" w:hAnsi="Times New Roman" w:cs="Times New Roman"/>
          <w:color w:val="000000" w:themeColor="text1"/>
        </w:rPr>
      </w:r>
      <w:r w:rsidR="00E27D6C">
        <w:rPr>
          <w:rFonts w:ascii="Times New Roman" w:eastAsia="Calibri" w:hAnsi="Times New Roman" w:cs="Times New Roman"/>
          <w:color w:val="000000" w:themeColor="text1"/>
        </w:rPr>
        <w:fldChar w:fldCharType="end"/>
      </w:r>
      <w:r w:rsidR="0055136D" w:rsidRPr="00BE4B64">
        <w:rPr>
          <w:rFonts w:ascii="Times New Roman" w:eastAsia="Calibri" w:hAnsi="Times New Roman" w:cs="Times New Roman"/>
          <w:color w:val="000000" w:themeColor="text1"/>
        </w:rPr>
      </w:r>
      <w:r w:rsidR="0055136D" w:rsidRPr="00BE4B64">
        <w:rPr>
          <w:rFonts w:ascii="Times New Roman" w:eastAsia="Calibri" w:hAnsi="Times New Roman" w:cs="Times New Roman"/>
          <w:color w:val="000000" w:themeColor="text1"/>
        </w:rPr>
        <w:fldChar w:fldCharType="separate"/>
      </w:r>
      <w:r w:rsidR="00E27D6C" w:rsidRPr="00E27D6C">
        <w:rPr>
          <w:rFonts w:ascii="Times New Roman" w:eastAsia="Calibri" w:hAnsi="Times New Roman" w:cs="Times New Roman"/>
          <w:noProof/>
          <w:color w:val="000000" w:themeColor="text1"/>
          <w:vertAlign w:val="superscript"/>
        </w:rPr>
        <w:t>46,47</w:t>
      </w:r>
      <w:r w:rsidR="0055136D" w:rsidRPr="00BE4B64">
        <w:rPr>
          <w:rFonts w:ascii="Times New Roman" w:eastAsia="Calibri" w:hAnsi="Times New Roman" w:cs="Times New Roman"/>
          <w:color w:val="000000" w:themeColor="text1"/>
        </w:rPr>
        <w:fldChar w:fldCharType="end"/>
      </w:r>
      <w:r w:rsidR="0055136D" w:rsidRPr="00BE4B64">
        <w:rPr>
          <w:rFonts w:ascii="Times New Roman" w:eastAsia="Calibri" w:hAnsi="Times New Roman" w:cs="Times New Roman"/>
          <w:color w:val="000000" w:themeColor="text1"/>
        </w:rPr>
        <w:t xml:space="preserve">. </w:t>
      </w:r>
    </w:p>
    <w:p w14:paraId="406557B2" w14:textId="77777777" w:rsidR="0055136D" w:rsidRPr="00BE4B64" w:rsidRDefault="0055136D" w:rsidP="00BE4B64">
      <w:pPr>
        <w:spacing w:beforeLines="20" w:before="48" w:line="360" w:lineRule="auto"/>
        <w:rPr>
          <w:rFonts w:ascii="Times New Roman" w:eastAsia="Calibri" w:hAnsi="Times New Roman" w:cs="Times New Roman"/>
          <w:color w:val="000000" w:themeColor="text1"/>
        </w:rPr>
      </w:pPr>
    </w:p>
    <w:p w14:paraId="0AE221CE" w14:textId="7E93695D" w:rsidR="0055136D" w:rsidRPr="00BE4B64" w:rsidRDefault="00677F1D" w:rsidP="00BE4B64">
      <w:pPr>
        <w:spacing w:beforeLines="20" w:before="48" w:line="360" w:lineRule="auto"/>
        <w:rPr>
          <w:rFonts w:ascii="Times New Roman" w:eastAsia="Calibri" w:hAnsi="Times New Roman" w:cs="Times New Roman"/>
          <w:color w:val="000000" w:themeColor="text1"/>
        </w:rPr>
      </w:pPr>
      <w:r w:rsidRPr="00BE4B64">
        <w:rPr>
          <w:rFonts w:ascii="Times New Roman" w:eastAsia="Calibri" w:hAnsi="Times New Roman" w:cs="Times New Roman"/>
          <w:color w:val="000000" w:themeColor="text1"/>
        </w:rPr>
        <w:t>Second point is related to our choice of modelling p as a common factor</w:t>
      </w:r>
      <w:r w:rsidR="0055136D" w:rsidRPr="00BE4B64">
        <w:rPr>
          <w:rFonts w:ascii="Times New Roman" w:eastAsia="Calibri" w:hAnsi="Times New Roman" w:cs="Times New Roman"/>
          <w:color w:val="000000" w:themeColor="text1"/>
        </w:rPr>
        <w:t xml:space="preserve">, given our interest in capturing transdiagnostic genetic effects that could index shared genetic liability across all 11 major psychiatric disorders. Although alternative models have been proposed </w:t>
      </w:r>
      <w:r w:rsidR="0055136D" w:rsidRPr="00BE4B64">
        <w:rPr>
          <w:rFonts w:ascii="Times New Roman" w:eastAsia="Calibri" w:hAnsi="Times New Roman" w:cs="Times New Roman"/>
          <w:color w:val="000000" w:themeColor="text1"/>
        </w:rPr>
        <w:fldChar w:fldCharType="begin">
          <w:fldData xml:space="preserve">PEVuZE5vdGU+PENpdGU+PEF1dGhvcj5XYXR0czwvQXV0aG9yPjxZZWFyPjIwMTk8L1llYXI+PFJl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</w:fldData>
        </w:fldChar>
      </w:r>
      <w:r w:rsidR="00E27D6C">
        <w:rPr>
          <w:rFonts w:ascii="Times New Roman" w:eastAsia="Calibri" w:hAnsi="Times New Roman" w:cs="Times New Roman"/>
          <w:color w:val="000000" w:themeColor="text1"/>
        </w:rPr>
        <w:instrText xml:space="preserve"> ADDIN EN.CITE </w:instrText>
      </w:r>
      <w:r w:rsidR="00E27D6C">
        <w:rPr>
          <w:rFonts w:ascii="Times New Roman" w:eastAsia="Calibri" w:hAnsi="Times New Roman" w:cs="Times New Roman"/>
          <w:color w:val="000000" w:themeColor="text1"/>
        </w:rPr>
        <w:fldChar w:fldCharType="begin">
          <w:fldData xml:space="preserve">PEVuZE5vdGU+PENpdGU+PEF1dGhvcj5XYXR0czwvQXV0aG9yPjxZZWFyPjIwMTk8L1llYXI+PFJl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</w:fldData>
        </w:fldChar>
      </w:r>
      <w:r w:rsidR="00E27D6C">
        <w:rPr>
          <w:rFonts w:ascii="Times New Roman" w:eastAsia="Calibri" w:hAnsi="Times New Roman" w:cs="Times New Roman"/>
          <w:color w:val="000000" w:themeColor="text1"/>
        </w:rPr>
        <w:instrText xml:space="preserve"> ADDIN EN.CITE.DATA </w:instrText>
      </w:r>
      <w:r w:rsidR="00E27D6C">
        <w:rPr>
          <w:rFonts w:ascii="Times New Roman" w:eastAsia="Calibri" w:hAnsi="Times New Roman" w:cs="Times New Roman"/>
          <w:color w:val="000000" w:themeColor="text1"/>
        </w:rPr>
      </w:r>
      <w:r w:rsidR="00E27D6C">
        <w:rPr>
          <w:rFonts w:ascii="Times New Roman" w:eastAsia="Calibri" w:hAnsi="Times New Roman" w:cs="Times New Roman"/>
          <w:color w:val="000000" w:themeColor="text1"/>
        </w:rPr>
        <w:fldChar w:fldCharType="end"/>
      </w:r>
      <w:r w:rsidR="0055136D" w:rsidRPr="00BE4B64">
        <w:rPr>
          <w:rFonts w:ascii="Times New Roman" w:eastAsia="Calibri" w:hAnsi="Times New Roman" w:cs="Times New Roman"/>
          <w:color w:val="000000" w:themeColor="text1"/>
        </w:rPr>
      </w:r>
      <w:r w:rsidR="0055136D" w:rsidRPr="00BE4B64">
        <w:rPr>
          <w:rFonts w:ascii="Times New Roman" w:eastAsia="Calibri" w:hAnsi="Times New Roman" w:cs="Times New Roman"/>
          <w:color w:val="000000" w:themeColor="text1"/>
        </w:rPr>
        <w:fldChar w:fldCharType="separate"/>
      </w:r>
      <w:r w:rsidR="00E27D6C" w:rsidRPr="00E27D6C">
        <w:rPr>
          <w:rFonts w:ascii="Times New Roman" w:eastAsia="Calibri" w:hAnsi="Times New Roman" w:cs="Times New Roman"/>
          <w:noProof/>
          <w:color w:val="000000" w:themeColor="text1"/>
          <w:vertAlign w:val="superscript"/>
        </w:rPr>
        <w:t>10,17,48</w:t>
      </w:r>
      <w:r w:rsidR="0055136D" w:rsidRPr="00BE4B64">
        <w:rPr>
          <w:rFonts w:ascii="Times New Roman" w:eastAsia="Calibri" w:hAnsi="Times New Roman" w:cs="Times New Roman"/>
          <w:color w:val="000000" w:themeColor="text1"/>
        </w:rPr>
        <w:fldChar w:fldCharType="end"/>
      </w:r>
      <w:r w:rsidR="0055136D" w:rsidRPr="00BE4B64">
        <w:rPr>
          <w:rFonts w:ascii="Times New Roman" w:eastAsia="Calibri" w:hAnsi="Times New Roman" w:cs="Times New Roman"/>
          <w:color w:val="000000" w:themeColor="text1"/>
        </w:rPr>
        <w:t xml:space="preserve"> </w:t>
      </w:r>
      <w:r w:rsidR="0055136D" w:rsidRPr="00BE4B64">
        <w:rPr>
          <w:rFonts w:ascii="Times New Roman" w:eastAsia="Calibri" w:hAnsi="Times New Roman" w:cs="Times New Roman"/>
          <w:color w:val="000000" w:themeColor="text1"/>
        </w:rPr>
        <w:fldChar w:fldCharType="begin">
          <w:fldData xml:space="preserve">PEVuZE5vdGU+PENpdGUgSGlkZGVuPSIxIj48QXV0aG9yPkNhc3BpPC9BdXRob3I+PFllYXI+MjAy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</w:fldData>
        </w:fldChar>
      </w:r>
      <w:r w:rsidR="0055136D" w:rsidRPr="00BE4B64">
        <w:rPr>
          <w:rFonts w:ascii="Times New Roman" w:eastAsia="Calibri" w:hAnsi="Times New Roman" w:cs="Times New Roman"/>
          <w:color w:val="000000" w:themeColor="text1"/>
        </w:rPr>
        <w:instrText xml:space="preserve"> ADDIN EN.CITE </w:instrText>
      </w:r>
      <w:r w:rsidR="0055136D" w:rsidRPr="00BE4B64">
        <w:rPr>
          <w:rFonts w:ascii="Times New Roman" w:eastAsia="Calibri" w:hAnsi="Times New Roman" w:cs="Times New Roman"/>
          <w:color w:val="000000" w:themeColor="text1"/>
        </w:rPr>
        <w:fldChar w:fldCharType="begin">
          <w:fldData xml:space="preserve">PEVuZE5vdGU+PENpdGUgSGlkZGVuPSIxIj48QXV0aG9yPkNhc3BpPC9BdXRob3I+PFllYXI+MjAy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</w:fldData>
        </w:fldChar>
      </w:r>
      <w:r w:rsidR="0055136D" w:rsidRPr="00BE4B64">
        <w:rPr>
          <w:rFonts w:ascii="Times New Roman" w:eastAsia="Calibri" w:hAnsi="Times New Roman" w:cs="Times New Roman"/>
          <w:color w:val="000000" w:themeColor="text1"/>
        </w:rPr>
        <w:instrText xml:space="preserve"> ADDIN EN.CITE.DATA </w:instrText>
      </w:r>
      <w:r w:rsidR="0055136D" w:rsidRPr="00BE4B64">
        <w:rPr>
          <w:rFonts w:ascii="Times New Roman" w:eastAsia="Calibri" w:hAnsi="Times New Roman" w:cs="Times New Roman"/>
          <w:color w:val="000000" w:themeColor="text1"/>
        </w:rPr>
      </w:r>
      <w:r w:rsidR="0055136D" w:rsidRPr="00BE4B64">
        <w:rPr>
          <w:rFonts w:ascii="Times New Roman" w:eastAsia="Calibri" w:hAnsi="Times New Roman" w:cs="Times New Roman"/>
          <w:color w:val="000000" w:themeColor="text1"/>
        </w:rPr>
        <w:fldChar w:fldCharType="end"/>
      </w:r>
      <w:r w:rsidR="0055136D" w:rsidRPr="00BE4B64">
        <w:rPr>
          <w:rFonts w:ascii="Times New Roman" w:eastAsia="Calibri" w:hAnsi="Times New Roman" w:cs="Times New Roman"/>
          <w:color w:val="000000" w:themeColor="text1"/>
        </w:rPr>
      </w:r>
      <w:r w:rsidR="0055136D" w:rsidRPr="00BE4B64">
        <w:rPr>
          <w:rFonts w:ascii="Times New Roman" w:eastAsia="Calibri" w:hAnsi="Times New Roman" w:cs="Times New Roman"/>
          <w:color w:val="000000" w:themeColor="text1"/>
        </w:rPr>
        <w:fldChar w:fldCharType="separate"/>
      </w:r>
      <w:r w:rsidR="0055136D" w:rsidRPr="00BE4B64">
        <w:rPr>
          <w:rFonts w:ascii="Times New Roman" w:eastAsia="Calibri" w:hAnsi="Times New Roman" w:cs="Times New Roman"/>
          <w:color w:val="000000" w:themeColor="text1"/>
        </w:rPr>
        <w:fldChar w:fldCharType="end"/>
      </w:r>
      <w:r w:rsidR="0055136D" w:rsidRPr="00BE4B64">
        <w:rPr>
          <w:rFonts w:ascii="Times New Roman" w:eastAsia="Calibri" w:hAnsi="Times New Roman" w:cs="Times New Roman"/>
          <w:color w:val="000000" w:themeColor="text1"/>
        </w:rPr>
        <w:t xml:space="preserve">different statistical approaches to modelling p were found to lead to similar estimates </w:t>
      </w:r>
      <w:r w:rsidR="0055136D" w:rsidRPr="00BE4B64">
        <w:rPr>
          <w:rFonts w:ascii="Times New Roman" w:eastAsia="Calibri" w:hAnsi="Times New Roman" w:cs="Times New Roman"/>
          <w:color w:val="000000" w:themeColor="text1"/>
        </w:rPr>
        <w:fldChar w:fldCharType="begin">
          <w:fldData xml:space="preserve">PEVuZE5vdGU+PENpdGU+PEF1dGhvcj5DYXNwaTwvQXV0aG9yPjxZZWFyPjIwMjQ8L1llYXI+PFJl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</w:fldData>
        </w:fldChar>
      </w:r>
      <w:r w:rsidR="0055136D" w:rsidRPr="00BE4B64">
        <w:rPr>
          <w:rFonts w:ascii="Times New Roman" w:eastAsia="Calibri" w:hAnsi="Times New Roman" w:cs="Times New Roman"/>
          <w:color w:val="000000" w:themeColor="text1"/>
        </w:rPr>
        <w:instrText xml:space="preserve"> ADDIN EN.CITE </w:instrText>
      </w:r>
      <w:r w:rsidR="0055136D" w:rsidRPr="00BE4B64">
        <w:rPr>
          <w:rFonts w:ascii="Times New Roman" w:eastAsia="Calibri" w:hAnsi="Times New Roman" w:cs="Times New Roman"/>
          <w:color w:val="000000" w:themeColor="text1"/>
        </w:rPr>
        <w:fldChar w:fldCharType="begin">
          <w:fldData xml:space="preserve">PEVuZE5vdGU+PENpdGU+PEF1dGhvcj5DYXNwaTwvQXV0aG9yPjxZZWFyPjIwMjQ8L1llYXI+PFJl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</w:fldData>
        </w:fldChar>
      </w:r>
      <w:r w:rsidR="0055136D" w:rsidRPr="00BE4B64">
        <w:rPr>
          <w:rFonts w:ascii="Times New Roman" w:eastAsia="Calibri" w:hAnsi="Times New Roman" w:cs="Times New Roman"/>
          <w:color w:val="000000" w:themeColor="text1"/>
        </w:rPr>
        <w:instrText xml:space="preserve"> ADDIN EN.CITE.DATA </w:instrText>
      </w:r>
      <w:r w:rsidR="0055136D" w:rsidRPr="00BE4B64">
        <w:rPr>
          <w:rFonts w:ascii="Times New Roman" w:eastAsia="Calibri" w:hAnsi="Times New Roman" w:cs="Times New Roman"/>
          <w:color w:val="000000" w:themeColor="text1"/>
        </w:rPr>
      </w:r>
      <w:r w:rsidR="0055136D" w:rsidRPr="00BE4B64">
        <w:rPr>
          <w:rFonts w:ascii="Times New Roman" w:eastAsia="Calibri" w:hAnsi="Times New Roman" w:cs="Times New Roman"/>
          <w:color w:val="000000" w:themeColor="text1"/>
        </w:rPr>
        <w:fldChar w:fldCharType="end"/>
      </w:r>
      <w:r w:rsidR="0055136D" w:rsidRPr="00BE4B64">
        <w:rPr>
          <w:rFonts w:ascii="Times New Roman" w:eastAsia="Calibri" w:hAnsi="Times New Roman" w:cs="Times New Roman"/>
          <w:color w:val="000000" w:themeColor="text1"/>
        </w:rPr>
      </w:r>
      <w:r w:rsidR="0055136D" w:rsidRPr="00BE4B64">
        <w:rPr>
          <w:rFonts w:ascii="Times New Roman" w:eastAsia="Calibri" w:hAnsi="Times New Roman" w:cs="Times New Roman"/>
          <w:color w:val="000000" w:themeColor="text1"/>
        </w:rPr>
        <w:fldChar w:fldCharType="separate"/>
      </w:r>
      <w:r w:rsidR="0055136D" w:rsidRPr="00BE4B64">
        <w:rPr>
          <w:rFonts w:ascii="Times New Roman" w:eastAsia="Calibri" w:hAnsi="Times New Roman" w:cs="Times New Roman"/>
          <w:noProof/>
          <w:color w:val="000000" w:themeColor="text1"/>
          <w:vertAlign w:val="superscript"/>
        </w:rPr>
        <w:t>17</w:t>
      </w:r>
      <w:r w:rsidR="0055136D" w:rsidRPr="00BE4B64">
        <w:rPr>
          <w:rFonts w:ascii="Times New Roman" w:eastAsia="Calibri" w:hAnsi="Times New Roman" w:cs="Times New Roman"/>
          <w:color w:val="000000" w:themeColor="text1"/>
        </w:rPr>
        <w:fldChar w:fldCharType="end"/>
      </w:r>
      <w:r w:rsidR="0055136D" w:rsidRPr="00BE4B64">
        <w:rPr>
          <w:rFonts w:ascii="Times New Roman" w:eastAsia="Calibri" w:hAnsi="Times New Roman" w:cs="Times New Roman"/>
          <w:color w:val="000000" w:themeColor="text1"/>
        </w:rPr>
        <w:t xml:space="preserve">. Relatedly, we allowed our indicators to load feely onto the common factor, as such, some disorders (e.g., ANX, MDD and PTSD) contributed more than others to the general factor (e.g., OCD and AN). A model in which all indicators are restricted to contribute the same amount of variance to the general factor would likely have led to different results, although arguably it would have provided a poorer account of transdiagnostic effects in psychopathology.  It should also be noted that, while general factor models can fit psychopathological data, alternative explanations have been proposed, most notably network models </w:t>
      </w:r>
      <w:r w:rsidR="0055136D" w:rsidRPr="00BE4B64">
        <w:rPr>
          <w:rFonts w:ascii="Times New Roman" w:eastAsia="Calibri" w:hAnsi="Times New Roman" w:cs="Times New Roman"/>
          <w:color w:val="000000" w:themeColor="text1"/>
        </w:rPr>
        <w:fldChar w:fldCharType="begin"/>
      </w:r>
      <w:r w:rsidR="00E27D6C">
        <w:rPr>
          <w:rFonts w:ascii="Times New Roman" w:eastAsia="Calibri" w:hAnsi="Times New Roman" w:cs="Times New Roman"/>
          <w:color w:val="000000" w:themeColor="text1"/>
        </w:rPr>
        <w:instrText xml:space="preserve"> ADDIN EN.CITE &lt;EndNote&gt;&lt;Cite&gt;&lt;Author&gt;van Bork&lt;/Author&gt;&lt;Year&gt;2017&lt;/Year&gt;&lt;RecNum&gt;424&lt;/RecNum&gt;&lt;DisplayText&gt;&lt;style face="superscript"&gt;49&lt;/style&gt;&lt;/DisplayText&gt;&lt;record&gt;&lt;rec-number&gt;424&lt;/rec-number&gt;&lt;foreign-keys&gt;&lt;key app="EN" db-id="xwfx90f05522z8e2szo5trwt9tsaaeptaxvd" timestamp="1738594961" guid="557d0692-1e52-4299-9ec4-fae9b3459e0b"&gt;424&lt;/key&gt;&lt;/foreign-keys&gt;&lt;ref-type name="Journal Article"&gt;17&lt;/ref-type&gt;&lt;contributors&gt;&lt;authors&gt;&lt;author&gt;van Bork, Riet&lt;/author&gt;&lt;author&gt;Epskamp, Sacha&lt;/author&gt;&lt;author&gt;Rhemtulla, Mijke&lt;/author&gt;&lt;author&gt;Borsboom, Denny&lt;/author&gt;&lt;author&gt;van der Maas, Han L. J.&lt;/author&gt;&lt;/authors&gt;&lt;/contributors&gt;&lt;titles&gt;&lt;title&gt;What is the p-factor of psychopathology? Some risks of general factor modeling&lt;/title&gt;&lt;secondary-title&gt;Theory &amp;amp; Psychology&lt;/secondary-title&gt;&lt;/titles&gt;&lt;periodical&gt;&lt;full-title&gt;Theory &amp;amp; Psychology&lt;/full-title&gt;&lt;/periodical&gt;&lt;pages&gt;759-773&lt;/pages&gt;&lt;volume&gt;27&lt;/volume&gt;&lt;number&gt;6&lt;/number&gt;&lt;section&gt;759&lt;/section&gt;&lt;keywords&gt;&lt;keyword&gt;Factor analysis,general factor,network analysis,positive manifold,psychopathology&lt;/keyword&gt;&lt;/keywords&gt;&lt;dates&gt;&lt;year&gt;2017&lt;/year&gt;&lt;/dates&gt;&lt;isbn&gt;0959-3543&amp;#xD;1461-7447&lt;/isbn&gt;&lt;urls&gt;&lt;related-urls&gt;&lt;url&gt;https://journals.sagepub.com/doi/abs/10.1177/0959354317737185&lt;/url&gt;&lt;/related-urls&gt;&lt;/urls&gt;&lt;electronic-resource-num&gt;10.1177/0959354317737185&lt;/electronic-resource-num&gt;&lt;/record&gt;&lt;/Cite&gt;&lt;/EndNote&gt;</w:instrText>
      </w:r>
      <w:r w:rsidR="0055136D" w:rsidRPr="00BE4B64">
        <w:rPr>
          <w:rFonts w:ascii="Times New Roman" w:eastAsia="Calibri" w:hAnsi="Times New Roman" w:cs="Times New Roman"/>
          <w:color w:val="000000" w:themeColor="text1"/>
        </w:rPr>
        <w:fldChar w:fldCharType="separate"/>
      </w:r>
      <w:r w:rsidR="00E27D6C" w:rsidRPr="00E27D6C">
        <w:rPr>
          <w:rFonts w:ascii="Times New Roman" w:eastAsia="Calibri" w:hAnsi="Times New Roman" w:cs="Times New Roman"/>
          <w:noProof/>
          <w:color w:val="000000" w:themeColor="text1"/>
          <w:vertAlign w:val="superscript"/>
        </w:rPr>
        <w:t>49</w:t>
      </w:r>
      <w:r w:rsidR="0055136D" w:rsidRPr="00BE4B64">
        <w:rPr>
          <w:rFonts w:ascii="Times New Roman" w:eastAsia="Calibri" w:hAnsi="Times New Roman" w:cs="Times New Roman"/>
          <w:color w:val="000000" w:themeColor="text1"/>
        </w:rPr>
        <w:fldChar w:fldCharType="end"/>
      </w:r>
      <w:r w:rsidR="0055136D" w:rsidRPr="00BE4B64">
        <w:rPr>
          <w:rFonts w:ascii="Times New Roman" w:eastAsia="Calibri" w:hAnsi="Times New Roman" w:cs="Times New Roman"/>
          <w:color w:val="000000" w:themeColor="text1"/>
        </w:rPr>
        <w:t xml:space="preserve">. </w:t>
      </w:r>
    </w:p>
    <w:p w14:paraId="40C3544E" w14:textId="77777777" w:rsidR="0006445B" w:rsidRPr="00BE4B64" w:rsidRDefault="0006445B" w:rsidP="00BE4B64">
      <w:pPr>
        <w:spacing w:beforeLines="20" w:before="48" w:line="360" w:lineRule="auto"/>
        <w:rPr>
          <w:rFonts w:ascii="Times New Roman" w:hAnsi="Times New Roman" w:cs="Times New Roman"/>
          <w:lang w:eastAsia="zh-CN"/>
        </w:rPr>
      </w:pPr>
    </w:p>
    <w:p w14:paraId="2CF5647C" w14:textId="0DD63B52" w:rsidR="0006445B" w:rsidRPr="00BE4B64" w:rsidRDefault="0006445B" w:rsidP="00BE4B64">
      <w:pPr>
        <w:spacing w:beforeLines="20" w:before="48" w:line="360" w:lineRule="auto"/>
        <w:rPr>
          <w:rFonts w:ascii="Times New Roman" w:hAnsi="Times New Roman" w:cs="Times New Roman"/>
          <w:b/>
          <w:bCs/>
          <w:lang w:eastAsia="zh-CN"/>
        </w:rPr>
      </w:pPr>
      <w:r w:rsidRPr="00BE4B64">
        <w:rPr>
          <w:rFonts w:ascii="Times New Roman" w:hAnsi="Times New Roman" w:cs="Times New Roman"/>
          <w:b/>
          <w:bCs/>
          <w:lang w:eastAsia="zh-CN"/>
        </w:rPr>
        <w:t xml:space="preserve">Conclusion </w:t>
      </w:r>
    </w:p>
    <w:p w14:paraId="218FED7E" w14:textId="77777777" w:rsidR="0055136D" w:rsidRPr="00BE4B64" w:rsidRDefault="0055136D" w:rsidP="00BE4B64">
      <w:pPr>
        <w:spacing w:beforeLines="20" w:before="48" w:line="360" w:lineRule="auto"/>
        <w:rPr>
          <w:rFonts w:ascii="Times New Roman" w:hAnsi="Times New Roman" w:cs="Times New Roman"/>
        </w:rPr>
      </w:pPr>
      <w:r w:rsidRPr="00BE4B64">
        <w:rPr>
          <w:rFonts w:ascii="Times New Roman" w:eastAsia="Calibri" w:hAnsi="Times New Roman" w:cs="Times New Roman"/>
          <w:color w:val="000000" w:themeColor="text1"/>
        </w:rPr>
        <w:t xml:space="preserve">In conclusion, our results show that isolating transdiagnostic effects from major psychiatric disorders provides novel insight into disorder-specific genetic architecture a more precise understanding of the comorbidities and co-occurrences in psychopathology. Until better correspondence between psychiatric diagnoses and the genetic architecture of </w:t>
      </w:r>
      <w:r w:rsidRPr="00BE4B64">
        <w:rPr>
          <w:rFonts w:ascii="Times New Roman" w:eastAsia="Calibri" w:hAnsi="Times New Roman" w:cs="Times New Roman"/>
          <w:color w:val="000000" w:themeColor="text1"/>
        </w:rPr>
        <w:lastRenderedPageBreak/>
        <w:t>psychopathology is achieved, isolating p from diagnostic categories will sharpen genetic research by focusing on disorder-specific genetic effects.</w:t>
      </w:r>
    </w:p>
    <w:p w14:paraId="21B72EE5" w14:textId="77777777" w:rsidR="001273DC" w:rsidRPr="00BE4B64" w:rsidRDefault="001273DC" w:rsidP="00BE4B64">
      <w:pPr>
        <w:pStyle w:val="Heading1"/>
        <w:spacing w:line="360" w:lineRule="auto"/>
        <w:rPr>
          <w:rFonts w:ascii="Times New Roman" w:hAnsi="Times New Roman" w:cs="Times New Roman" w:hint="eastAsia"/>
          <w:sz w:val="24"/>
          <w:szCs w:val="24"/>
          <w:lang w:eastAsia="zh-CN"/>
        </w:rPr>
      </w:pPr>
    </w:p>
    <w:p w14:paraId="31917769" w14:textId="2153AA40" w:rsidR="00706259" w:rsidRPr="00BE4B64" w:rsidRDefault="00706259" w:rsidP="00BE4B64">
      <w:pPr>
        <w:pStyle w:val="Heading1"/>
        <w:spacing w:line="360" w:lineRule="auto"/>
        <w:rPr>
          <w:rFonts w:ascii="Times New Roman" w:hAnsi="Times New Roman" w:cs="Times New Roman"/>
          <w:sz w:val="24"/>
          <w:szCs w:val="24"/>
        </w:rPr>
      </w:pPr>
      <w:r w:rsidRPr="00BE4B64">
        <w:rPr>
          <w:rFonts w:ascii="Times New Roman" w:hAnsi="Times New Roman" w:cs="Times New Roman"/>
          <w:sz w:val="24"/>
          <w:szCs w:val="24"/>
        </w:rPr>
        <w:t>References</w:t>
      </w:r>
    </w:p>
    <w:p w14:paraId="12B2680F" w14:textId="66AED108" w:rsidR="00F506FC" w:rsidRPr="00BE4B64" w:rsidRDefault="00F506FC" w:rsidP="00BE4B64">
      <w:pPr>
        <w:spacing w:line="360" w:lineRule="auto"/>
        <w:rPr>
          <w:rFonts w:ascii="Times New Roman" w:hAnsi="Times New Roman" w:cs="Times New Roman"/>
        </w:rPr>
      </w:pPr>
    </w:p>
    <w:p w14:paraId="2C41CC1E" w14:textId="77777777" w:rsidR="00570CEB" w:rsidRPr="00570CEB" w:rsidRDefault="00B96053" w:rsidP="00570CEB">
      <w:pPr>
        <w:pStyle w:val="EndNoteBibliography"/>
        <w:ind w:left="720" w:hanging="720"/>
      </w:pPr>
      <w:r w:rsidRPr="00BE4B64">
        <w:rPr>
          <w:rFonts w:ascii="Times New Roman" w:hAnsi="Times New Roman" w:cs="Times New Roman"/>
          <w:color w:val="222222"/>
        </w:rPr>
        <w:fldChar w:fldCharType="begin"/>
      </w:r>
      <w:r w:rsidRPr="00BE4B64">
        <w:rPr>
          <w:rFonts w:ascii="Times New Roman" w:hAnsi="Times New Roman" w:cs="Times New Roman"/>
          <w:color w:val="222222"/>
        </w:rPr>
        <w:instrText xml:space="preserve"> ADDIN EN.REFLIST </w:instrText>
      </w:r>
      <w:r w:rsidRPr="00BE4B64">
        <w:rPr>
          <w:rFonts w:ascii="Times New Roman" w:hAnsi="Times New Roman" w:cs="Times New Roman"/>
          <w:color w:val="222222"/>
        </w:rPr>
        <w:fldChar w:fldCharType="separate"/>
      </w:r>
      <w:r w:rsidR="00570CEB" w:rsidRPr="00570CEB">
        <w:t>1.</w:t>
      </w:r>
      <w:r w:rsidR="00570CEB" w:rsidRPr="00570CEB">
        <w:tab/>
        <w:t xml:space="preserve">Plomin, R. The next 10 years of behavioural genomic research. </w:t>
      </w:r>
      <w:r w:rsidR="00570CEB" w:rsidRPr="00570CEB">
        <w:rPr>
          <w:i/>
        </w:rPr>
        <w:t>JCPP Adv</w:t>
      </w:r>
      <w:r w:rsidR="00570CEB" w:rsidRPr="00570CEB">
        <w:t xml:space="preserve"> </w:t>
      </w:r>
      <w:r w:rsidR="00570CEB" w:rsidRPr="00570CEB">
        <w:rPr>
          <w:b/>
        </w:rPr>
        <w:t>2</w:t>
      </w:r>
      <w:r w:rsidR="00570CEB" w:rsidRPr="00570CEB">
        <w:t>, e12112 (2022).</w:t>
      </w:r>
    </w:p>
    <w:p w14:paraId="0B60C19C" w14:textId="77777777" w:rsidR="00570CEB" w:rsidRPr="00570CEB" w:rsidRDefault="00570CEB" w:rsidP="00570CEB">
      <w:pPr>
        <w:pStyle w:val="EndNoteBibliography"/>
        <w:ind w:left="720" w:hanging="720"/>
      </w:pPr>
      <w:r w:rsidRPr="00570CEB">
        <w:t>2.</w:t>
      </w:r>
      <w:r w:rsidRPr="00570CEB">
        <w:tab/>
        <w:t>International Schizophrenia, C.</w:t>
      </w:r>
      <w:r w:rsidRPr="00570CEB">
        <w:rPr>
          <w:i/>
        </w:rPr>
        <w:t xml:space="preserve"> et al.</w:t>
      </w:r>
      <w:r w:rsidRPr="00570CEB">
        <w:t xml:space="preserve"> Common polygenic variation contributes to risk of schizophrenia and bipolar disorder. </w:t>
      </w:r>
      <w:r w:rsidRPr="00570CEB">
        <w:rPr>
          <w:i/>
        </w:rPr>
        <w:t>Nature</w:t>
      </w:r>
      <w:r w:rsidRPr="00570CEB">
        <w:t xml:space="preserve"> </w:t>
      </w:r>
      <w:r w:rsidRPr="00570CEB">
        <w:rPr>
          <w:b/>
        </w:rPr>
        <w:t>460</w:t>
      </w:r>
      <w:r w:rsidRPr="00570CEB">
        <w:t>, 748-52 (2009).</w:t>
      </w:r>
    </w:p>
    <w:p w14:paraId="0A443AF9" w14:textId="77777777" w:rsidR="00570CEB" w:rsidRPr="00570CEB" w:rsidRDefault="00570CEB" w:rsidP="00570CEB">
      <w:pPr>
        <w:pStyle w:val="EndNoteBibliography"/>
        <w:ind w:left="720" w:hanging="720"/>
      </w:pPr>
      <w:r w:rsidRPr="00570CEB">
        <w:t>3.</w:t>
      </w:r>
      <w:r w:rsidRPr="00570CEB">
        <w:tab/>
        <w:t xml:space="preserve">American Psychiatric Association. </w:t>
      </w:r>
      <w:r w:rsidRPr="00570CEB">
        <w:rPr>
          <w:i/>
        </w:rPr>
        <w:t>Diagnostic and Statistical Manual of Mental Disorders</w:t>
      </w:r>
      <w:r w:rsidRPr="00570CEB">
        <w:t>, (Washington, DC, 2000).</w:t>
      </w:r>
    </w:p>
    <w:p w14:paraId="25BBB9CD" w14:textId="77777777" w:rsidR="00570CEB" w:rsidRPr="00570CEB" w:rsidRDefault="00570CEB" w:rsidP="00570CEB">
      <w:pPr>
        <w:pStyle w:val="EndNoteBibliography"/>
        <w:ind w:left="720" w:hanging="720"/>
      </w:pPr>
      <w:r w:rsidRPr="00570CEB">
        <w:t>4.</w:t>
      </w:r>
      <w:r w:rsidRPr="00570CEB">
        <w:tab/>
        <w:t>Bulik-Sullivan, B.K.</w:t>
      </w:r>
      <w:r w:rsidRPr="00570CEB">
        <w:rPr>
          <w:i/>
        </w:rPr>
        <w:t xml:space="preserve"> et al.</w:t>
      </w:r>
      <w:r w:rsidRPr="00570CEB">
        <w:t xml:space="preserve"> LD Score regression distinguishes confounding from polygenicity in genome-wide association studies. </w:t>
      </w:r>
      <w:r w:rsidRPr="00570CEB">
        <w:rPr>
          <w:i/>
        </w:rPr>
        <w:t>Nat Genet</w:t>
      </w:r>
      <w:r w:rsidRPr="00570CEB">
        <w:t xml:space="preserve"> </w:t>
      </w:r>
      <w:r w:rsidRPr="00570CEB">
        <w:rPr>
          <w:b/>
        </w:rPr>
        <w:t>47</w:t>
      </w:r>
      <w:r w:rsidRPr="00570CEB">
        <w:t>, 291-5 (2015).</w:t>
      </w:r>
    </w:p>
    <w:p w14:paraId="2DD1D96C" w14:textId="77777777" w:rsidR="00570CEB" w:rsidRPr="00570CEB" w:rsidRDefault="00570CEB" w:rsidP="00570CEB">
      <w:pPr>
        <w:pStyle w:val="EndNoteBibliography"/>
        <w:ind w:left="720" w:hanging="720"/>
      </w:pPr>
      <w:r w:rsidRPr="00570CEB">
        <w:t>5.</w:t>
      </w:r>
      <w:r w:rsidRPr="00570CEB">
        <w:tab/>
        <w:t>Bulik-Sullivan, B.</w:t>
      </w:r>
      <w:r w:rsidRPr="00570CEB">
        <w:rPr>
          <w:i/>
        </w:rPr>
        <w:t xml:space="preserve"> et al.</w:t>
      </w:r>
      <w:r w:rsidRPr="00570CEB">
        <w:t xml:space="preserve"> An atlas of genetic correlations across human diseases and traits. </w:t>
      </w:r>
      <w:r w:rsidRPr="00570CEB">
        <w:rPr>
          <w:i/>
        </w:rPr>
        <w:t>Nat Genet</w:t>
      </w:r>
      <w:r w:rsidRPr="00570CEB">
        <w:t xml:space="preserve"> </w:t>
      </w:r>
      <w:r w:rsidRPr="00570CEB">
        <w:rPr>
          <w:b/>
        </w:rPr>
        <w:t>47</w:t>
      </w:r>
      <w:r w:rsidRPr="00570CEB">
        <w:t>, 1236-41 (2015).</w:t>
      </w:r>
    </w:p>
    <w:p w14:paraId="797D199A" w14:textId="77777777" w:rsidR="00570CEB" w:rsidRPr="00570CEB" w:rsidRDefault="00570CEB" w:rsidP="00570CEB">
      <w:pPr>
        <w:pStyle w:val="EndNoteBibliography"/>
        <w:ind w:left="720" w:hanging="720"/>
      </w:pPr>
      <w:r w:rsidRPr="00570CEB">
        <w:t>6.</w:t>
      </w:r>
      <w:r w:rsidRPr="00570CEB">
        <w:tab/>
        <w:t>Cross-Disorder Group of the Psychiatric Genomics, C.</w:t>
      </w:r>
      <w:r w:rsidRPr="00570CEB">
        <w:rPr>
          <w:i/>
        </w:rPr>
        <w:t xml:space="preserve"> et al.</w:t>
      </w:r>
      <w:r w:rsidRPr="00570CEB">
        <w:t xml:space="preserve"> Genetic relationship between five psychiatric disorders estimated from genome-wide SNPs. </w:t>
      </w:r>
      <w:r w:rsidRPr="00570CEB">
        <w:rPr>
          <w:i/>
        </w:rPr>
        <w:t>Nat Genet</w:t>
      </w:r>
      <w:r w:rsidRPr="00570CEB">
        <w:t xml:space="preserve"> </w:t>
      </w:r>
      <w:r w:rsidRPr="00570CEB">
        <w:rPr>
          <w:b/>
        </w:rPr>
        <w:t>45</w:t>
      </w:r>
      <w:r w:rsidRPr="00570CEB">
        <w:t>, 984-94 (2013).</w:t>
      </w:r>
    </w:p>
    <w:p w14:paraId="18D398AE" w14:textId="77777777" w:rsidR="00570CEB" w:rsidRPr="00570CEB" w:rsidRDefault="00570CEB" w:rsidP="00570CEB">
      <w:pPr>
        <w:pStyle w:val="EndNoteBibliography"/>
        <w:ind w:left="720" w:hanging="720"/>
      </w:pPr>
      <w:r w:rsidRPr="00570CEB">
        <w:t>7.</w:t>
      </w:r>
      <w:r w:rsidRPr="00570CEB">
        <w:tab/>
        <w:t xml:space="preserve">Cross-Disorder Group of the Psychiatric Genomics Consortium. Electronic address, p.m.h.e. &amp; Cross-Disorder Group of the Psychiatric Genomics, C. Genomic Relationships, Novel Loci, and Pleiotropic Mechanisms across Eight Psychiatric Disorders. </w:t>
      </w:r>
      <w:r w:rsidRPr="00570CEB">
        <w:rPr>
          <w:i/>
        </w:rPr>
        <w:t>Cell</w:t>
      </w:r>
      <w:r w:rsidRPr="00570CEB">
        <w:t xml:space="preserve"> </w:t>
      </w:r>
      <w:r w:rsidRPr="00570CEB">
        <w:rPr>
          <w:b/>
        </w:rPr>
        <w:t>179</w:t>
      </w:r>
      <w:r w:rsidRPr="00570CEB">
        <w:t>, 1469-1482 e11 (2019).</w:t>
      </w:r>
    </w:p>
    <w:p w14:paraId="5B3FC677" w14:textId="77777777" w:rsidR="00570CEB" w:rsidRPr="00570CEB" w:rsidRDefault="00570CEB" w:rsidP="00570CEB">
      <w:pPr>
        <w:pStyle w:val="EndNoteBibliography"/>
        <w:ind w:left="720" w:hanging="720"/>
      </w:pPr>
      <w:r w:rsidRPr="00570CEB">
        <w:t>8.</w:t>
      </w:r>
      <w:r w:rsidRPr="00570CEB">
        <w:tab/>
        <w:t xml:space="preserve">Selzam, S., Coleman, J.R.I., Caspi, A., Moffitt, T.E. &amp; Plomin, R. A polygenic p factor for major psychiatric disorders. </w:t>
      </w:r>
      <w:r w:rsidRPr="00570CEB">
        <w:rPr>
          <w:i/>
        </w:rPr>
        <w:t>Transl Psychiatry</w:t>
      </w:r>
      <w:r w:rsidRPr="00570CEB">
        <w:t xml:space="preserve"> </w:t>
      </w:r>
      <w:r w:rsidRPr="00570CEB">
        <w:rPr>
          <w:b/>
        </w:rPr>
        <w:t>8</w:t>
      </w:r>
      <w:r w:rsidRPr="00570CEB">
        <w:t>, 205 (2018).</w:t>
      </w:r>
    </w:p>
    <w:p w14:paraId="1930BC9B" w14:textId="77777777" w:rsidR="00570CEB" w:rsidRPr="00570CEB" w:rsidRDefault="00570CEB" w:rsidP="00570CEB">
      <w:pPr>
        <w:pStyle w:val="EndNoteBibliography"/>
        <w:ind w:left="720" w:hanging="720"/>
      </w:pPr>
      <w:r w:rsidRPr="00570CEB">
        <w:t>9.</w:t>
      </w:r>
      <w:r w:rsidRPr="00570CEB">
        <w:tab/>
        <w:t>Brainstorm, C.</w:t>
      </w:r>
      <w:r w:rsidRPr="00570CEB">
        <w:rPr>
          <w:i/>
        </w:rPr>
        <w:t xml:space="preserve"> et al.</w:t>
      </w:r>
      <w:r w:rsidRPr="00570CEB">
        <w:t xml:space="preserve"> Analysis of shared heritability in common disorders of the brain. </w:t>
      </w:r>
      <w:r w:rsidRPr="00570CEB">
        <w:rPr>
          <w:i/>
        </w:rPr>
        <w:t>Science</w:t>
      </w:r>
      <w:r w:rsidRPr="00570CEB">
        <w:t xml:space="preserve"> </w:t>
      </w:r>
      <w:r w:rsidRPr="00570CEB">
        <w:rPr>
          <w:b/>
        </w:rPr>
        <w:t>360</w:t>
      </w:r>
      <w:r w:rsidRPr="00570CEB">
        <w:t>(2018).</w:t>
      </w:r>
    </w:p>
    <w:p w14:paraId="6A4C7AA9" w14:textId="77777777" w:rsidR="00570CEB" w:rsidRPr="00570CEB" w:rsidRDefault="00570CEB" w:rsidP="00570CEB">
      <w:pPr>
        <w:pStyle w:val="EndNoteBibliography"/>
        <w:ind w:left="720" w:hanging="720"/>
      </w:pPr>
      <w:r w:rsidRPr="00570CEB">
        <w:t>10.</w:t>
      </w:r>
      <w:r w:rsidRPr="00570CEB">
        <w:tab/>
        <w:t>Grotzinger, A.D.</w:t>
      </w:r>
      <w:r w:rsidRPr="00570CEB">
        <w:rPr>
          <w:i/>
        </w:rPr>
        <w:t xml:space="preserve"> et al.</w:t>
      </w:r>
      <w:r w:rsidRPr="00570CEB">
        <w:t xml:space="preserve"> Genetic architecture of 11 major psychiatric disorders at biobehavioral, functional genomic and molecular genetic levels of analysis. </w:t>
      </w:r>
      <w:r w:rsidRPr="00570CEB">
        <w:rPr>
          <w:i/>
        </w:rPr>
        <w:t>Nat Genet</w:t>
      </w:r>
      <w:r w:rsidRPr="00570CEB">
        <w:t xml:space="preserve"> </w:t>
      </w:r>
      <w:r w:rsidRPr="00570CEB">
        <w:rPr>
          <w:b/>
        </w:rPr>
        <w:t>54</w:t>
      </w:r>
      <w:r w:rsidRPr="00570CEB">
        <w:t>, 548-559 (2022).</w:t>
      </w:r>
    </w:p>
    <w:p w14:paraId="1918606C" w14:textId="77777777" w:rsidR="00570CEB" w:rsidRPr="00570CEB" w:rsidRDefault="00570CEB" w:rsidP="00570CEB">
      <w:pPr>
        <w:pStyle w:val="EndNoteBibliography"/>
        <w:ind w:left="720" w:hanging="720"/>
      </w:pPr>
      <w:r w:rsidRPr="00570CEB">
        <w:t>11.</w:t>
      </w:r>
      <w:r w:rsidRPr="00570CEB">
        <w:tab/>
        <w:t>Lahey, B.B.</w:t>
      </w:r>
      <w:r w:rsidRPr="00570CEB">
        <w:rPr>
          <w:i/>
        </w:rPr>
        <w:t xml:space="preserve"> et al.</w:t>
      </w:r>
      <w:r w:rsidRPr="00570CEB">
        <w:t xml:space="preserve"> Is there a general factor of prevalent psychopathology during adulthood? </w:t>
      </w:r>
      <w:r w:rsidRPr="00570CEB">
        <w:rPr>
          <w:i/>
        </w:rPr>
        <w:t>J Abnorm Psychol</w:t>
      </w:r>
      <w:r w:rsidRPr="00570CEB">
        <w:t xml:space="preserve"> </w:t>
      </w:r>
      <w:r w:rsidRPr="00570CEB">
        <w:rPr>
          <w:b/>
        </w:rPr>
        <w:t>121</w:t>
      </w:r>
      <w:r w:rsidRPr="00570CEB">
        <w:t>, 971-7 (2012).</w:t>
      </w:r>
    </w:p>
    <w:p w14:paraId="0FBCE67D" w14:textId="77777777" w:rsidR="00570CEB" w:rsidRPr="00570CEB" w:rsidRDefault="00570CEB" w:rsidP="00570CEB">
      <w:pPr>
        <w:pStyle w:val="EndNoteBibliography"/>
        <w:ind w:left="720" w:hanging="720"/>
      </w:pPr>
      <w:r w:rsidRPr="00570CEB">
        <w:t>12.</w:t>
      </w:r>
      <w:r w:rsidRPr="00570CEB">
        <w:tab/>
        <w:t xml:space="preserve">Caspi, A. &amp; Moffitt, T.E. All for One and One for All: Mental Disorders in One Dimension. </w:t>
      </w:r>
      <w:r w:rsidRPr="00570CEB">
        <w:rPr>
          <w:i/>
        </w:rPr>
        <w:t>Am J Psychiatry</w:t>
      </w:r>
      <w:r w:rsidRPr="00570CEB">
        <w:t xml:space="preserve"> </w:t>
      </w:r>
      <w:r w:rsidRPr="00570CEB">
        <w:rPr>
          <w:b/>
        </w:rPr>
        <w:t>175</w:t>
      </w:r>
      <w:r w:rsidRPr="00570CEB">
        <w:t>, 831-844 (2018).</w:t>
      </w:r>
    </w:p>
    <w:p w14:paraId="09C4B0E2" w14:textId="77777777" w:rsidR="00570CEB" w:rsidRPr="00570CEB" w:rsidRDefault="00570CEB" w:rsidP="00570CEB">
      <w:pPr>
        <w:pStyle w:val="EndNoteBibliography"/>
        <w:ind w:left="720" w:hanging="720"/>
      </w:pPr>
      <w:r w:rsidRPr="00570CEB">
        <w:t>13.</w:t>
      </w:r>
      <w:r w:rsidRPr="00570CEB">
        <w:tab/>
        <w:t>Caspi, A.</w:t>
      </w:r>
      <w:r w:rsidRPr="00570CEB">
        <w:rPr>
          <w:i/>
        </w:rPr>
        <w:t xml:space="preserve"> et al.</w:t>
      </w:r>
      <w:r w:rsidRPr="00570CEB">
        <w:t xml:space="preserve"> The p Factor: One General Psychopathology Factor in the Structure of Psychiatric Disorders? </w:t>
      </w:r>
      <w:r w:rsidRPr="00570CEB">
        <w:rPr>
          <w:i/>
        </w:rPr>
        <w:t>Clin Psychol Sci</w:t>
      </w:r>
      <w:r w:rsidRPr="00570CEB">
        <w:t xml:space="preserve"> </w:t>
      </w:r>
      <w:r w:rsidRPr="00570CEB">
        <w:rPr>
          <w:b/>
        </w:rPr>
        <w:t>2</w:t>
      </w:r>
      <w:r w:rsidRPr="00570CEB">
        <w:t>, 119-137 (2014).</w:t>
      </w:r>
    </w:p>
    <w:p w14:paraId="2BA430F5" w14:textId="77777777" w:rsidR="00570CEB" w:rsidRPr="00570CEB" w:rsidRDefault="00570CEB" w:rsidP="00570CEB">
      <w:pPr>
        <w:pStyle w:val="EndNoteBibliography"/>
        <w:ind w:left="720" w:hanging="720"/>
      </w:pPr>
      <w:r w:rsidRPr="00570CEB">
        <w:t>14.</w:t>
      </w:r>
      <w:r w:rsidRPr="00570CEB">
        <w:tab/>
        <w:t>de Jonge, P.</w:t>
      </w:r>
      <w:r w:rsidRPr="00570CEB">
        <w:rPr>
          <w:i/>
        </w:rPr>
        <w:t xml:space="preserve"> et al.</w:t>
      </w:r>
      <w:r w:rsidRPr="00570CEB">
        <w:t xml:space="preserve"> The cross-national structure of mental disorders: results from the World Mental Health Surveys. </w:t>
      </w:r>
      <w:r w:rsidRPr="00570CEB">
        <w:rPr>
          <w:i/>
        </w:rPr>
        <w:t>Psychol Med</w:t>
      </w:r>
      <w:r w:rsidRPr="00570CEB">
        <w:t xml:space="preserve"> </w:t>
      </w:r>
      <w:r w:rsidRPr="00570CEB">
        <w:rPr>
          <w:b/>
        </w:rPr>
        <w:t>48</w:t>
      </w:r>
      <w:r w:rsidRPr="00570CEB">
        <w:t>, 2073-2084 (2018).</w:t>
      </w:r>
    </w:p>
    <w:p w14:paraId="641DF7CB" w14:textId="77777777" w:rsidR="00570CEB" w:rsidRPr="00570CEB" w:rsidRDefault="00570CEB" w:rsidP="00570CEB">
      <w:pPr>
        <w:pStyle w:val="EndNoteBibliography"/>
        <w:ind w:left="720" w:hanging="720"/>
      </w:pPr>
      <w:r w:rsidRPr="00570CEB">
        <w:t>15.</w:t>
      </w:r>
      <w:r w:rsidRPr="00570CEB">
        <w:tab/>
        <w:t>Caspi, A.</w:t>
      </w:r>
      <w:r w:rsidRPr="00570CEB">
        <w:rPr>
          <w:i/>
        </w:rPr>
        <w:t xml:space="preserve"> et al.</w:t>
      </w:r>
      <w:r w:rsidRPr="00570CEB">
        <w:t xml:space="preserve"> Longitudinal Assessment of Mental Health Disorders and Comorbidities Across 4 Decades Among Participants in the Dunedin Birth Cohort Study. </w:t>
      </w:r>
      <w:r w:rsidRPr="00570CEB">
        <w:rPr>
          <w:i/>
        </w:rPr>
        <w:t>JAMA Netw Open</w:t>
      </w:r>
      <w:r w:rsidRPr="00570CEB">
        <w:t xml:space="preserve"> </w:t>
      </w:r>
      <w:r w:rsidRPr="00570CEB">
        <w:rPr>
          <w:b/>
        </w:rPr>
        <w:t>3</w:t>
      </w:r>
      <w:r w:rsidRPr="00570CEB">
        <w:t>, e203221 (2020).</w:t>
      </w:r>
    </w:p>
    <w:p w14:paraId="6A3A8951" w14:textId="77777777" w:rsidR="00570CEB" w:rsidRPr="00570CEB" w:rsidRDefault="00570CEB" w:rsidP="00570CEB">
      <w:pPr>
        <w:pStyle w:val="EndNoteBibliography"/>
        <w:ind w:left="720" w:hanging="720"/>
      </w:pPr>
      <w:r w:rsidRPr="00570CEB">
        <w:t>16.</w:t>
      </w:r>
      <w:r w:rsidRPr="00570CEB">
        <w:tab/>
        <w:t>Plana-Ripoll, O.</w:t>
      </w:r>
      <w:r w:rsidRPr="00570CEB">
        <w:rPr>
          <w:i/>
        </w:rPr>
        <w:t xml:space="preserve"> et al.</w:t>
      </w:r>
      <w:r w:rsidRPr="00570CEB">
        <w:t xml:space="preserve"> Exploring Comorbidity Within Mental Disorders Among a Danish National Population. </w:t>
      </w:r>
      <w:r w:rsidRPr="00570CEB">
        <w:rPr>
          <w:i/>
        </w:rPr>
        <w:t>JAMA Psychiatry</w:t>
      </w:r>
      <w:r w:rsidRPr="00570CEB">
        <w:t xml:space="preserve"> </w:t>
      </w:r>
      <w:r w:rsidRPr="00570CEB">
        <w:rPr>
          <w:b/>
        </w:rPr>
        <w:t>76</w:t>
      </w:r>
      <w:r w:rsidRPr="00570CEB">
        <w:t>, 259-270 (2019).</w:t>
      </w:r>
    </w:p>
    <w:p w14:paraId="6A5BA546" w14:textId="77777777" w:rsidR="00570CEB" w:rsidRPr="00570CEB" w:rsidRDefault="00570CEB" w:rsidP="00570CEB">
      <w:pPr>
        <w:pStyle w:val="EndNoteBibliography"/>
        <w:ind w:left="720" w:hanging="720"/>
      </w:pPr>
      <w:r w:rsidRPr="00570CEB">
        <w:lastRenderedPageBreak/>
        <w:t>17.</w:t>
      </w:r>
      <w:r w:rsidRPr="00570CEB">
        <w:tab/>
        <w:t xml:space="preserve">Caspi, A., Houts, R.M., Fisher, H.L., Danese, A. &amp; Moffitt, T.E. The general factor of psychopathology (p): Choosing among competing models and interpreting p. </w:t>
      </w:r>
      <w:r w:rsidRPr="00570CEB">
        <w:rPr>
          <w:i/>
        </w:rPr>
        <w:t>Clin Psychol Sci</w:t>
      </w:r>
      <w:r w:rsidRPr="00570CEB">
        <w:t xml:space="preserve"> </w:t>
      </w:r>
      <w:r w:rsidRPr="00570CEB">
        <w:rPr>
          <w:b/>
        </w:rPr>
        <w:t>12</w:t>
      </w:r>
      <w:r w:rsidRPr="00570CEB">
        <w:t>, 53-82 (2024).</w:t>
      </w:r>
    </w:p>
    <w:p w14:paraId="5501D851" w14:textId="77777777" w:rsidR="00570CEB" w:rsidRPr="00570CEB" w:rsidRDefault="00570CEB" w:rsidP="00570CEB">
      <w:pPr>
        <w:pStyle w:val="EndNoteBibliography"/>
        <w:ind w:left="720" w:hanging="720"/>
      </w:pPr>
      <w:r w:rsidRPr="00570CEB">
        <w:t>18.</w:t>
      </w:r>
      <w:r w:rsidRPr="00570CEB">
        <w:tab/>
        <w:t>Allegrini, A.G.</w:t>
      </w:r>
      <w:r w:rsidRPr="00570CEB">
        <w:rPr>
          <w:i/>
        </w:rPr>
        <w:t xml:space="preserve"> et al.</w:t>
      </w:r>
      <w:r w:rsidRPr="00570CEB">
        <w:t xml:space="preserve"> The p factor: genetic analyses support a general dimension of psychopathology in childhood and adolescence. </w:t>
      </w:r>
      <w:r w:rsidRPr="00570CEB">
        <w:rPr>
          <w:i/>
        </w:rPr>
        <w:t>J Child Psychol Psychiatry</w:t>
      </w:r>
      <w:r w:rsidRPr="00570CEB">
        <w:t xml:space="preserve"> </w:t>
      </w:r>
      <w:r w:rsidRPr="00570CEB">
        <w:rPr>
          <w:b/>
        </w:rPr>
        <w:t>61</w:t>
      </w:r>
      <w:r w:rsidRPr="00570CEB">
        <w:t>, 30-39 (2020).</w:t>
      </w:r>
    </w:p>
    <w:p w14:paraId="6AA96EA0" w14:textId="77777777" w:rsidR="00570CEB" w:rsidRPr="00570CEB" w:rsidRDefault="00570CEB" w:rsidP="00570CEB">
      <w:pPr>
        <w:pStyle w:val="EndNoteBibliography"/>
        <w:ind w:left="720" w:hanging="720"/>
      </w:pPr>
      <w:r w:rsidRPr="00570CEB">
        <w:t>19.</w:t>
      </w:r>
      <w:r w:rsidRPr="00570CEB">
        <w:tab/>
        <w:t>Eaton, N.R.</w:t>
      </w:r>
      <w:r w:rsidRPr="00570CEB">
        <w:rPr>
          <w:i/>
        </w:rPr>
        <w:t xml:space="preserve"> et al.</w:t>
      </w:r>
      <w:r w:rsidRPr="00570CEB">
        <w:t xml:space="preserve"> A review of approaches and models in psychopathology conceptualization research. </w:t>
      </w:r>
      <w:r w:rsidRPr="00570CEB">
        <w:rPr>
          <w:i/>
        </w:rPr>
        <w:t>Nature Reviews Psychology</w:t>
      </w:r>
      <w:r w:rsidRPr="00570CEB">
        <w:t xml:space="preserve"> </w:t>
      </w:r>
      <w:r w:rsidRPr="00570CEB">
        <w:rPr>
          <w:b/>
        </w:rPr>
        <w:t>2</w:t>
      </w:r>
      <w:r w:rsidRPr="00570CEB">
        <w:t>, 622-636 (2023).</w:t>
      </w:r>
    </w:p>
    <w:p w14:paraId="14CD361D" w14:textId="77777777" w:rsidR="00570CEB" w:rsidRPr="00570CEB" w:rsidRDefault="00570CEB" w:rsidP="00570CEB">
      <w:pPr>
        <w:pStyle w:val="EndNoteBibliography"/>
        <w:ind w:left="720" w:hanging="720"/>
      </w:pPr>
      <w:r w:rsidRPr="00570CEB">
        <w:t>20.</w:t>
      </w:r>
      <w:r w:rsidRPr="00570CEB">
        <w:tab/>
        <w:t xml:space="preserve">Pettersson, E., Anckarsater, H., Gillberg, C. &amp; Lichtenstein, P. Different neurodevelopmental symptoms have a common genetic etiology. </w:t>
      </w:r>
      <w:r w:rsidRPr="00570CEB">
        <w:rPr>
          <w:i/>
        </w:rPr>
        <w:t>J Child Psychol Psychiatry</w:t>
      </w:r>
      <w:r w:rsidRPr="00570CEB">
        <w:t xml:space="preserve"> </w:t>
      </w:r>
      <w:r w:rsidRPr="00570CEB">
        <w:rPr>
          <w:b/>
        </w:rPr>
        <w:t>54</w:t>
      </w:r>
      <w:r w:rsidRPr="00570CEB">
        <w:t>, 1356-65 (2013).</w:t>
      </w:r>
    </w:p>
    <w:p w14:paraId="514F4CF2" w14:textId="77777777" w:rsidR="00570CEB" w:rsidRPr="00570CEB" w:rsidRDefault="00570CEB" w:rsidP="00570CEB">
      <w:pPr>
        <w:pStyle w:val="EndNoteBibliography"/>
        <w:ind w:left="720" w:hanging="720"/>
      </w:pPr>
      <w:r w:rsidRPr="00570CEB">
        <w:t>21.</w:t>
      </w:r>
      <w:r w:rsidRPr="00570CEB">
        <w:tab/>
        <w:t>Mallard, T.T.</w:t>
      </w:r>
      <w:r w:rsidRPr="00570CEB">
        <w:rPr>
          <w:i/>
        </w:rPr>
        <w:t xml:space="preserve"> et al.</w:t>
      </w:r>
      <w:r w:rsidRPr="00570CEB">
        <w:t xml:space="preserve"> Item-Level Genome-Wide Association Study of the Alcohol Use Disorders Identification Test in Three Population-Based Cohorts. </w:t>
      </w:r>
      <w:r w:rsidRPr="00570CEB">
        <w:rPr>
          <w:i/>
        </w:rPr>
        <w:t>Am J Psychiatry</w:t>
      </w:r>
      <w:r w:rsidRPr="00570CEB">
        <w:t xml:space="preserve"> </w:t>
      </w:r>
      <w:r w:rsidRPr="00570CEB">
        <w:rPr>
          <w:b/>
        </w:rPr>
        <w:t>179</w:t>
      </w:r>
      <w:r w:rsidRPr="00570CEB">
        <w:t>, 58-70 (2022).</w:t>
      </w:r>
    </w:p>
    <w:p w14:paraId="5CD630F9" w14:textId="77777777" w:rsidR="00570CEB" w:rsidRPr="00570CEB" w:rsidRDefault="00570CEB" w:rsidP="00570CEB">
      <w:pPr>
        <w:pStyle w:val="EndNoteBibliography"/>
        <w:ind w:left="720" w:hanging="720"/>
      </w:pPr>
      <w:r w:rsidRPr="00570CEB">
        <w:t>22.</w:t>
      </w:r>
      <w:r w:rsidRPr="00570CEB">
        <w:tab/>
        <w:t>Grotzinger, A.D.</w:t>
      </w:r>
      <w:r w:rsidRPr="00570CEB">
        <w:rPr>
          <w:i/>
        </w:rPr>
        <w:t xml:space="preserve"> et al.</w:t>
      </w:r>
      <w:r w:rsidRPr="00570CEB">
        <w:t xml:space="preserve"> Genomic structural equation modelling provides insights into the multivariate genetic architecture of complex traits. </w:t>
      </w:r>
      <w:r w:rsidRPr="00570CEB">
        <w:rPr>
          <w:i/>
        </w:rPr>
        <w:t>Nat Hum Behav</w:t>
      </w:r>
      <w:r w:rsidRPr="00570CEB">
        <w:t xml:space="preserve"> </w:t>
      </w:r>
      <w:r w:rsidRPr="00570CEB">
        <w:rPr>
          <w:b/>
        </w:rPr>
        <w:t>3</w:t>
      </w:r>
      <w:r w:rsidRPr="00570CEB">
        <w:t>, 513-525 (2019).</w:t>
      </w:r>
    </w:p>
    <w:p w14:paraId="4E0B636E" w14:textId="77777777" w:rsidR="00570CEB" w:rsidRPr="00570CEB" w:rsidRDefault="00570CEB" w:rsidP="00570CEB">
      <w:pPr>
        <w:pStyle w:val="EndNoteBibliography"/>
        <w:ind w:left="720" w:hanging="720"/>
      </w:pPr>
      <w:r w:rsidRPr="00570CEB">
        <w:t>23.</w:t>
      </w:r>
      <w:r w:rsidRPr="00570CEB">
        <w:tab/>
        <w:t>Purcell, S.</w:t>
      </w:r>
      <w:r w:rsidRPr="00570CEB">
        <w:rPr>
          <w:i/>
        </w:rPr>
        <w:t xml:space="preserve"> et al.</w:t>
      </w:r>
      <w:r w:rsidRPr="00570CEB">
        <w:t xml:space="preserve"> PLINK: a tool set for whole-genome association and population-based linkage analyses. </w:t>
      </w:r>
      <w:r w:rsidRPr="00570CEB">
        <w:rPr>
          <w:i/>
        </w:rPr>
        <w:t>Am J Hum Genet</w:t>
      </w:r>
      <w:r w:rsidRPr="00570CEB">
        <w:t xml:space="preserve"> </w:t>
      </w:r>
      <w:r w:rsidRPr="00570CEB">
        <w:rPr>
          <w:b/>
        </w:rPr>
        <w:t>81</w:t>
      </w:r>
      <w:r w:rsidRPr="00570CEB">
        <w:t>, 559-75 (2007).</w:t>
      </w:r>
    </w:p>
    <w:p w14:paraId="18806E2A" w14:textId="77777777" w:rsidR="00570CEB" w:rsidRPr="00570CEB" w:rsidRDefault="00570CEB" w:rsidP="00570CEB">
      <w:pPr>
        <w:pStyle w:val="EndNoteBibliography"/>
        <w:ind w:left="720" w:hanging="720"/>
      </w:pPr>
      <w:r w:rsidRPr="00570CEB">
        <w:t>24.</w:t>
      </w:r>
      <w:r w:rsidRPr="00570CEB">
        <w:tab/>
        <w:t xml:space="preserve">Watanabe, K., Taskesen, E., van Bochoven, A. &amp; Posthuma, D. Functional mapping and annotation of genetic associations with FUMA. </w:t>
      </w:r>
      <w:r w:rsidRPr="00570CEB">
        <w:rPr>
          <w:i/>
        </w:rPr>
        <w:t>Nat Commun</w:t>
      </w:r>
      <w:r w:rsidRPr="00570CEB">
        <w:t xml:space="preserve"> </w:t>
      </w:r>
      <w:r w:rsidRPr="00570CEB">
        <w:rPr>
          <w:b/>
        </w:rPr>
        <w:t>8</w:t>
      </w:r>
      <w:r w:rsidRPr="00570CEB">
        <w:t>, 1826 (2017).</w:t>
      </w:r>
    </w:p>
    <w:p w14:paraId="647ECE91" w14:textId="77777777" w:rsidR="00570CEB" w:rsidRPr="00570CEB" w:rsidRDefault="00570CEB" w:rsidP="00570CEB">
      <w:pPr>
        <w:pStyle w:val="EndNoteBibliography"/>
        <w:ind w:left="720" w:hanging="720"/>
      </w:pPr>
      <w:r w:rsidRPr="00570CEB">
        <w:t>25.</w:t>
      </w:r>
      <w:r w:rsidRPr="00570CEB">
        <w:tab/>
        <w:t>Coleman, J.R.I.</w:t>
      </w:r>
      <w:r w:rsidRPr="00570CEB">
        <w:rPr>
          <w:i/>
        </w:rPr>
        <w:t xml:space="preserve"> et al.</w:t>
      </w:r>
      <w:r w:rsidRPr="00570CEB">
        <w:t xml:space="preserve"> Genome-wide gene-environment analyses of major depressive disorder and reported lifetime traumatic experiences in UK Biobank. </w:t>
      </w:r>
      <w:r w:rsidRPr="00570CEB">
        <w:rPr>
          <w:i/>
        </w:rPr>
        <w:t>Mol Psychiatry</w:t>
      </w:r>
      <w:r w:rsidRPr="00570CEB">
        <w:t xml:space="preserve"> </w:t>
      </w:r>
      <w:r w:rsidRPr="00570CEB">
        <w:rPr>
          <w:b/>
        </w:rPr>
        <w:t>25</w:t>
      </w:r>
      <w:r w:rsidRPr="00570CEB">
        <w:t>, 1430-1446 (2020).</w:t>
      </w:r>
    </w:p>
    <w:p w14:paraId="5ABFF1AE" w14:textId="77777777" w:rsidR="00570CEB" w:rsidRPr="00570CEB" w:rsidRDefault="00570CEB" w:rsidP="00570CEB">
      <w:pPr>
        <w:pStyle w:val="EndNoteBibliography"/>
        <w:ind w:left="720" w:hanging="720"/>
      </w:pPr>
      <w:r w:rsidRPr="00570CEB">
        <w:t>26.</w:t>
      </w:r>
      <w:r w:rsidRPr="00570CEB">
        <w:tab/>
        <w:t>Goes, F.S.</w:t>
      </w:r>
      <w:r w:rsidRPr="00570CEB">
        <w:rPr>
          <w:i/>
        </w:rPr>
        <w:t xml:space="preserve"> et al.</w:t>
      </w:r>
      <w:r w:rsidRPr="00570CEB">
        <w:t xml:space="preserve"> Genome-wide association study of schizophrenia in Ashkenazi Jews. </w:t>
      </w:r>
      <w:r w:rsidRPr="00570CEB">
        <w:rPr>
          <w:i/>
        </w:rPr>
        <w:t>Am J Med Genet B Neuropsychiatr Genet</w:t>
      </w:r>
      <w:r w:rsidRPr="00570CEB">
        <w:t xml:space="preserve"> </w:t>
      </w:r>
      <w:r w:rsidRPr="00570CEB">
        <w:rPr>
          <w:b/>
        </w:rPr>
        <w:t>168</w:t>
      </w:r>
      <w:r w:rsidRPr="00570CEB">
        <w:t>, 649-59 (2015).</w:t>
      </w:r>
    </w:p>
    <w:p w14:paraId="6E7837B2" w14:textId="77777777" w:rsidR="00570CEB" w:rsidRPr="00570CEB" w:rsidRDefault="00570CEB" w:rsidP="00570CEB">
      <w:pPr>
        <w:pStyle w:val="EndNoteBibliography"/>
        <w:ind w:left="720" w:hanging="720"/>
      </w:pPr>
      <w:r w:rsidRPr="00570CEB">
        <w:t>27.</w:t>
      </w:r>
      <w:r w:rsidRPr="00570CEB">
        <w:tab/>
        <w:t>Bhattacharya, A.</w:t>
      </w:r>
      <w:r w:rsidRPr="00570CEB">
        <w:rPr>
          <w:i/>
        </w:rPr>
        <w:t xml:space="preserve"> et al.</w:t>
      </w:r>
      <w:r w:rsidRPr="00570CEB">
        <w:t xml:space="preserve"> Isoform-level transcriptome-wide association uncovers extensive novel genetic risk mechanisms for neuropsychiatric disorders in the human brain. </w:t>
      </w:r>
      <w:r w:rsidRPr="00570CEB">
        <w:rPr>
          <w:i/>
        </w:rPr>
        <w:t>medRxiv</w:t>
      </w:r>
      <w:r w:rsidRPr="00570CEB">
        <w:t>, 2022.08.23.22279134 (2023).</w:t>
      </w:r>
    </w:p>
    <w:p w14:paraId="6165C9AC" w14:textId="77777777" w:rsidR="00570CEB" w:rsidRPr="00570CEB" w:rsidRDefault="00570CEB" w:rsidP="00570CEB">
      <w:pPr>
        <w:pStyle w:val="EndNoteBibliography"/>
        <w:ind w:left="720" w:hanging="720"/>
      </w:pPr>
      <w:r w:rsidRPr="00570CEB">
        <w:t>28.</w:t>
      </w:r>
      <w:r w:rsidRPr="00570CEB">
        <w:tab/>
        <w:t>Chen, J.</w:t>
      </w:r>
      <w:r w:rsidRPr="00570CEB">
        <w:rPr>
          <w:i/>
        </w:rPr>
        <w:t xml:space="preserve"> et al.</w:t>
      </w:r>
      <w:r w:rsidRPr="00570CEB">
        <w:t xml:space="preserve"> Shared Genetic Risk of Schizophrenia and Gray Matter Reduction in 6p22.1. </w:t>
      </w:r>
      <w:r w:rsidRPr="00570CEB">
        <w:rPr>
          <w:i/>
        </w:rPr>
        <w:t>Schizophr Bull</w:t>
      </w:r>
      <w:r w:rsidRPr="00570CEB">
        <w:t xml:space="preserve"> </w:t>
      </w:r>
      <w:r w:rsidRPr="00570CEB">
        <w:rPr>
          <w:b/>
        </w:rPr>
        <w:t>45</w:t>
      </w:r>
      <w:r w:rsidRPr="00570CEB">
        <w:t>, 222-232 (2019).</w:t>
      </w:r>
    </w:p>
    <w:p w14:paraId="67CB2586" w14:textId="77777777" w:rsidR="00570CEB" w:rsidRPr="00570CEB" w:rsidRDefault="00570CEB" w:rsidP="00570CEB">
      <w:pPr>
        <w:pStyle w:val="EndNoteBibliography"/>
        <w:ind w:left="720" w:hanging="720"/>
      </w:pPr>
      <w:r w:rsidRPr="00570CEB">
        <w:t>29.</w:t>
      </w:r>
      <w:r w:rsidRPr="00570CEB">
        <w:tab/>
        <w:t>Ikeda, M.</w:t>
      </w:r>
      <w:r w:rsidRPr="00570CEB">
        <w:rPr>
          <w:i/>
        </w:rPr>
        <w:t xml:space="preserve"> et al.</w:t>
      </w:r>
      <w:r w:rsidRPr="00570CEB">
        <w:t xml:space="preserve"> Genome-Wide Association Study Detected Novel Susceptibility Genes for Schizophrenia and Shared Trans-Populations/Diseases Genetic Effect. </w:t>
      </w:r>
      <w:r w:rsidRPr="00570CEB">
        <w:rPr>
          <w:i/>
        </w:rPr>
        <w:t>Schizophr Bull</w:t>
      </w:r>
      <w:r w:rsidRPr="00570CEB">
        <w:t xml:space="preserve"> </w:t>
      </w:r>
      <w:r w:rsidRPr="00570CEB">
        <w:rPr>
          <w:b/>
        </w:rPr>
        <w:t>45</w:t>
      </w:r>
      <w:r w:rsidRPr="00570CEB">
        <w:t>, 824-834 (2019).</w:t>
      </w:r>
    </w:p>
    <w:p w14:paraId="0DB5F9D9" w14:textId="77777777" w:rsidR="00570CEB" w:rsidRPr="00570CEB" w:rsidRDefault="00570CEB" w:rsidP="00570CEB">
      <w:pPr>
        <w:pStyle w:val="EndNoteBibliography"/>
        <w:ind w:left="720" w:hanging="720"/>
      </w:pPr>
      <w:r w:rsidRPr="00570CEB">
        <w:t>30.</w:t>
      </w:r>
      <w:r w:rsidRPr="00570CEB">
        <w:tab/>
        <w:t xml:space="preserve">Christakoudi, S., Riboli, E., Evangelou, E. &amp; Tsilidis, K.K. Associations of body shape index (ABSI) and hip index with liver, metabolic, and inflammatory biomarkers in the UK Biobank cohort. </w:t>
      </w:r>
      <w:r w:rsidRPr="00570CEB">
        <w:rPr>
          <w:i/>
        </w:rPr>
        <w:t>Sci Rep</w:t>
      </w:r>
      <w:r w:rsidRPr="00570CEB">
        <w:t xml:space="preserve"> </w:t>
      </w:r>
      <w:r w:rsidRPr="00570CEB">
        <w:rPr>
          <w:b/>
        </w:rPr>
        <w:t>12</w:t>
      </w:r>
      <w:r w:rsidRPr="00570CEB">
        <w:t>, 8812 (2022).</w:t>
      </w:r>
    </w:p>
    <w:p w14:paraId="12A8971A" w14:textId="77777777" w:rsidR="00570CEB" w:rsidRPr="00570CEB" w:rsidRDefault="00570CEB" w:rsidP="00570CEB">
      <w:pPr>
        <w:pStyle w:val="EndNoteBibliography"/>
        <w:ind w:left="720" w:hanging="720"/>
      </w:pPr>
      <w:r w:rsidRPr="00570CEB">
        <w:t>31.</w:t>
      </w:r>
      <w:r w:rsidRPr="00570CEB">
        <w:tab/>
        <w:t>Sakaue, S.</w:t>
      </w:r>
      <w:r w:rsidRPr="00570CEB">
        <w:rPr>
          <w:i/>
        </w:rPr>
        <w:t xml:space="preserve"> et al.</w:t>
      </w:r>
      <w:r w:rsidRPr="00570CEB">
        <w:t xml:space="preserve"> A cross-population atlas of genetic associations for 220 human phenotypes. </w:t>
      </w:r>
      <w:r w:rsidRPr="00570CEB">
        <w:rPr>
          <w:i/>
        </w:rPr>
        <w:t>Nat Genet</w:t>
      </w:r>
      <w:r w:rsidRPr="00570CEB">
        <w:t xml:space="preserve"> </w:t>
      </w:r>
      <w:r w:rsidRPr="00570CEB">
        <w:rPr>
          <w:b/>
        </w:rPr>
        <w:t>53</w:t>
      </w:r>
      <w:r w:rsidRPr="00570CEB">
        <w:t>, 1415-1424 (2021).</w:t>
      </w:r>
    </w:p>
    <w:p w14:paraId="540D3F34" w14:textId="77777777" w:rsidR="00570CEB" w:rsidRPr="00570CEB" w:rsidRDefault="00570CEB" w:rsidP="00570CEB">
      <w:pPr>
        <w:pStyle w:val="EndNoteBibliography"/>
        <w:ind w:left="720" w:hanging="720"/>
      </w:pPr>
      <w:r w:rsidRPr="00570CEB">
        <w:t>32.</w:t>
      </w:r>
      <w:r w:rsidRPr="00570CEB">
        <w:tab/>
        <w:t>Hill, W.D.</w:t>
      </w:r>
      <w:r w:rsidRPr="00570CEB">
        <w:rPr>
          <w:i/>
        </w:rPr>
        <w:t xml:space="preserve"> et al.</w:t>
      </w:r>
      <w:r w:rsidRPr="00570CEB">
        <w:t xml:space="preserve"> A combined analysis of genetically correlated traits identifies 187 loci and a role for neurogenesis and myelination in intelligence. </w:t>
      </w:r>
      <w:r w:rsidRPr="00570CEB">
        <w:rPr>
          <w:i/>
        </w:rPr>
        <w:t>Mol Psychiatry</w:t>
      </w:r>
      <w:r w:rsidRPr="00570CEB">
        <w:t xml:space="preserve"> </w:t>
      </w:r>
      <w:r w:rsidRPr="00570CEB">
        <w:rPr>
          <w:b/>
        </w:rPr>
        <w:t>24</w:t>
      </w:r>
      <w:r w:rsidRPr="00570CEB">
        <w:t>, 169-181 (2019).</w:t>
      </w:r>
    </w:p>
    <w:p w14:paraId="4FC64ACE" w14:textId="77777777" w:rsidR="00570CEB" w:rsidRPr="00570CEB" w:rsidRDefault="00570CEB" w:rsidP="00570CEB">
      <w:pPr>
        <w:pStyle w:val="EndNoteBibliography"/>
        <w:ind w:left="720" w:hanging="720"/>
      </w:pPr>
      <w:r w:rsidRPr="00570CEB">
        <w:t>33.</w:t>
      </w:r>
      <w:r w:rsidRPr="00570CEB">
        <w:tab/>
        <w:t xml:space="preserve">de Leeuw, C.A., Mooij, J.M., Heskes, T. &amp; Posthuma, D. MAGMA: generalized gene-set analysis of GWAS data. </w:t>
      </w:r>
      <w:r w:rsidRPr="00570CEB">
        <w:rPr>
          <w:i/>
        </w:rPr>
        <w:t>PLoS Comput Biol</w:t>
      </w:r>
      <w:r w:rsidRPr="00570CEB">
        <w:t xml:space="preserve"> </w:t>
      </w:r>
      <w:r w:rsidRPr="00570CEB">
        <w:rPr>
          <w:b/>
        </w:rPr>
        <w:t>11</w:t>
      </w:r>
      <w:r w:rsidRPr="00570CEB">
        <w:t>, e1004219 (2015).</w:t>
      </w:r>
    </w:p>
    <w:p w14:paraId="3506AC62" w14:textId="77777777" w:rsidR="00570CEB" w:rsidRPr="00570CEB" w:rsidRDefault="00570CEB" w:rsidP="00570CEB">
      <w:pPr>
        <w:pStyle w:val="EndNoteBibliography"/>
        <w:ind w:left="720" w:hanging="720"/>
      </w:pPr>
      <w:r w:rsidRPr="00570CEB">
        <w:t>34.</w:t>
      </w:r>
      <w:r w:rsidRPr="00570CEB">
        <w:tab/>
        <w:t>Demange, P.A.</w:t>
      </w:r>
      <w:r w:rsidRPr="00570CEB">
        <w:rPr>
          <w:i/>
        </w:rPr>
        <w:t xml:space="preserve"> et al.</w:t>
      </w:r>
      <w:r w:rsidRPr="00570CEB">
        <w:t xml:space="preserve"> Investigating the genetic architecture of noncognitive skills using GWAS-by-subtraction. </w:t>
      </w:r>
      <w:r w:rsidRPr="00570CEB">
        <w:rPr>
          <w:i/>
        </w:rPr>
        <w:t>Nat Genet</w:t>
      </w:r>
      <w:r w:rsidRPr="00570CEB">
        <w:t xml:space="preserve"> </w:t>
      </w:r>
      <w:r w:rsidRPr="00570CEB">
        <w:rPr>
          <w:b/>
        </w:rPr>
        <w:t>53</w:t>
      </w:r>
      <w:r w:rsidRPr="00570CEB">
        <w:t>, 35-44 (2021).</w:t>
      </w:r>
    </w:p>
    <w:p w14:paraId="23791CBF" w14:textId="77777777" w:rsidR="00570CEB" w:rsidRPr="00570CEB" w:rsidRDefault="00570CEB" w:rsidP="00570CEB">
      <w:pPr>
        <w:pStyle w:val="EndNoteBibliography"/>
        <w:ind w:left="720" w:hanging="720"/>
      </w:pPr>
      <w:r w:rsidRPr="00570CEB">
        <w:lastRenderedPageBreak/>
        <w:t>35.</w:t>
      </w:r>
      <w:r w:rsidRPr="00570CEB">
        <w:tab/>
        <w:t>Yamada, K.</w:t>
      </w:r>
      <w:r w:rsidRPr="00570CEB">
        <w:rPr>
          <w:i/>
        </w:rPr>
        <w:t xml:space="preserve"> et al.</w:t>
      </w:r>
      <w:r w:rsidRPr="00570CEB">
        <w:t xml:space="preserve"> Population-dependent contribution of the major histocompatibility complex region to schizophrenia susceptibility. </w:t>
      </w:r>
      <w:r w:rsidRPr="00570CEB">
        <w:rPr>
          <w:i/>
        </w:rPr>
        <w:t>Schizophr Res</w:t>
      </w:r>
      <w:r w:rsidRPr="00570CEB">
        <w:t xml:space="preserve"> </w:t>
      </w:r>
      <w:r w:rsidRPr="00570CEB">
        <w:rPr>
          <w:b/>
        </w:rPr>
        <w:t>168</w:t>
      </w:r>
      <w:r w:rsidRPr="00570CEB">
        <w:t>, 444-9 (2015).</w:t>
      </w:r>
    </w:p>
    <w:p w14:paraId="2264482E" w14:textId="77777777" w:rsidR="00570CEB" w:rsidRPr="00570CEB" w:rsidRDefault="00570CEB" w:rsidP="00570CEB">
      <w:pPr>
        <w:pStyle w:val="EndNoteBibliography"/>
        <w:ind w:left="720" w:hanging="720"/>
      </w:pPr>
      <w:r w:rsidRPr="00570CEB">
        <w:t>36.</w:t>
      </w:r>
      <w:r w:rsidRPr="00570CEB">
        <w:tab/>
        <w:t xml:space="preserve">Abramovitch, A., Dar, R., Mittelman, A. &amp; Wilhelm, S. Comorbidity Between Attention Deficit/Hyperactivity Disorder and Obsessive-Compulsive Disorder Across the Lifespan: A Systematic and Critical Review. </w:t>
      </w:r>
      <w:r w:rsidRPr="00570CEB">
        <w:rPr>
          <w:i/>
        </w:rPr>
        <w:t>Harv Rev Psychiatry</w:t>
      </w:r>
      <w:r w:rsidRPr="00570CEB">
        <w:t xml:space="preserve"> </w:t>
      </w:r>
      <w:r w:rsidRPr="00570CEB">
        <w:rPr>
          <w:b/>
        </w:rPr>
        <w:t>23</w:t>
      </w:r>
      <w:r w:rsidRPr="00570CEB">
        <w:t>, 245-62 (2015).</w:t>
      </w:r>
    </w:p>
    <w:p w14:paraId="1D86CD84" w14:textId="77777777" w:rsidR="00570CEB" w:rsidRPr="00570CEB" w:rsidRDefault="00570CEB" w:rsidP="00570CEB">
      <w:pPr>
        <w:pStyle w:val="EndNoteBibliography"/>
        <w:ind w:left="720" w:hanging="720"/>
      </w:pPr>
      <w:r w:rsidRPr="00570CEB">
        <w:t>37.</w:t>
      </w:r>
      <w:r w:rsidRPr="00570CEB">
        <w:tab/>
        <w:t xml:space="preserve">Hollander, E. Obsessive-compulsive disorder and spectrum across the life span. </w:t>
      </w:r>
      <w:r w:rsidRPr="00570CEB">
        <w:rPr>
          <w:i/>
        </w:rPr>
        <w:t>Int J Psychiatry Clin Pract</w:t>
      </w:r>
      <w:r w:rsidRPr="00570CEB">
        <w:t xml:space="preserve"> </w:t>
      </w:r>
      <w:r w:rsidRPr="00570CEB">
        <w:rPr>
          <w:b/>
        </w:rPr>
        <w:t>9</w:t>
      </w:r>
      <w:r w:rsidRPr="00570CEB">
        <w:t>, 79-86 (2005).</w:t>
      </w:r>
    </w:p>
    <w:p w14:paraId="68786E65" w14:textId="77777777" w:rsidR="00570CEB" w:rsidRPr="00570CEB" w:rsidRDefault="00570CEB" w:rsidP="00570CEB">
      <w:pPr>
        <w:pStyle w:val="EndNoteBibliography"/>
        <w:ind w:left="720" w:hanging="720"/>
      </w:pPr>
      <w:r w:rsidRPr="00570CEB">
        <w:t>38.</w:t>
      </w:r>
      <w:r w:rsidRPr="00570CEB">
        <w:tab/>
        <w:t>Kotov, R.</w:t>
      </w:r>
      <w:r w:rsidRPr="00570CEB">
        <w:rPr>
          <w:i/>
        </w:rPr>
        <w:t xml:space="preserve"> et al.</w:t>
      </w:r>
      <w:r w:rsidRPr="00570CEB">
        <w:t xml:space="preserve"> The Hierarchical Taxonomy of Psychopathology (HiTOP): A dimensional alternative to traditional nosologies. </w:t>
      </w:r>
      <w:r w:rsidRPr="00570CEB">
        <w:rPr>
          <w:i/>
        </w:rPr>
        <w:t>J Abnorm Psychol</w:t>
      </w:r>
      <w:r w:rsidRPr="00570CEB">
        <w:t xml:space="preserve"> </w:t>
      </w:r>
      <w:r w:rsidRPr="00570CEB">
        <w:rPr>
          <w:b/>
        </w:rPr>
        <w:t>126</w:t>
      </w:r>
      <w:r w:rsidRPr="00570CEB">
        <w:t>, 454-477 (2017).</w:t>
      </w:r>
    </w:p>
    <w:p w14:paraId="5A3A3C73" w14:textId="77777777" w:rsidR="00570CEB" w:rsidRPr="00570CEB" w:rsidRDefault="00570CEB" w:rsidP="00570CEB">
      <w:pPr>
        <w:pStyle w:val="EndNoteBibliography"/>
        <w:ind w:left="720" w:hanging="720"/>
      </w:pPr>
      <w:r w:rsidRPr="00570CEB">
        <w:t>39.</w:t>
      </w:r>
      <w:r w:rsidRPr="00570CEB">
        <w:tab/>
        <w:t xml:space="preserve">Insel, T.R. &amp; Cuthbert, B.N. Endophenotypes: bridging genomic complexity and disorder heterogeneity. </w:t>
      </w:r>
      <w:r w:rsidRPr="00570CEB">
        <w:rPr>
          <w:i/>
        </w:rPr>
        <w:t>Biol Psychiatry</w:t>
      </w:r>
      <w:r w:rsidRPr="00570CEB">
        <w:t xml:space="preserve"> </w:t>
      </w:r>
      <w:r w:rsidRPr="00570CEB">
        <w:rPr>
          <w:b/>
        </w:rPr>
        <w:t>66</w:t>
      </w:r>
      <w:r w:rsidRPr="00570CEB">
        <w:t>, 988-9 (2009).</w:t>
      </w:r>
    </w:p>
    <w:p w14:paraId="05356796" w14:textId="77777777" w:rsidR="00570CEB" w:rsidRPr="00570CEB" w:rsidRDefault="00570CEB" w:rsidP="00570CEB">
      <w:pPr>
        <w:pStyle w:val="EndNoteBibliography"/>
        <w:ind w:left="720" w:hanging="720"/>
      </w:pPr>
      <w:r w:rsidRPr="00570CEB">
        <w:t>40.</w:t>
      </w:r>
      <w:r w:rsidRPr="00570CEB">
        <w:tab/>
        <w:t>Turley, P.</w:t>
      </w:r>
      <w:r w:rsidRPr="00570CEB">
        <w:rPr>
          <w:i/>
        </w:rPr>
        <w:t xml:space="preserve"> et al.</w:t>
      </w:r>
      <w:r w:rsidRPr="00570CEB">
        <w:t xml:space="preserve"> Multi-Ancestry Meta-Analysis yields novel genetic discoveries and ancestry-specific associations. </w:t>
      </w:r>
      <w:r w:rsidRPr="00570CEB">
        <w:rPr>
          <w:i/>
        </w:rPr>
        <w:t>bioRxiv</w:t>
      </w:r>
      <w:r w:rsidRPr="00570CEB">
        <w:t>, 2021.04.23.441003 (2021).</w:t>
      </w:r>
    </w:p>
    <w:p w14:paraId="776532EC" w14:textId="77777777" w:rsidR="00570CEB" w:rsidRPr="00570CEB" w:rsidRDefault="00570CEB" w:rsidP="00570CEB">
      <w:pPr>
        <w:pStyle w:val="EndNoteBibliography"/>
        <w:ind w:left="720" w:hanging="720"/>
      </w:pPr>
      <w:r w:rsidRPr="00570CEB">
        <w:t>41.</w:t>
      </w:r>
      <w:r w:rsidRPr="00570CEB">
        <w:tab/>
        <w:t>Ding, Y.</w:t>
      </w:r>
      <w:r w:rsidRPr="00570CEB">
        <w:rPr>
          <w:i/>
        </w:rPr>
        <w:t xml:space="preserve"> et al.</w:t>
      </w:r>
      <w:r w:rsidRPr="00570CEB">
        <w:t xml:space="preserve"> Polygenic scoring accuracy varies across the genetic ancestry continuum. </w:t>
      </w:r>
      <w:r w:rsidRPr="00570CEB">
        <w:rPr>
          <w:i/>
        </w:rPr>
        <w:t>Nature</w:t>
      </w:r>
      <w:r w:rsidRPr="00570CEB">
        <w:t xml:space="preserve"> </w:t>
      </w:r>
      <w:r w:rsidRPr="00570CEB">
        <w:rPr>
          <w:b/>
        </w:rPr>
        <w:t>618</w:t>
      </w:r>
      <w:r w:rsidRPr="00570CEB">
        <w:t>, 774-781 (2023).</w:t>
      </w:r>
    </w:p>
    <w:p w14:paraId="69C40CF8" w14:textId="77777777" w:rsidR="00570CEB" w:rsidRPr="00570CEB" w:rsidRDefault="00570CEB" w:rsidP="00570CEB">
      <w:pPr>
        <w:pStyle w:val="EndNoteBibliography"/>
        <w:ind w:left="720" w:hanging="720"/>
      </w:pPr>
      <w:r w:rsidRPr="00570CEB">
        <w:t>42.</w:t>
      </w:r>
      <w:r w:rsidRPr="00570CEB">
        <w:tab/>
        <w:t>Border, R.</w:t>
      </w:r>
      <w:r w:rsidRPr="00570CEB">
        <w:rPr>
          <w:i/>
        </w:rPr>
        <w:t xml:space="preserve"> et al.</w:t>
      </w:r>
      <w:r w:rsidRPr="00570CEB">
        <w:t xml:space="preserve"> Cross-trait assortative mating is widespread and inflates genetic correlation estimates. </w:t>
      </w:r>
      <w:r w:rsidRPr="00570CEB">
        <w:rPr>
          <w:i/>
        </w:rPr>
        <w:t>Science</w:t>
      </w:r>
      <w:r w:rsidRPr="00570CEB">
        <w:t xml:space="preserve"> </w:t>
      </w:r>
      <w:r w:rsidRPr="00570CEB">
        <w:rPr>
          <w:b/>
        </w:rPr>
        <w:t>378</w:t>
      </w:r>
      <w:r w:rsidRPr="00570CEB">
        <w:t>, 754-761 (2022).</w:t>
      </w:r>
    </w:p>
    <w:p w14:paraId="5D8202FE" w14:textId="77777777" w:rsidR="00570CEB" w:rsidRPr="00570CEB" w:rsidRDefault="00570CEB" w:rsidP="00570CEB">
      <w:pPr>
        <w:pStyle w:val="EndNoteBibliography"/>
        <w:ind w:left="720" w:hanging="720"/>
      </w:pPr>
      <w:r w:rsidRPr="00570CEB">
        <w:t>43.</w:t>
      </w:r>
      <w:r w:rsidRPr="00570CEB">
        <w:tab/>
        <w:t>Novembre, J.</w:t>
      </w:r>
      <w:r w:rsidRPr="00570CEB">
        <w:rPr>
          <w:i/>
        </w:rPr>
        <w:t xml:space="preserve"> et al.</w:t>
      </w:r>
      <w:r w:rsidRPr="00570CEB">
        <w:t xml:space="preserve"> Genes mirror geography within Europe. </w:t>
      </w:r>
      <w:r w:rsidRPr="00570CEB">
        <w:rPr>
          <w:i/>
        </w:rPr>
        <w:t>Nature</w:t>
      </w:r>
      <w:r w:rsidRPr="00570CEB">
        <w:t xml:space="preserve"> </w:t>
      </w:r>
      <w:r w:rsidRPr="00570CEB">
        <w:rPr>
          <w:b/>
        </w:rPr>
        <w:t>456</w:t>
      </w:r>
      <w:r w:rsidRPr="00570CEB">
        <w:t>, 98-101 (2008).</w:t>
      </w:r>
    </w:p>
    <w:p w14:paraId="1CB30D18" w14:textId="77777777" w:rsidR="00570CEB" w:rsidRPr="00570CEB" w:rsidRDefault="00570CEB" w:rsidP="00570CEB">
      <w:pPr>
        <w:pStyle w:val="EndNoteBibliography"/>
        <w:ind w:left="720" w:hanging="720"/>
      </w:pPr>
      <w:r w:rsidRPr="00570CEB">
        <w:t>44.</w:t>
      </w:r>
      <w:r w:rsidRPr="00570CEB">
        <w:tab/>
        <w:t xml:space="preserve">van Loo, H.M., Aggen, S.H. &amp; Kendler, K.S. The structure of the symptoms of major depression: Factor analysis of a lifetime worst episode of depressive symptoms in a large general population sample. </w:t>
      </w:r>
      <w:r w:rsidRPr="00570CEB">
        <w:rPr>
          <w:i/>
        </w:rPr>
        <w:t>J Affect Disord</w:t>
      </w:r>
      <w:r w:rsidRPr="00570CEB">
        <w:t xml:space="preserve"> </w:t>
      </w:r>
      <w:r w:rsidRPr="00570CEB">
        <w:rPr>
          <w:b/>
        </w:rPr>
        <w:t>307</w:t>
      </w:r>
      <w:r w:rsidRPr="00570CEB">
        <w:t>, 115-124 (2022).</w:t>
      </w:r>
    </w:p>
    <w:p w14:paraId="4861D63B" w14:textId="77777777" w:rsidR="00570CEB" w:rsidRPr="00570CEB" w:rsidRDefault="00570CEB" w:rsidP="00570CEB">
      <w:pPr>
        <w:pStyle w:val="EndNoteBibliography"/>
        <w:ind w:left="720" w:hanging="720"/>
      </w:pPr>
      <w:r w:rsidRPr="00570CEB">
        <w:t>45.</w:t>
      </w:r>
      <w:r w:rsidRPr="00570CEB">
        <w:tab/>
        <w:t xml:space="preserve">Watts, A.L., Lane, S.P., Bonifay, W., Steinley, D. &amp; Meyer, F.A.C. Building theories on top of, and not independent of, statistical models: The case of the p-factor. </w:t>
      </w:r>
      <w:r w:rsidRPr="00570CEB">
        <w:rPr>
          <w:i/>
        </w:rPr>
        <w:t>Psychol Inq</w:t>
      </w:r>
      <w:r w:rsidRPr="00570CEB">
        <w:t xml:space="preserve"> </w:t>
      </w:r>
      <w:r w:rsidRPr="00570CEB">
        <w:rPr>
          <w:b/>
        </w:rPr>
        <w:t>31</w:t>
      </w:r>
      <w:r w:rsidRPr="00570CEB">
        <w:t>, 310-320 (2020).</w:t>
      </w:r>
    </w:p>
    <w:p w14:paraId="1B5EA6EE" w14:textId="77777777" w:rsidR="00570CEB" w:rsidRPr="00570CEB" w:rsidRDefault="00570CEB" w:rsidP="00570CEB">
      <w:pPr>
        <w:pStyle w:val="EndNoteBibliography"/>
        <w:ind w:left="720" w:hanging="720"/>
      </w:pPr>
      <w:r w:rsidRPr="00570CEB">
        <w:t>46.</w:t>
      </w:r>
      <w:r w:rsidRPr="00570CEB">
        <w:tab/>
        <w:t xml:space="preserve">Pingault, J.-B., Cecil, C.A.M., Murray, J., Munafò, M.R. &amp; Viding, E. Causal Inference in Psychopathology: A Systematic Review of Mendelian Randomisation Studies Aiming to Identify Environmental Risk Factors for Psychopathology. </w:t>
      </w:r>
      <w:r w:rsidRPr="00570CEB">
        <w:rPr>
          <w:i/>
        </w:rPr>
        <w:t>Psychopathology Review</w:t>
      </w:r>
      <w:r w:rsidRPr="00570CEB">
        <w:t xml:space="preserve"> </w:t>
      </w:r>
      <w:r w:rsidRPr="00570CEB">
        <w:rPr>
          <w:b/>
        </w:rPr>
        <w:t>a4</w:t>
      </w:r>
      <w:r w:rsidRPr="00570CEB">
        <w:t>, 4-25 (2016).</w:t>
      </w:r>
    </w:p>
    <w:p w14:paraId="6AFB0C9B" w14:textId="77777777" w:rsidR="00570CEB" w:rsidRPr="00570CEB" w:rsidRDefault="00570CEB" w:rsidP="00570CEB">
      <w:pPr>
        <w:pStyle w:val="EndNoteBibliography"/>
        <w:ind w:left="720" w:hanging="720"/>
      </w:pPr>
      <w:r w:rsidRPr="00570CEB">
        <w:t>47.</w:t>
      </w:r>
      <w:r w:rsidRPr="00570CEB">
        <w:tab/>
        <w:t xml:space="preserve">Allegrini, A.G., Baldwin, J.R., Barkhuizen, W. &amp; Pingault, J.B. Research Review: A guide to computing and implementing polygenic scores in developmental research. </w:t>
      </w:r>
      <w:r w:rsidRPr="00570CEB">
        <w:rPr>
          <w:i/>
        </w:rPr>
        <w:t>J Child Psychol Psychiatry</w:t>
      </w:r>
      <w:r w:rsidRPr="00570CEB">
        <w:t xml:space="preserve"> </w:t>
      </w:r>
      <w:r w:rsidRPr="00570CEB">
        <w:rPr>
          <w:b/>
        </w:rPr>
        <w:t>63</w:t>
      </w:r>
      <w:r w:rsidRPr="00570CEB">
        <w:t>, 1111-1124 (2022).</w:t>
      </w:r>
    </w:p>
    <w:p w14:paraId="37FCC507" w14:textId="77777777" w:rsidR="00570CEB" w:rsidRPr="00570CEB" w:rsidRDefault="00570CEB" w:rsidP="00570CEB">
      <w:pPr>
        <w:pStyle w:val="EndNoteBibliography"/>
        <w:ind w:left="720" w:hanging="720"/>
      </w:pPr>
      <w:r w:rsidRPr="00570CEB">
        <w:t>48.</w:t>
      </w:r>
      <w:r w:rsidRPr="00570CEB">
        <w:tab/>
        <w:t xml:space="preserve">Watts, A.L., Poore, H.E. &amp; Waldman, I.D. Riskier Tests of the Validity of the Bifactor Model of Psychopathology. </w:t>
      </w:r>
      <w:r w:rsidRPr="00570CEB">
        <w:rPr>
          <w:i/>
        </w:rPr>
        <w:t>Clinical Psychological Science</w:t>
      </w:r>
      <w:r w:rsidRPr="00570CEB">
        <w:t xml:space="preserve"> </w:t>
      </w:r>
      <w:r w:rsidRPr="00570CEB">
        <w:rPr>
          <w:b/>
        </w:rPr>
        <w:t>7</w:t>
      </w:r>
      <w:r w:rsidRPr="00570CEB">
        <w:t>, 1285-1303 (2019).</w:t>
      </w:r>
    </w:p>
    <w:p w14:paraId="47F163FA" w14:textId="77777777" w:rsidR="00570CEB" w:rsidRPr="00570CEB" w:rsidRDefault="00570CEB" w:rsidP="00570CEB">
      <w:pPr>
        <w:pStyle w:val="EndNoteBibliography"/>
        <w:ind w:left="720" w:hanging="720"/>
      </w:pPr>
      <w:r w:rsidRPr="00570CEB">
        <w:t>49.</w:t>
      </w:r>
      <w:r w:rsidRPr="00570CEB">
        <w:tab/>
        <w:t xml:space="preserve">van Bork, R., Epskamp, S., Rhemtulla, M., Borsboom, D. &amp; van der Maas, H.L.J. What is the p-factor of psychopathology? Some risks of general factor modeling. </w:t>
      </w:r>
      <w:r w:rsidRPr="00570CEB">
        <w:rPr>
          <w:i/>
        </w:rPr>
        <w:t>Theory &amp; Psychology</w:t>
      </w:r>
      <w:r w:rsidRPr="00570CEB">
        <w:t xml:space="preserve"> </w:t>
      </w:r>
      <w:r w:rsidRPr="00570CEB">
        <w:rPr>
          <w:b/>
        </w:rPr>
        <w:t>27</w:t>
      </w:r>
      <w:r w:rsidRPr="00570CEB">
        <w:t>, 759-773 (2017).</w:t>
      </w:r>
    </w:p>
    <w:p w14:paraId="03115F3F" w14:textId="0D7E78EA" w:rsidR="00005AF0" w:rsidRPr="00BE4B64" w:rsidRDefault="00B96053" w:rsidP="00BE4B64">
      <w:pPr>
        <w:pStyle w:val="Heading1"/>
        <w:spacing w:line="360" w:lineRule="auto"/>
        <w:rPr>
          <w:rFonts w:ascii="Times New Roman" w:hAnsi="Times New Roman" w:cs="Times New Roman"/>
          <w:sz w:val="24"/>
          <w:szCs w:val="24"/>
        </w:rPr>
      </w:pPr>
      <w:r w:rsidRPr="00BE4B64">
        <w:rPr>
          <w:rFonts w:ascii="Times New Roman" w:hAnsi="Times New Roman" w:cs="Times New Roman"/>
          <w:sz w:val="24"/>
          <w:szCs w:val="24"/>
          <w:shd w:val="clear" w:color="auto" w:fill="FFFFFF"/>
        </w:rPr>
        <w:fldChar w:fldCharType="end"/>
      </w:r>
    </w:p>
    <w:p w14:paraId="702F6AFE" w14:textId="6D81B45B" w:rsidR="00005AF0" w:rsidRPr="00BE4B64" w:rsidRDefault="00005AF0" w:rsidP="00BE4B64">
      <w:pPr>
        <w:spacing w:line="360" w:lineRule="auto"/>
        <w:rPr>
          <w:rFonts w:ascii="Times New Roman" w:eastAsia="Calibri" w:hAnsi="Times New Roman" w:cs="Times New Roman"/>
        </w:rPr>
      </w:pPr>
    </w:p>
    <w:p w14:paraId="57590359" w14:textId="77777777" w:rsidR="007A077A" w:rsidRPr="00BE4B64" w:rsidRDefault="007A077A" w:rsidP="00BE4B64">
      <w:pPr>
        <w:spacing w:line="360" w:lineRule="auto"/>
        <w:rPr>
          <w:rFonts w:ascii="Times New Roman" w:hAnsi="Times New Roman" w:cs="Times New Roman"/>
        </w:rPr>
      </w:pPr>
    </w:p>
    <w:p w14:paraId="02B70C96" w14:textId="77777777" w:rsidR="007A077A" w:rsidRPr="00BE4B64" w:rsidRDefault="007A077A" w:rsidP="00BE4B64">
      <w:pPr>
        <w:spacing w:line="360" w:lineRule="auto"/>
        <w:rPr>
          <w:rFonts w:ascii="Times New Roman" w:hAnsi="Times New Roman" w:cs="Times New Roman"/>
        </w:rPr>
      </w:pPr>
    </w:p>
    <w:p w14:paraId="6CD8D5B4" w14:textId="77777777" w:rsidR="007A077A" w:rsidRPr="00BE4B64" w:rsidRDefault="007A077A" w:rsidP="00BE4B64">
      <w:pPr>
        <w:spacing w:line="360" w:lineRule="auto"/>
        <w:rPr>
          <w:rFonts w:ascii="Times New Roman" w:hAnsi="Times New Roman" w:cs="Times New Roman"/>
        </w:rPr>
      </w:pPr>
    </w:p>
    <w:p w14:paraId="618B34E6" w14:textId="77777777" w:rsidR="007A077A" w:rsidRPr="00BE4B64" w:rsidRDefault="007A077A" w:rsidP="00BE4B64">
      <w:pPr>
        <w:spacing w:line="360" w:lineRule="auto"/>
        <w:rPr>
          <w:rFonts w:ascii="Times New Roman" w:hAnsi="Times New Roman" w:cs="Times New Roman"/>
        </w:rPr>
      </w:pPr>
    </w:p>
    <w:p w14:paraId="08C956BC" w14:textId="77777777" w:rsidR="00005AF0" w:rsidRPr="00BE4B64" w:rsidRDefault="00005AF0" w:rsidP="00BE4B64">
      <w:pPr>
        <w:spacing w:line="360" w:lineRule="auto"/>
        <w:rPr>
          <w:rFonts w:ascii="Times New Roman" w:hAnsi="Times New Roman" w:cs="Times New Roman"/>
        </w:rPr>
      </w:pPr>
    </w:p>
    <w:sectPr w:rsidR="00005AF0" w:rsidRPr="00BE4B64" w:rsidSect="00C754D1">
      <w:headerReference w:type="default" r:id="rId24"/>
      <w:footerReference w:type="even" r:id="rId25"/>
      <w:footerReference w:type="default" r:id="rId26"/>
      <w:pgSz w:w="11906" w:h="16838" w:code="9"/>
      <w:pgMar w:top="1440" w:right="1440" w:bottom="1440" w:left="1440" w:header="709" w:footer="709" w:gutter="0"/>
      <w:lnNumType w:countBy="1" w:restart="continuous"/>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Robert Plomin" w:date="2024-03-19T18:37:00Z" w:initials="RP">
    <w:p w14:paraId="3AF8A948" w14:textId="77777777" w:rsidR="009334D4" w:rsidRDefault="009334D4" w:rsidP="009334D4">
      <w:r>
        <w:rPr>
          <w:rStyle w:val="CommentReference"/>
        </w:rPr>
        <w:annotationRef/>
      </w:r>
      <w:r>
        <w:rPr>
          <w:color w:val="000000"/>
          <w:sz w:val="20"/>
          <w:szCs w:val="20"/>
        </w:rPr>
        <w:t>We wouldn’t say ‘unhelpful’ contributions so this is gratuitou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AF8A94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5E125C4" w16cex:dateUtc="2024-03-19T18: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AF8A948" w16cid:durableId="45E125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32E03E" w14:textId="77777777" w:rsidR="00504E7D" w:rsidRDefault="00504E7D" w:rsidP="000F167C">
      <w:r>
        <w:separator/>
      </w:r>
    </w:p>
  </w:endnote>
  <w:endnote w:type="continuationSeparator" w:id="0">
    <w:p w14:paraId="3DD77B98" w14:textId="77777777" w:rsidR="00504E7D" w:rsidRDefault="00504E7D" w:rsidP="000F167C">
      <w:r>
        <w:continuationSeparator/>
      </w:r>
    </w:p>
  </w:endnote>
  <w:endnote w:type="continuationNotice" w:id="1">
    <w:p w14:paraId="2A273E26" w14:textId="77777777" w:rsidR="00504E7D" w:rsidRDefault="00504E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94949333"/>
      <w:docPartObj>
        <w:docPartGallery w:val="Page Numbers (Bottom of Page)"/>
        <w:docPartUnique/>
      </w:docPartObj>
    </w:sdtPr>
    <w:sdtContent>
      <w:p w14:paraId="74295410" w14:textId="1BE75123" w:rsidR="00FB4EBA" w:rsidRDefault="00FB4EBA" w:rsidP="00F94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867452" w14:textId="77777777" w:rsidR="00FB4EBA" w:rsidRDefault="00FB4EBA" w:rsidP="00FB4E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18426005"/>
      <w:docPartObj>
        <w:docPartGallery w:val="Page Numbers (Bottom of Page)"/>
        <w:docPartUnique/>
      </w:docPartObj>
    </w:sdtPr>
    <w:sdtContent>
      <w:p w14:paraId="122AA492" w14:textId="61955AB9" w:rsidR="00FB4EBA" w:rsidRDefault="00FB4EBA" w:rsidP="00F94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8DEB09E" w14:textId="77777777" w:rsidR="00FB4EBA" w:rsidRDefault="00FB4EBA" w:rsidP="00FB4E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86F642" w14:textId="77777777" w:rsidR="00504E7D" w:rsidRDefault="00504E7D" w:rsidP="000F167C">
      <w:r>
        <w:separator/>
      </w:r>
    </w:p>
  </w:footnote>
  <w:footnote w:type="continuationSeparator" w:id="0">
    <w:p w14:paraId="4CA4E306" w14:textId="77777777" w:rsidR="00504E7D" w:rsidRDefault="00504E7D" w:rsidP="000F167C">
      <w:r>
        <w:continuationSeparator/>
      </w:r>
    </w:p>
  </w:footnote>
  <w:footnote w:type="continuationNotice" w:id="1">
    <w:p w14:paraId="3D7A44EE" w14:textId="77777777" w:rsidR="00504E7D" w:rsidRDefault="00504E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B24E75" w14:textId="523D1DDA" w:rsidR="00C83733" w:rsidRDefault="00C83733">
    <w:pPr>
      <w:pStyle w:val="Header"/>
    </w:pPr>
  </w:p>
  <w:p w14:paraId="4B142EA4" w14:textId="1056EDE9" w:rsidR="0022535E" w:rsidRDefault="002253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BF14B15"/>
    <w:multiLevelType w:val="hybridMultilevel"/>
    <w:tmpl w:val="454C06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8BF0961"/>
    <w:multiLevelType w:val="hybridMultilevel"/>
    <w:tmpl w:val="0BBEF1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708115E"/>
    <w:multiLevelType w:val="hybridMultilevel"/>
    <w:tmpl w:val="F878C6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1D0D17"/>
    <w:multiLevelType w:val="hybridMultilevel"/>
    <w:tmpl w:val="DE98FF86"/>
    <w:lvl w:ilvl="0" w:tplc="5304578C">
      <w:start w:val="1"/>
      <w:numFmt w:val="decimal"/>
      <w:lvlText w:val="%1)"/>
      <w:lvlJc w:val="left"/>
      <w:pPr>
        <w:ind w:left="1080" w:hanging="360"/>
      </w:pPr>
    </w:lvl>
    <w:lvl w:ilvl="1" w:tplc="1772B48C">
      <w:start w:val="1"/>
      <w:numFmt w:val="decimal"/>
      <w:lvlText w:val="%2)"/>
      <w:lvlJc w:val="left"/>
      <w:pPr>
        <w:ind w:left="1080" w:hanging="360"/>
      </w:pPr>
    </w:lvl>
    <w:lvl w:ilvl="2" w:tplc="D69494DE">
      <w:start w:val="1"/>
      <w:numFmt w:val="decimal"/>
      <w:lvlText w:val="%3)"/>
      <w:lvlJc w:val="left"/>
      <w:pPr>
        <w:ind w:left="1080" w:hanging="360"/>
      </w:pPr>
    </w:lvl>
    <w:lvl w:ilvl="3" w:tplc="9FE212D0">
      <w:start w:val="1"/>
      <w:numFmt w:val="decimal"/>
      <w:lvlText w:val="%4)"/>
      <w:lvlJc w:val="left"/>
      <w:pPr>
        <w:ind w:left="1080" w:hanging="360"/>
      </w:pPr>
    </w:lvl>
    <w:lvl w:ilvl="4" w:tplc="0FE2B39A">
      <w:start w:val="1"/>
      <w:numFmt w:val="decimal"/>
      <w:lvlText w:val="%5)"/>
      <w:lvlJc w:val="left"/>
      <w:pPr>
        <w:ind w:left="1080" w:hanging="360"/>
      </w:pPr>
    </w:lvl>
    <w:lvl w:ilvl="5" w:tplc="A94065EC">
      <w:start w:val="1"/>
      <w:numFmt w:val="decimal"/>
      <w:lvlText w:val="%6)"/>
      <w:lvlJc w:val="left"/>
      <w:pPr>
        <w:ind w:left="1080" w:hanging="360"/>
      </w:pPr>
    </w:lvl>
    <w:lvl w:ilvl="6" w:tplc="8EE8F24E">
      <w:start w:val="1"/>
      <w:numFmt w:val="decimal"/>
      <w:lvlText w:val="%7)"/>
      <w:lvlJc w:val="left"/>
      <w:pPr>
        <w:ind w:left="1080" w:hanging="360"/>
      </w:pPr>
    </w:lvl>
    <w:lvl w:ilvl="7" w:tplc="1D082312">
      <w:start w:val="1"/>
      <w:numFmt w:val="decimal"/>
      <w:lvlText w:val="%8)"/>
      <w:lvlJc w:val="left"/>
      <w:pPr>
        <w:ind w:left="1080" w:hanging="360"/>
      </w:pPr>
    </w:lvl>
    <w:lvl w:ilvl="8" w:tplc="BA98C94E">
      <w:start w:val="1"/>
      <w:numFmt w:val="decimal"/>
      <w:lvlText w:val="%9)"/>
      <w:lvlJc w:val="left"/>
      <w:pPr>
        <w:ind w:left="1080" w:hanging="360"/>
      </w:pPr>
    </w:lvl>
  </w:abstractNum>
  <w:abstractNum w:abstractNumId="4" w15:restartNumberingAfterBreak="0">
    <w:nsid w:val="7EA00AC9"/>
    <w:multiLevelType w:val="hybridMultilevel"/>
    <w:tmpl w:val="F63C1A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9210001">
    <w:abstractNumId w:val="2"/>
  </w:num>
  <w:num w:numId="2" w16cid:durableId="1164204353">
    <w:abstractNumId w:val="4"/>
  </w:num>
  <w:num w:numId="3" w16cid:durableId="423305841">
    <w:abstractNumId w:val="1"/>
  </w:num>
  <w:num w:numId="4" w16cid:durableId="145828082">
    <w:abstractNumId w:val="0"/>
  </w:num>
  <w:num w:numId="5" w16cid:durableId="70552637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obert Plomin">
    <w15:presenceInfo w15:providerId="AD" w15:userId="S::spjwrop@kcl.ac.uk::3c84d2f7-8fe3-4289-b1c8-2b9198bda9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Q2MTIxNDSzMLM0MDSyUdpeDU4uLM/DyQAiOjWgBu1uJzLQAAAA=="/>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fx90f05522z8e2szo5trwt9tsaaeptaxvd&quot;&gt;office_desktop&lt;record-ids&gt;&lt;item&gt;305&lt;/item&gt;&lt;item&gt;310&lt;/item&gt;&lt;item&gt;383&lt;/item&gt;&lt;item&gt;384&lt;/item&gt;&lt;item&gt;387&lt;/item&gt;&lt;item&gt;389&lt;/item&gt;&lt;item&gt;396&lt;/item&gt;&lt;item&gt;400&lt;/item&gt;&lt;item&gt;401&lt;/item&gt;&lt;item&gt;402&lt;/item&gt;&lt;item&gt;403&lt;/item&gt;&lt;item&gt;404&lt;/item&gt;&lt;item&gt;405&lt;/item&gt;&lt;item&gt;408&lt;/item&gt;&lt;item&gt;409&lt;/item&gt;&lt;item&gt;412&lt;/item&gt;&lt;item&gt;413&lt;/item&gt;&lt;item&gt;414&lt;/item&gt;&lt;item&gt;417&lt;/item&gt;&lt;item&gt;420&lt;/item&gt;&lt;item&gt;421&lt;/item&gt;&lt;item&gt;422&lt;/item&gt;&lt;item&gt;424&lt;/item&gt;&lt;item&gt;425&lt;/item&gt;&lt;item&gt;427&lt;/item&gt;&lt;item&gt;428&lt;/item&gt;&lt;item&gt;429&lt;/item&gt;&lt;item&gt;433&lt;/item&gt;&lt;item&gt;434&lt;/item&gt;&lt;item&gt;435&lt;/item&gt;&lt;item&gt;436&lt;/item&gt;&lt;item&gt;441&lt;/item&gt;&lt;item&gt;443&lt;/item&gt;&lt;item&gt;444&lt;/item&gt;&lt;item&gt;454&lt;/item&gt;&lt;item&gt;455&lt;/item&gt;&lt;item&gt;456&lt;/item&gt;&lt;item&gt;465&lt;/item&gt;&lt;item&gt;466&lt;/item&gt;&lt;item&gt;474&lt;/item&gt;&lt;item&gt;501&lt;/item&gt;&lt;item&gt;505&lt;/item&gt;&lt;item&gt;507&lt;/item&gt;&lt;item&gt;529&lt;/item&gt;&lt;item&gt;535&lt;/item&gt;&lt;item&gt;547&lt;/item&gt;&lt;item&gt;644&lt;/item&gt;&lt;item&gt;645&lt;/item&gt;&lt;/record-ids&gt;&lt;/item&gt;&lt;/Libraries&gt;"/>
    <w:docVar w:name="EN.UseJSCitationFormat" w:val="False"/>
  </w:docVars>
  <w:rsids>
    <w:rsidRoot w:val="00984873"/>
    <w:rsid w:val="000004D6"/>
    <w:rsid w:val="00000EAC"/>
    <w:rsid w:val="000017BE"/>
    <w:rsid w:val="00001A41"/>
    <w:rsid w:val="00002FE0"/>
    <w:rsid w:val="00003061"/>
    <w:rsid w:val="0000373C"/>
    <w:rsid w:val="00003914"/>
    <w:rsid w:val="00004020"/>
    <w:rsid w:val="000042C3"/>
    <w:rsid w:val="00004BDF"/>
    <w:rsid w:val="000053E0"/>
    <w:rsid w:val="00005512"/>
    <w:rsid w:val="00005654"/>
    <w:rsid w:val="0000593F"/>
    <w:rsid w:val="00005AF0"/>
    <w:rsid w:val="00005CDC"/>
    <w:rsid w:val="000060C1"/>
    <w:rsid w:val="00006475"/>
    <w:rsid w:val="00006492"/>
    <w:rsid w:val="00007894"/>
    <w:rsid w:val="000079A2"/>
    <w:rsid w:val="00007A26"/>
    <w:rsid w:val="00007B58"/>
    <w:rsid w:val="00010268"/>
    <w:rsid w:val="0001063D"/>
    <w:rsid w:val="00011038"/>
    <w:rsid w:val="000110B2"/>
    <w:rsid w:val="00013B83"/>
    <w:rsid w:val="00013DE6"/>
    <w:rsid w:val="00015871"/>
    <w:rsid w:val="000168BC"/>
    <w:rsid w:val="000178EC"/>
    <w:rsid w:val="000202AA"/>
    <w:rsid w:val="00020403"/>
    <w:rsid w:val="000204A3"/>
    <w:rsid w:val="000207FC"/>
    <w:rsid w:val="000208E7"/>
    <w:rsid w:val="00020BC1"/>
    <w:rsid w:val="00020CCD"/>
    <w:rsid w:val="000211E2"/>
    <w:rsid w:val="00021594"/>
    <w:rsid w:val="00021D7A"/>
    <w:rsid w:val="00022EEB"/>
    <w:rsid w:val="00022FA2"/>
    <w:rsid w:val="00023569"/>
    <w:rsid w:val="00023624"/>
    <w:rsid w:val="00023D67"/>
    <w:rsid w:val="00024548"/>
    <w:rsid w:val="0002482B"/>
    <w:rsid w:val="00025003"/>
    <w:rsid w:val="00025CDF"/>
    <w:rsid w:val="00025E01"/>
    <w:rsid w:val="0002665E"/>
    <w:rsid w:val="00030D29"/>
    <w:rsid w:val="000312DF"/>
    <w:rsid w:val="00031A16"/>
    <w:rsid w:val="00031AE1"/>
    <w:rsid w:val="00032140"/>
    <w:rsid w:val="000339DE"/>
    <w:rsid w:val="00033C8E"/>
    <w:rsid w:val="00034206"/>
    <w:rsid w:val="00034DC2"/>
    <w:rsid w:val="00035C4B"/>
    <w:rsid w:val="000368C6"/>
    <w:rsid w:val="00037070"/>
    <w:rsid w:val="000372C3"/>
    <w:rsid w:val="0003738B"/>
    <w:rsid w:val="000374DA"/>
    <w:rsid w:val="000375C3"/>
    <w:rsid w:val="000378C3"/>
    <w:rsid w:val="000378D1"/>
    <w:rsid w:val="00037B22"/>
    <w:rsid w:val="00037CAA"/>
    <w:rsid w:val="00037EAA"/>
    <w:rsid w:val="00037FF4"/>
    <w:rsid w:val="00040265"/>
    <w:rsid w:val="00040B93"/>
    <w:rsid w:val="00040FBB"/>
    <w:rsid w:val="000424BF"/>
    <w:rsid w:val="00042A17"/>
    <w:rsid w:val="0004307B"/>
    <w:rsid w:val="000440C6"/>
    <w:rsid w:val="00044148"/>
    <w:rsid w:val="0004440B"/>
    <w:rsid w:val="00045699"/>
    <w:rsid w:val="00046603"/>
    <w:rsid w:val="00046827"/>
    <w:rsid w:val="00046EA8"/>
    <w:rsid w:val="000472B9"/>
    <w:rsid w:val="000475D1"/>
    <w:rsid w:val="00047760"/>
    <w:rsid w:val="00050193"/>
    <w:rsid w:val="00050C23"/>
    <w:rsid w:val="00050FE3"/>
    <w:rsid w:val="00051A27"/>
    <w:rsid w:val="00051F64"/>
    <w:rsid w:val="00052662"/>
    <w:rsid w:val="00052CEB"/>
    <w:rsid w:val="0005378B"/>
    <w:rsid w:val="00054F44"/>
    <w:rsid w:val="00055DC7"/>
    <w:rsid w:val="00056A46"/>
    <w:rsid w:val="000573CB"/>
    <w:rsid w:val="00057B9F"/>
    <w:rsid w:val="00057CDB"/>
    <w:rsid w:val="00057E34"/>
    <w:rsid w:val="00060179"/>
    <w:rsid w:val="000604A3"/>
    <w:rsid w:val="0006066F"/>
    <w:rsid w:val="00060E9B"/>
    <w:rsid w:val="000618AE"/>
    <w:rsid w:val="00061CA3"/>
    <w:rsid w:val="00061D86"/>
    <w:rsid w:val="000624B8"/>
    <w:rsid w:val="00062508"/>
    <w:rsid w:val="00062590"/>
    <w:rsid w:val="00062E5B"/>
    <w:rsid w:val="00063AC2"/>
    <w:rsid w:val="00063ECB"/>
    <w:rsid w:val="00064072"/>
    <w:rsid w:val="0006408B"/>
    <w:rsid w:val="0006445B"/>
    <w:rsid w:val="0006561A"/>
    <w:rsid w:val="00065666"/>
    <w:rsid w:val="000657F0"/>
    <w:rsid w:val="00065C8C"/>
    <w:rsid w:val="00066096"/>
    <w:rsid w:val="000668FF"/>
    <w:rsid w:val="00066A5C"/>
    <w:rsid w:val="00066B90"/>
    <w:rsid w:val="00066F17"/>
    <w:rsid w:val="000674D2"/>
    <w:rsid w:val="000676C8"/>
    <w:rsid w:val="0006792B"/>
    <w:rsid w:val="00067BD1"/>
    <w:rsid w:val="00067D61"/>
    <w:rsid w:val="000703C5"/>
    <w:rsid w:val="000704AB"/>
    <w:rsid w:val="000705AA"/>
    <w:rsid w:val="00070610"/>
    <w:rsid w:val="00070E6D"/>
    <w:rsid w:val="00071A6D"/>
    <w:rsid w:val="000723D9"/>
    <w:rsid w:val="0007284A"/>
    <w:rsid w:val="000738D6"/>
    <w:rsid w:val="00073CFC"/>
    <w:rsid w:val="00073FE8"/>
    <w:rsid w:val="00074D70"/>
    <w:rsid w:val="000761EC"/>
    <w:rsid w:val="0007656A"/>
    <w:rsid w:val="00076F03"/>
    <w:rsid w:val="000770CD"/>
    <w:rsid w:val="000806D7"/>
    <w:rsid w:val="000809A2"/>
    <w:rsid w:val="00080BAF"/>
    <w:rsid w:val="00080F3E"/>
    <w:rsid w:val="0008110D"/>
    <w:rsid w:val="00081175"/>
    <w:rsid w:val="000816A9"/>
    <w:rsid w:val="00082173"/>
    <w:rsid w:val="00082846"/>
    <w:rsid w:val="000828DF"/>
    <w:rsid w:val="00082910"/>
    <w:rsid w:val="00082F61"/>
    <w:rsid w:val="000851C7"/>
    <w:rsid w:val="000851E7"/>
    <w:rsid w:val="0008641C"/>
    <w:rsid w:val="00086AB4"/>
    <w:rsid w:val="00086EF4"/>
    <w:rsid w:val="000871E2"/>
    <w:rsid w:val="00087592"/>
    <w:rsid w:val="000878DD"/>
    <w:rsid w:val="00087F5A"/>
    <w:rsid w:val="0009048E"/>
    <w:rsid w:val="00090AAF"/>
    <w:rsid w:val="0009137F"/>
    <w:rsid w:val="00091C46"/>
    <w:rsid w:val="00092201"/>
    <w:rsid w:val="0009228A"/>
    <w:rsid w:val="00094358"/>
    <w:rsid w:val="00094638"/>
    <w:rsid w:val="00094CE6"/>
    <w:rsid w:val="0009507D"/>
    <w:rsid w:val="0009565B"/>
    <w:rsid w:val="00095CD8"/>
    <w:rsid w:val="00096B67"/>
    <w:rsid w:val="00097222"/>
    <w:rsid w:val="00097B71"/>
    <w:rsid w:val="000A0457"/>
    <w:rsid w:val="000A07C1"/>
    <w:rsid w:val="000A0826"/>
    <w:rsid w:val="000A10F6"/>
    <w:rsid w:val="000A17D4"/>
    <w:rsid w:val="000A1B36"/>
    <w:rsid w:val="000A2428"/>
    <w:rsid w:val="000A2AE3"/>
    <w:rsid w:val="000A2DC7"/>
    <w:rsid w:val="000A38D4"/>
    <w:rsid w:val="000A3C78"/>
    <w:rsid w:val="000A5B6F"/>
    <w:rsid w:val="000A5CC4"/>
    <w:rsid w:val="000A6127"/>
    <w:rsid w:val="000A62B5"/>
    <w:rsid w:val="000A688A"/>
    <w:rsid w:val="000A6A54"/>
    <w:rsid w:val="000A6E59"/>
    <w:rsid w:val="000A7546"/>
    <w:rsid w:val="000A7A3A"/>
    <w:rsid w:val="000B012F"/>
    <w:rsid w:val="000B0348"/>
    <w:rsid w:val="000B2145"/>
    <w:rsid w:val="000B2E50"/>
    <w:rsid w:val="000B322A"/>
    <w:rsid w:val="000B43FD"/>
    <w:rsid w:val="000B444E"/>
    <w:rsid w:val="000B5238"/>
    <w:rsid w:val="000B55A4"/>
    <w:rsid w:val="000B5CDE"/>
    <w:rsid w:val="000B642F"/>
    <w:rsid w:val="000B6CC8"/>
    <w:rsid w:val="000B732C"/>
    <w:rsid w:val="000C02CC"/>
    <w:rsid w:val="000C09E3"/>
    <w:rsid w:val="000C0F0C"/>
    <w:rsid w:val="000C14D8"/>
    <w:rsid w:val="000C161C"/>
    <w:rsid w:val="000C2B87"/>
    <w:rsid w:val="000C2EF7"/>
    <w:rsid w:val="000C3385"/>
    <w:rsid w:val="000C3F21"/>
    <w:rsid w:val="000C4C3A"/>
    <w:rsid w:val="000C5611"/>
    <w:rsid w:val="000C5E95"/>
    <w:rsid w:val="000C6CBC"/>
    <w:rsid w:val="000C737F"/>
    <w:rsid w:val="000D08B2"/>
    <w:rsid w:val="000D0AF7"/>
    <w:rsid w:val="000D0FBF"/>
    <w:rsid w:val="000D13AA"/>
    <w:rsid w:val="000D2AF8"/>
    <w:rsid w:val="000D2DFF"/>
    <w:rsid w:val="000D3408"/>
    <w:rsid w:val="000D3793"/>
    <w:rsid w:val="000D3C39"/>
    <w:rsid w:val="000D3D8A"/>
    <w:rsid w:val="000D42F9"/>
    <w:rsid w:val="000D4A59"/>
    <w:rsid w:val="000D5006"/>
    <w:rsid w:val="000D51ED"/>
    <w:rsid w:val="000D6EDE"/>
    <w:rsid w:val="000D701E"/>
    <w:rsid w:val="000E10ED"/>
    <w:rsid w:val="000E1830"/>
    <w:rsid w:val="000E19A7"/>
    <w:rsid w:val="000E1F54"/>
    <w:rsid w:val="000E2452"/>
    <w:rsid w:val="000E2F28"/>
    <w:rsid w:val="000E3F27"/>
    <w:rsid w:val="000E492A"/>
    <w:rsid w:val="000E4CB3"/>
    <w:rsid w:val="000E4D0F"/>
    <w:rsid w:val="000E5BF0"/>
    <w:rsid w:val="000E6BBD"/>
    <w:rsid w:val="000E6CD2"/>
    <w:rsid w:val="000F0373"/>
    <w:rsid w:val="000F03E5"/>
    <w:rsid w:val="000F044A"/>
    <w:rsid w:val="000F05F0"/>
    <w:rsid w:val="000F167C"/>
    <w:rsid w:val="000F1AA7"/>
    <w:rsid w:val="000F1D5D"/>
    <w:rsid w:val="000F2328"/>
    <w:rsid w:val="000F2A12"/>
    <w:rsid w:val="000F2AC9"/>
    <w:rsid w:val="000F2B27"/>
    <w:rsid w:val="000F4005"/>
    <w:rsid w:val="000F41E4"/>
    <w:rsid w:val="000F4DA4"/>
    <w:rsid w:val="000F4E2C"/>
    <w:rsid w:val="000F52B9"/>
    <w:rsid w:val="000F642F"/>
    <w:rsid w:val="000F7064"/>
    <w:rsid w:val="000F799E"/>
    <w:rsid w:val="00100531"/>
    <w:rsid w:val="00100F7B"/>
    <w:rsid w:val="00101666"/>
    <w:rsid w:val="00101A6A"/>
    <w:rsid w:val="00102F53"/>
    <w:rsid w:val="00103D05"/>
    <w:rsid w:val="00103FB8"/>
    <w:rsid w:val="00104143"/>
    <w:rsid w:val="0010445A"/>
    <w:rsid w:val="0010447F"/>
    <w:rsid w:val="00104A6B"/>
    <w:rsid w:val="00105251"/>
    <w:rsid w:val="00105DDC"/>
    <w:rsid w:val="0010611A"/>
    <w:rsid w:val="0010638C"/>
    <w:rsid w:val="0010673A"/>
    <w:rsid w:val="001069CA"/>
    <w:rsid w:val="00106A2C"/>
    <w:rsid w:val="001074F3"/>
    <w:rsid w:val="001079BD"/>
    <w:rsid w:val="00110926"/>
    <w:rsid w:val="00110DD5"/>
    <w:rsid w:val="00111050"/>
    <w:rsid w:val="0011184D"/>
    <w:rsid w:val="001118C8"/>
    <w:rsid w:val="00112518"/>
    <w:rsid w:val="001132E1"/>
    <w:rsid w:val="001134F0"/>
    <w:rsid w:val="00113FAD"/>
    <w:rsid w:val="0011434C"/>
    <w:rsid w:val="00114995"/>
    <w:rsid w:val="00114FD3"/>
    <w:rsid w:val="00115471"/>
    <w:rsid w:val="001163DE"/>
    <w:rsid w:val="001167EC"/>
    <w:rsid w:val="00120761"/>
    <w:rsid w:val="0012173A"/>
    <w:rsid w:val="00122934"/>
    <w:rsid w:val="0012298B"/>
    <w:rsid w:val="001234E4"/>
    <w:rsid w:val="001244DC"/>
    <w:rsid w:val="00124C02"/>
    <w:rsid w:val="00125978"/>
    <w:rsid w:val="00125BB8"/>
    <w:rsid w:val="00125CF7"/>
    <w:rsid w:val="001262B3"/>
    <w:rsid w:val="001262BC"/>
    <w:rsid w:val="001265BE"/>
    <w:rsid w:val="00126873"/>
    <w:rsid w:val="00126C76"/>
    <w:rsid w:val="00126EC3"/>
    <w:rsid w:val="001273DC"/>
    <w:rsid w:val="0013057B"/>
    <w:rsid w:val="00130B92"/>
    <w:rsid w:val="00130C82"/>
    <w:rsid w:val="0013139F"/>
    <w:rsid w:val="00131CF9"/>
    <w:rsid w:val="00132157"/>
    <w:rsid w:val="00132D7F"/>
    <w:rsid w:val="00132FF8"/>
    <w:rsid w:val="00133474"/>
    <w:rsid w:val="0013357D"/>
    <w:rsid w:val="00133614"/>
    <w:rsid w:val="00133DC6"/>
    <w:rsid w:val="001349F8"/>
    <w:rsid w:val="00134C5E"/>
    <w:rsid w:val="001354FB"/>
    <w:rsid w:val="00135A4E"/>
    <w:rsid w:val="00135A66"/>
    <w:rsid w:val="00135C4A"/>
    <w:rsid w:val="001363E9"/>
    <w:rsid w:val="00137096"/>
    <w:rsid w:val="00137D17"/>
    <w:rsid w:val="00137D3E"/>
    <w:rsid w:val="001400F9"/>
    <w:rsid w:val="0014098C"/>
    <w:rsid w:val="00140F2C"/>
    <w:rsid w:val="0014288C"/>
    <w:rsid w:val="0014327F"/>
    <w:rsid w:val="0014358B"/>
    <w:rsid w:val="001436E9"/>
    <w:rsid w:val="00143C3D"/>
    <w:rsid w:val="00143E48"/>
    <w:rsid w:val="00144A18"/>
    <w:rsid w:val="001462BE"/>
    <w:rsid w:val="001467E3"/>
    <w:rsid w:val="00146C3B"/>
    <w:rsid w:val="00146F4D"/>
    <w:rsid w:val="001471C9"/>
    <w:rsid w:val="00147D4F"/>
    <w:rsid w:val="00150AC5"/>
    <w:rsid w:val="00150BB1"/>
    <w:rsid w:val="00150E88"/>
    <w:rsid w:val="00151510"/>
    <w:rsid w:val="00151A99"/>
    <w:rsid w:val="00151ADE"/>
    <w:rsid w:val="00151E96"/>
    <w:rsid w:val="001521FB"/>
    <w:rsid w:val="00152771"/>
    <w:rsid w:val="00152A89"/>
    <w:rsid w:val="00152E30"/>
    <w:rsid w:val="00152F37"/>
    <w:rsid w:val="00153145"/>
    <w:rsid w:val="00153588"/>
    <w:rsid w:val="00153B7F"/>
    <w:rsid w:val="00153E65"/>
    <w:rsid w:val="00153EDC"/>
    <w:rsid w:val="00154279"/>
    <w:rsid w:val="00154524"/>
    <w:rsid w:val="00154773"/>
    <w:rsid w:val="0015498A"/>
    <w:rsid w:val="001551D8"/>
    <w:rsid w:val="0015543E"/>
    <w:rsid w:val="00156AB5"/>
    <w:rsid w:val="00157F9B"/>
    <w:rsid w:val="00157FA4"/>
    <w:rsid w:val="001608F3"/>
    <w:rsid w:val="00160EA0"/>
    <w:rsid w:val="00160F9E"/>
    <w:rsid w:val="0016121C"/>
    <w:rsid w:val="0016211E"/>
    <w:rsid w:val="00162A71"/>
    <w:rsid w:val="001648E3"/>
    <w:rsid w:val="001653CF"/>
    <w:rsid w:val="00165C3E"/>
    <w:rsid w:val="00166458"/>
    <w:rsid w:val="001665AB"/>
    <w:rsid w:val="00167A9D"/>
    <w:rsid w:val="001714F5"/>
    <w:rsid w:val="00171CD5"/>
    <w:rsid w:val="0017216D"/>
    <w:rsid w:val="00172618"/>
    <w:rsid w:val="00172A44"/>
    <w:rsid w:val="00172B59"/>
    <w:rsid w:val="00173355"/>
    <w:rsid w:val="0017375E"/>
    <w:rsid w:val="00173F00"/>
    <w:rsid w:val="00173FD5"/>
    <w:rsid w:val="001753C5"/>
    <w:rsid w:val="001755B6"/>
    <w:rsid w:val="00175DDC"/>
    <w:rsid w:val="00175E8E"/>
    <w:rsid w:val="00176616"/>
    <w:rsid w:val="0017693D"/>
    <w:rsid w:val="00176CDD"/>
    <w:rsid w:val="001771AB"/>
    <w:rsid w:val="00177D32"/>
    <w:rsid w:val="001803D7"/>
    <w:rsid w:val="00180DA5"/>
    <w:rsid w:val="00180F50"/>
    <w:rsid w:val="001814F0"/>
    <w:rsid w:val="001815C6"/>
    <w:rsid w:val="00181931"/>
    <w:rsid w:val="00183D6F"/>
    <w:rsid w:val="00183EA2"/>
    <w:rsid w:val="0018444D"/>
    <w:rsid w:val="001849A9"/>
    <w:rsid w:val="00184B6C"/>
    <w:rsid w:val="0018585B"/>
    <w:rsid w:val="00185F63"/>
    <w:rsid w:val="00186AEC"/>
    <w:rsid w:val="00187663"/>
    <w:rsid w:val="001878A5"/>
    <w:rsid w:val="00187D17"/>
    <w:rsid w:val="00187E31"/>
    <w:rsid w:val="001904BB"/>
    <w:rsid w:val="001907FB"/>
    <w:rsid w:val="001914F3"/>
    <w:rsid w:val="00191FC2"/>
    <w:rsid w:val="0019229F"/>
    <w:rsid w:val="0019272A"/>
    <w:rsid w:val="00192B33"/>
    <w:rsid w:val="001930ED"/>
    <w:rsid w:val="00193117"/>
    <w:rsid w:val="001933C6"/>
    <w:rsid w:val="0019443C"/>
    <w:rsid w:val="001948E5"/>
    <w:rsid w:val="00194B36"/>
    <w:rsid w:val="00194F80"/>
    <w:rsid w:val="00195156"/>
    <w:rsid w:val="001956A1"/>
    <w:rsid w:val="001964D2"/>
    <w:rsid w:val="00196540"/>
    <w:rsid w:val="001972E4"/>
    <w:rsid w:val="001A1158"/>
    <w:rsid w:val="001A17AC"/>
    <w:rsid w:val="001A2C27"/>
    <w:rsid w:val="001A478A"/>
    <w:rsid w:val="001A510A"/>
    <w:rsid w:val="001A5110"/>
    <w:rsid w:val="001A5B7C"/>
    <w:rsid w:val="001A6160"/>
    <w:rsid w:val="001A7123"/>
    <w:rsid w:val="001A7A87"/>
    <w:rsid w:val="001B138E"/>
    <w:rsid w:val="001B2089"/>
    <w:rsid w:val="001B2734"/>
    <w:rsid w:val="001B283A"/>
    <w:rsid w:val="001B32E5"/>
    <w:rsid w:val="001B34A7"/>
    <w:rsid w:val="001B37AD"/>
    <w:rsid w:val="001B3A19"/>
    <w:rsid w:val="001B3DB8"/>
    <w:rsid w:val="001B3E2F"/>
    <w:rsid w:val="001B6162"/>
    <w:rsid w:val="001B69EA"/>
    <w:rsid w:val="001B70D2"/>
    <w:rsid w:val="001B789F"/>
    <w:rsid w:val="001C0185"/>
    <w:rsid w:val="001C0924"/>
    <w:rsid w:val="001C0B27"/>
    <w:rsid w:val="001C0C08"/>
    <w:rsid w:val="001C1A77"/>
    <w:rsid w:val="001C1CCA"/>
    <w:rsid w:val="001C1E9C"/>
    <w:rsid w:val="001C210B"/>
    <w:rsid w:val="001C2715"/>
    <w:rsid w:val="001C2CA1"/>
    <w:rsid w:val="001C3800"/>
    <w:rsid w:val="001C3B37"/>
    <w:rsid w:val="001C3C6F"/>
    <w:rsid w:val="001C4193"/>
    <w:rsid w:val="001C4293"/>
    <w:rsid w:val="001C4AAA"/>
    <w:rsid w:val="001C544A"/>
    <w:rsid w:val="001C58B3"/>
    <w:rsid w:val="001C5A08"/>
    <w:rsid w:val="001C74B9"/>
    <w:rsid w:val="001D0122"/>
    <w:rsid w:val="001D0F49"/>
    <w:rsid w:val="001D130C"/>
    <w:rsid w:val="001D1BD9"/>
    <w:rsid w:val="001D1DA9"/>
    <w:rsid w:val="001D219F"/>
    <w:rsid w:val="001D23E0"/>
    <w:rsid w:val="001D3B0A"/>
    <w:rsid w:val="001D4036"/>
    <w:rsid w:val="001D522C"/>
    <w:rsid w:val="001D5698"/>
    <w:rsid w:val="001D5F8A"/>
    <w:rsid w:val="001D62F2"/>
    <w:rsid w:val="001E043C"/>
    <w:rsid w:val="001E0A2F"/>
    <w:rsid w:val="001E100F"/>
    <w:rsid w:val="001E10A0"/>
    <w:rsid w:val="001E19FD"/>
    <w:rsid w:val="001E40D3"/>
    <w:rsid w:val="001E50FF"/>
    <w:rsid w:val="001E5303"/>
    <w:rsid w:val="001E5FA4"/>
    <w:rsid w:val="001E5FC2"/>
    <w:rsid w:val="001E6542"/>
    <w:rsid w:val="001E6B34"/>
    <w:rsid w:val="001E6CFF"/>
    <w:rsid w:val="001E6EA1"/>
    <w:rsid w:val="001E71CA"/>
    <w:rsid w:val="001E78DF"/>
    <w:rsid w:val="001E7AD5"/>
    <w:rsid w:val="001E7B4B"/>
    <w:rsid w:val="001E7C1B"/>
    <w:rsid w:val="001E7C44"/>
    <w:rsid w:val="001F1482"/>
    <w:rsid w:val="001F1583"/>
    <w:rsid w:val="001F23CF"/>
    <w:rsid w:val="001F26E5"/>
    <w:rsid w:val="001F2F2E"/>
    <w:rsid w:val="001F2F7C"/>
    <w:rsid w:val="001F3087"/>
    <w:rsid w:val="001F3FBE"/>
    <w:rsid w:val="001F435E"/>
    <w:rsid w:val="001F45AD"/>
    <w:rsid w:val="001F4F45"/>
    <w:rsid w:val="001F4F9F"/>
    <w:rsid w:val="001F53BE"/>
    <w:rsid w:val="001F684C"/>
    <w:rsid w:val="001F7BD9"/>
    <w:rsid w:val="001F7E63"/>
    <w:rsid w:val="0020063E"/>
    <w:rsid w:val="00201776"/>
    <w:rsid w:val="00202186"/>
    <w:rsid w:val="00202587"/>
    <w:rsid w:val="0020284C"/>
    <w:rsid w:val="00202EA8"/>
    <w:rsid w:val="002036A4"/>
    <w:rsid w:val="00204C87"/>
    <w:rsid w:val="002053A4"/>
    <w:rsid w:val="0020619F"/>
    <w:rsid w:val="002063E5"/>
    <w:rsid w:val="0020675C"/>
    <w:rsid w:val="002068DB"/>
    <w:rsid w:val="00210599"/>
    <w:rsid w:val="00210D34"/>
    <w:rsid w:val="00210ECC"/>
    <w:rsid w:val="002110CB"/>
    <w:rsid w:val="00211E48"/>
    <w:rsid w:val="00212669"/>
    <w:rsid w:val="0021279D"/>
    <w:rsid w:val="00212950"/>
    <w:rsid w:val="002130DD"/>
    <w:rsid w:val="0021389E"/>
    <w:rsid w:val="00213C71"/>
    <w:rsid w:val="00213E4B"/>
    <w:rsid w:val="00214394"/>
    <w:rsid w:val="00214761"/>
    <w:rsid w:val="002148AE"/>
    <w:rsid w:val="002149D1"/>
    <w:rsid w:val="0021533E"/>
    <w:rsid w:val="00215F6A"/>
    <w:rsid w:val="00216AF2"/>
    <w:rsid w:val="00216FCD"/>
    <w:rsid w:val="00217063"/>
    <w:rsid w:val="0021755F"/>
    <w:rsid w:val="0021759D"/>
    <w:rsid w:val="00217B47"/>
    <w:rsid w:val="00220A5A"/>
    <w:rsid w:val="00220E49"/>
    <w:rsid w:val="00221AA7"/>
    <w:rsid w:val="00221B0C"/>
    <w:rsid w:val="00221C8F"/>
    <w:rsid w:val="002221BF"/>
    <w:rsid w:val="002227F7"/>
    <w:rsid w:val="00222962"/>
    <w:rsid w:val="002233BA"/>
    <w:rsid w:val="0022367F"/>
    <w:rsid w:val="00223AF0"/>
    <w:rsid w:val="00223C46"/>
    <w:rsid w:val="00223FBA"/>
    <w:rsid w:val="00224AC2"/>
    <w:rsid w:val="00224FF5"/>
    <w:rsid w:val="0022535E"/>
    <w:rsid w:val="002263AE"/>
    <w:rsid w:val="0022657B"/>
    <w:rsid w:val="002270CE"/>
    <w:rsid w:val="00230025"/>
    <w:rsid w:val="0023007D"/>
    <w:rsid w:val="00230169"/>
    <w:rsid w:val="00230204"/>
    <w:rsid w:val="002313FD"/>
    <w:rsid w:val="00231525"/>
    <w:rsid w:val="00231AA1"/>
    <w:rsid w:val="00231C82"/>
    <w:rsid w:val="0023244A"/>
    <w:rsid w:val="0023265B"/>
    <w:rsid w:val="0023265C"/>
    <w:rsid w:val="00233DAF"/>
    <w:rsid w:val="0023410D"/>
    <w:rsid w:val="00234D30"/>
    <w:rsid w:val="002350A6"/>
    <w:rsid w:val="002370DA"/>
    <w:rsid w:val="0023733B"/>
    <w:rsid w:val="0023769F"/>
    <w:rsid w:val="002406D5"/>
    <w:rsid w:val="00240954"/>
    <w:rsid w:val="00241543"/>
    <w:rsid w:val="0024158A"/>
    <w:rsid w:val="00241642"/>
    <w:rsid w:val="00241A23"/>
    <w:rsid w:val="00241BBA"/>
    <w:rsid w:val="00241C75"/>
    <w:rsid w:val="00242044"/>
    <w:rsid w:val="0024232D"/>
    <w:rsid w:val="00242459"/>
    <w:rsid w:val="00242F65"/>
    <w:rsid w:val="002444BF"/>
    <w:rsid w:val="0024451D"/>
    <w:rsid w:val="002448DA"/>
    <w:rsid w:val="00244B3B"/>
    <w:rsid w:val="00244CE5"/>
    <w:rsid w:val="00244F7A"/>
    <w:rsid w:val="00244F8D"/>
    <w:rsid w:val="002458D2"/>
    <w:rsid w:val="00245CFF"/>
    <w:rsid w:val="00245D05"/>
    <w:rsid w:val="00245D2C"/>
    <w:rsid w:val="00246663"/>
    <w:rsid w:val="00247025"/>
    <w:rsid w:val="00247C46"/>
    <w:rsid w:val="00247CAB"/>
    <w:rsid w:val="00250FC7"/>
    <w:rsid w:val="002519CC"/>
    <w:rsid w:val="00251A5B"/>
    <w:rsid w:val="00251FBD"/>
    <w:rsid w:val="00252013"/>
    <w:rsid w:val="00252187"/>
    <w:rsid w:val="002525A1"/>
    <w:rsid w:val="002530C8"/>
    <w:rsid w:val="00253743"/>
    <w:rsid w:val="00254844"/>
    <w:rsid w:val="00254D0D"/>
    <w:rsid w:val="0025560F"/>
    <w:rsid w:val="00256118"/>
    <w:rsid w:val="0025625D"/>
    <w:rsid w:val="00257542"/>
    <w:rsid w:val="00257CDB"/>
    <w:rsid w:val="0026035B"/>
    <w:rsid w:val="00260BF0"/>
    <w:rsid w:val="00261991"/>
    <w:rsid w:val="00261BA3"/>
    <w:rsid w:val="00261DAD"/>
    <w:rsid w:val="00261E93"/>
    <w:rsid w:val="00262189"/>
    <w:rsid w:val="00262DB7"/>
    <w:rsid w:val="00262DC4"/>
    <w:rsid w:val="002637B0"/>
    <w:rsid w:val="00263A7E"/>
    <w:rsid w:val="00263D21"/>
    <w:rsid w:val="002640FB"/>
    <w:rsid w:val="00264949"/>
    <w:rsid w:val="00264E28"/>
    <w:rsid w:val="00264E9E"/>
    <w:rsid w:val="002657D5"/>
    <w:rsid w:val="002659AF"/>
    <w:rsid w:val="00265FB8"/>
    <w:rsid w:val="00266326"/>
    <w:rsid w:val="00266616"/>
    <w:rsid w:val="00266AA0"/>
    <w:rsid w:val="00267137"/>
    <w:rsid w:val="00267D68"/>
    <w:rsid w:val="00271331"/>
    <w:rsid w:val="0027191C"/>
    <w:rsid w:val="00271930"/>
    <w:rsid w:val="0027272D"/>
    <w:rsid w:val="00273014"/>
    <w:rsid w:val="002737D1"/>
    <w:rsid w:val="00273857"/>
    <w:rsid w:val="00274571"/>
    <w:rsid w:val="002746A8"/>
    <w:rsid w:val="00275459"/>
    <w:rsid w:val="00275AA2"/>
    <w:rsid w:val="00275BA9"/>
    <w:rsid w:val="002766D4"/>
    <w:rsid w:val="0027676F"/>
    <w:rsid w:val="0027695E"/>
    <w:rsid w:val="002769F8"/>
    <w:rsid w:val="00277ABB"/>
    <w:rsid w:val="002802E8"/>
    <w:rsid w:val="00281BA9"/>
    <w:rsid w:val="00281CEA"/>
    <w:rsid w:val="00282104"/>
    <w:rsid w:val="002823D0"/>
    <w:rsid w:val="002827B4"/>
    <w:rsid w:val="00282884"/>
    <w:rsid w:val="00282F8A"/>
    <w:rsid w:val="0028356C"/>
    <w:rsid w:val="00283D43"/>
    <w:rsid w:val="002855A1"/>
    <w:rsid w:val="00285DE0"/>
    <w:rsid w:val="00285E98"/>
    <w:rsid w:val="00286D63"/>
    <w:rsid w:val="00287BA8"/>
    <w:rsid w:val="0028A01E"/>
    <w:rsid w:val="00290D5E"/>
    <w:rsid w:val="00291191"/>
    <w:rsid w:val="00291A96"/>
    <w:rsid w:val="002927BE"/>
    <w:rsid w:val="002930C3"/>
    <w:rsid w:val="002933CC"/>
    <w:rsid w:val="0029374E"/>
    <w:rsid w:val="00294FCC"/>
    <w:rsid w:val="002952A2"/>
    <w:rsid w:val="002953D1"/>
    <w:rsid w:val="00295954"/>
    <w:rsid w:val="00295C40"/>
    <w:rsid w:val="002964AA"/>
    <w:rsid w:val="002969F0"/>
    <w:rsid w:val="002976A9"/>
    <w:rsid w:val="00297BE7"/>
    <w:rsid w:val="00297DAE"/>
    <w:rsid w:val="002A0708"/>
    <w:rsid w:val="002A1358"/>
    <w:rsid w:val="002A221A"/>
    <w:rsid w:val="002A2643"/>
    <w:rsid w:val="002A2CC4"/>
    <w:rsid w:val="002A3069"/>
    <w:rsid w:val="002A3971"/>
    <w:rsid w:val="002A3C2D"/>
    <w:rsid w:val="002A3FFA"/>
    <w:rsid w:val="002A417B"/>
    <w:rsid w:val="002A4382"/>
    <w:rsid w:val="002A4B06"/>
    <w:rsid w:val="002A506F"/>
    <w:rsid w:val="002A56A9"/>
    <w:rsid w:val="002A5961"/>
    <w:rsid w:val="002A5B1C"/>
    <w:rsid w:val="002A5B99"/>
    <w:rsid w:val="002A6288"/>
    <w:rsid w:val="002A74DC"/>
    <w:rsid w:val="002A79E1"/>
    <w:rsid w:val="002B095B"/>
    <w:rsid w:val="002B11F2"/>
    <w:rsid w:val="002B19C2"/>
    <w:rsid w:val="002B1BDD"/>
    <w:rsid w:val="002B1F5E"/>
    <w:rsid w:val="002B25B3"/>
    <w:rsid w:val="002B3C7E"/>
    <w:rsid w:val="002B3DC6"/>
    <w:rsid w:val="002B5014"/>
    <w:rsid w:val="002B5BB7"/>
    <w:rsid w:val="002B60D2"/>
    <w:rsid w:val="002B649F"/>
    <w:rsid w:val="002B6909"/>
    <w:rsid w:val="002B7671"/>
    <w:rsid w:val="002B7A1D"/>
    <w:rsid w:val="002B7CAB"/>
    <w:rsid w:val="002C0123"/>
    <w:rsid w:val="002C0295"/>
    <w:rsid w:val="002C04A4"/>
    <w:rsid w:val="002C0693"/>
    <w:rsid w:val="002C0B46"/>
    <w:rsid w:val="002C14D5"/>
    <w:rsid w:val="002C16CA"/>
    <w:rsid w:val="002C1CBF"/>
    <w:rsid w:val="002C3334"/>
    <w:rsid w:val="002C419A"/>
    <w:rsid w:val="002C43FA"/>
    <w:rsid w:val="002C4E98"/>
    <w:rsid w:val="002C4F87"/>
    <w:rsid w:val="002C5266"/>
    <w:rsid w:val="002C5C23"/>
    <w:rsid w:val="002C5EF3"/>
    <w:rsid w:val="002C6628"/>
    <w:rsid w:val="002C713A"/>
    <w:rsid w:val="002D048B"/>
    <w:rsid w:val="002D049F"/>
    <w:rsid w:val="002D0A9D"/>
    <w:rsid w:val="002D11AD"/>
    <w:rsid w:val="002D1909"/>
    <w:rsid w:val="002D1D4B"/>
    <w:rsid w:val="002D1D9C"/>
    <w:rsid w:val="002D2CD0"/>
    <w:rsid w:val="002D3FC1"/>
    <w:rsid w:val="002D44EB"/>
    <w:rsid w:val="002D4E52"/>
    <w:rsid w:val="002D55DE"/>
    <w:rsid w:val="002D605D"/>
    <w:rsid w:val="002D635A"/>
    <w:rsid w:val="002D7383"/>
    <w:rsid w:val="002E00AA"/>
    <w:rsid w:val="002E03D6"/>
    <w:rsid w:val="002E1052"/>
    <w:rsid w:val="002E1499"/>
    <w:rsid w:val="002E1C7E"/>
    <w:rsid w:val="002E2023"/>
    <w:rsid w:val="002E2572"/>
    <w:rsid w:val="002E28C3"/>
    <w:rsid w:val="002E2CED"/>
    <w:rsid w:val="002E31F6"/>
    <w:rsid w:val="002E3BEF"/>
    <w:rsid w:val="002E45B3"/>
    <w:rsid w:val="002E4FB9"/>
    <w:rsid w:val="002E54C5"/>
    <w:rsid w:val="002E62A4"/>
    <w:rsid w:val="002E771D"/>
    <w:rsid w:val="002E7968"/>
    <w:rsid w:val="002E7ACB"/>
    <w:rsid w:val="002F01B2"/>
    <w:rsid w:val="002F0528"/>
    <w:rsid w:val="002F0D27"/>
    <w:rsid w:val="002F1057"/>
    <w:rsid w:val="002F106C"/>
    <w:rsid w:val="002F12FF"/>
    <w:rsid w:val="002F1CE2"/>
    <w:rsid w:val="002F1FC8"/>
    <w:rsid w:val="002F2075"/>
    <w:rsid w:val="002F36A2"/>
    <w:rsid w:val="002F36C5"/>
    <w:rsid w:val="002F3AA4"/>
    <w:rsid w:val="002F439F"/>
    <w:rsid w:val="002F5A9E"/>
    <w:rsid w:val="002F6834"/>
    <w:rsid w:val="002F6EAC"/>
    <w:rsid w:val="002F70B1"/>
    <w:rsid w:val="002F7699"/>
    <w:rsid w:val="00300302"/>
    <w:rsid w:val="003006A6"/>
    <w:rsid w:val="00301505"/>
    <w:rsid w:val="003017BD"/>
    <w:rsid w:val="0030272B"/>
    <w:rsid w:val="003036CB"/>
    <w:rsid w:val="00303C46"/>
    <w:rsid w:val="003045D7"/>
    <w:rsid w:val="0030466A"/>
    <w:rsid w:val="003051A5"/>
    <w:rsid w:val="00305232"/>
    <w:rsid w:val="00305472"/>
    <w:rsid w:val="00305491"/>
    <w:rsid w:val="00305ACB"/>
    <w:rsid w:val="0030656C"/>
    <w:rsid w:val="003075D5"/>
    <w:rsid w:val="0031012D"/>
    <w:rsid w:val="00310483"/>
    <w:rsid w:val="00310A9D"/>
    <w:rsid w:val="00310F11"/>
    <w:rsid w:val="003114B6"/>
    <w:rsid w:val="00311F1E"/>
    <w:rsid w:val="003123D0"/>
    <w:rsid w:val="00312493"/>
    <w:rsid w:val="0031327F"/>
    <w:rsid w:val="00313381"/>
    <w:rsid w:val="00313670"/>
    <w:rsid w:val="00314307"/>
    <w:rsid w:val="00315552"/>
    <w:rsid w:val="00317562"/>
    <w:rsid w:val="00317690"/>
    <w:rsid w:val="00317701"/>
    <w:rsid w:val="003177F6"/>
    <w:rsid w:val="00317CA7"/>
    <w:rsid w:val="00317FDE"/>
    <w:rsid w:val="00321E1C"/>
    <w:rsid w:val="00323694"/>
    <w:rsid w:val="003249A2"/>
    <w:rsid w:val="00324AB6"/>
    <w:rsid w:val="00324D87"/>
    <w:rsid w:val="003252F5"/>
    <w:rsid w:val="0032578B"/>
    <w:rsid w:val="00325B91"/>
    <w:rsid w:val="00326BFD"/>
    <w:rsid w:val="003272B7"/>
    <w:rsid w:val="00330FC9"/>
    <w:rsid w:val="00331EF0"/>
    <w:rsid w:val="0033215B"/>
    <w:rsid w:val="00332247"/>
    <w:rsid w:val="003322DA"/>
    <w:rsid w:val="003323ED"/>
    <w:rsid w:val="00333755"/>
    <w:rsid w:val="003338CB"/>
    <w:rsid w:val="00333924"/>
    <w:rsid w:val="00333D7C"/>
    <w:rsid w:val="00333FAA"/>
    <w:rsid w:val="0033443E"/>
    <w:rsid w:val="003344B0"/>
    <w:rsid w:val="003345A4"/>
    <w:rsid w:val="00334A81"/>
    <w:rsid w:val="0033515B"/>
    <w:rsid w:val="00335182"/>
    <w:rsid w:val="00335858"/>
    <w:rsid w:val="003358E9"/>
    <w:rsid w:val="00336206"/>
    <w:rsid w:val="003362E3"/>
    <w:rsid w:val="003363FD"/>
    <w:rsid w:val="0033725C"/>
    <w:rsid w:val="00337913"/>
    <w:rsid w:val="00337BB5"/>
    <w:rsid w:val="00337CCF"/>
    <w:rsid w:val="00337D87"/>
    <w:rsid w:val="00340274"/>
    <w:rsid w:val="003404C4"/>
    <w:rsid w:val="00341756"/>
    <w:rsid w:val="00341A35"/>
    <w:rsid w:val="003423F4"/>
    <w:rsid w:val="0034326F"/>
    <w:rsid w:val="0034330A"/>
    <w:rsid w:val="003442AF"/>
    <w:rsid w:val="00344747"/>
    <w:rsid w:val="00344AE8"/>
    <w:rsid w:val="00345C9D"/>
    <w:rsid w:val="00346EA7"/>
    <w:rsid w:val="00346FBD"/>
    <w:rsid w:val="00347070"/>
    <w:rsid w:val="00347259"/>
    <w:rsid w:val="00347908"/>
    <w:rsid w:val="0035071D"/>
    <w:rsid w:val="00350AC9"/>
    <w:rsid w:val="0035198A"/>
    <w:rsid w:val="0035249F"/>
    <w:rsid w:val="00352C29"/>
    <w:rsid w:val="00353834"/>
    <w:rsid w:val="003547C7"/>
    <w:rsid w:val="00354C05"/>
    <w:rsid w:val="00355A00"/>
    <w:rsid w:val="00356A8F"/>
    <w:rsid w:val="003572D6"/>
    <w:rsid w:val="00357322"/>
    <w:rsid w:val="003578D1"/>
    <w:rsid w:val="003579FF"/>
    <w:rsid w:val="00357D08"/>
    <w:rsid w:val="00357D37"/>
    <w:rsid w:val="00357F77"/>
    <w:rsid w:val="00360805"/>
    <w:rsid w:val="00361B3B"/>
    <w:rsid w:val="0036310A"/>
    <w:rsid w:val="00363D62"/>
    <w:rsid w:val="00363E09"/>
    <w:rsid w:val="00364A45"/>
    <w:rsid w:val="00364F32"/>
    <w:rsid w:val="00364F66"/>
    <w:rsid w:val="0036501D"/>
    <w:rsid w:val="003652A7"/>
    <w:rsid w:val="003662FE"/>
    <w:rsid w:val="00366B87"/>
    <w:rsid w:val="00366F57"/>
    <w:rsid w:val="0036704A"/>
    <w:rsid w:val="003674D0"/>
    <w:rsid w:val="00367927"/>
    <w:rsid w:val="00367AC7"/>
    <w:rsid w:val="00370140"/>
    <w:rsid w:val="00370690"/>
    <w:rsid w:val="00370BFB"/>
    <w:rsid w:val="003717CB"/>
    <w:rsid w:val="00371C7F"/>
    <w:rsid w:val="00371F90"/>
    <w:rsid w:val="00372205"/>
    <w:rsid w:val="0037275B"/>
    <w:rsid w:val="00373BED"/>
    <w:rsid w:val="00373D3B"/>
    <w:rsid w:val="00373E1E"/>
    <w:rsid w:val="00374AC2"/>
    <w:rsid w:val="0037551D"/>
    <w:rsid w:val="00376192"/>
    <w:rsid w:val="003763C5"/>
    <w:rsid w:val="00376CDD"/>
    <w:rsid w:val="003770E3"/>
    <w:rsid w:val="003776CC"/>
    <w:rsid w:val="003806BA"/>
    <w:rsid w:val="003814B7"/>
    <w:rsid w:val="00381C69"/>
    <w:rsid w:val="003824DF"/>
    <w:rsid w:val="00383FCD"/>
    <w:rsid w:val="00384471"/>
    <w:rsid w:val="0038535B"/>
    <w:rsid w:val="0038596E"/>
    <w:rsid w:val="00385E22"/>
    <w:rsid w:val="00387050"/>
    <w:rsid w:val="003873A9"/>
    <w:rsid w:val="003873C3"/>
    <w:rsid w:val="0038741F"/>
    <w:rsid w:val="0038744B"/>
    <w:rsid w:val="003879B7"/>
    <w:rsid w:val="00387A75"/>
    <w:rsid w:val="003905D6"/>
    <w:rsid w:val="00390840"/>
    <w:rsid w:val="00390893"/>
    <w:rsid w:val="0039089B"/>
    <w:rsid w:val="00390928"/>
    <w:rsid w:val="00390D82"/>
    <w:rsid w:val="00390F92"/>
    <w:rsid w:val="003913D7"/>
    <w:rsid w:val="003918EC"/>
    <w:rsid w:val="00391BD0"/>
    <w:rsid w:val="0039241C"/>
    <w:rsid w:val="00392A41"/>
    <w:rsid w:val="00392CAD"/>
    <w:rsid w:val="003932AD"/>
    <w:rsid w:val="00393513"/>
    <w:rsid w:val="00394170"/>
    <w:rsid w:val="00394321"/>
    <w:rsid w:val="0039433E"/>
    <w:rsid w:val="00394400"/>
    <w:rsid w:val="0039528C"/>
    <w:rsid w:val="00395454"/>
    <w:rsid w:val="00395699"/>
    <w:rsid w:val="003957DC"/>
    <w:rsid w:val="00395DA3"/>
    <w:rsid w:val="0039636B"/>
    <w:rsid w:val="003966CD"/>
    <w:rsid w:val="00396A70"/>
    <w:rsid w:val="00397877"/>
    <w:rsid w:val="00397CDA"/>
    <w:rsid w:val="003A0488"/>
    <w:rsid w:val="003A1693"/>
    <w:rsid w:val="003A21FE"/>
    <w:rsid w:val="003A235A"/>
    <w:rsid w:val="003A25C4"/>
    <w:rsid w:val="003A2C27"/>
    <w:rsid w:val="003A2FEC"/>
    <w:rsid w:val="003A324B"/>
    <w:rsid w:val="003A3AFD"/>
    <w:rsid w:val="003A3B69"/>
    <w:rsid w:val="003A3CE7"/>
    <w:rsid w:val="003A4B38"/>
    <w:rsid w:val="003A517B"/>
    <w:rsid w:val="003A5CFB"/>
    <w:rsid w:val="003A6610"/>
    <w:rsid w:val="003A6FB1"/>
    <w:rsid w:val="003A739F"/>
    <w:rsid w:val="003A77B6"/>
    <w:rsid w:val="003A7BD5"/>
    <w:rsid w:val="003B0080"/>
    <w:rsid w:val="003B03E7"/>
    <w:rsid w:val="003B081F"/>
    <w:rsid w:val="003B0845"/>
    <w:rsid w:val="003B09D1"/>
    <w:rsid w:val="003B1023"/>
    <w:rsid w:val="003B1F15"/>
    <w:rsid w:val="003B2208"/>
    <w:rsid w:val="003B26C4"/>
    <w:rsid w:val="003B3224"/>
    <w:rsid w:val="003B35BB"/>
    <w:rsid w:val="003B3DC6"/>
    <w:rsid w:val="003B40AD"/>
    <w:rsid w:val="003B412C"/>
    <w:rsid w:val="003B4131"/>
    <w:rsid w:val="003B43A9"/>
    <w:rsid w:val="003B4561"/>
    <w:rsid w:val="003B5295"/>
    <w:rsid w:val="003B57ED"/>
    <w:rsid w:val="003B5920"/>
    <w:rsid w:val="003B6DDE"/>
    <w:rsid w:val="003B6E75"/>
    <w:rsid w:val="003B745D"/>
    <w:rsid w:val="003B782D"/>
    <w:rsid w:val="003B7945"/>
    <w:rsid w:val="003B7EFD"/>
    <w:rsid w:val="003C098A"/>
    <w:rsid w:val="003C0E44"/>
    <w:rsid w:val="003C10E9"/>
    <w:rsid w:val="003C1BB8"/>
    <w:rsid w:val="003C1C24"/>
    <w:rsid w:val="003C20A3"/>
    <w:rsid w:val="003C21A0"/>
    <w:rsid w:val="003C27C7"/>
    <w:rsid w:val="003C2FA3"/>
    <w:rsid w:val="003C3B56"/>
    <w:rsid w:val="003C3DBF"/>
    <w:rsid w:val="003C407A"/>
    <w:rsid w:val="003C5D39"/>
    <w:rsid w:val="003C6CCB"/>
    <w:rsid w:val="003C7339"/>
    <w:rsid w:val="003C7809"/>
    <w:rsid w:val="003C7E64"/>
    <w:rsid w:val="003C7F95"/>
    <w:rsid w:val="003D0C39"/>
    <w:rsid w:val="003D0D00"/>
    <w:rsid w:val="003D1AC6"/>
    <w:rsid w:val="003D1B1A"/>
    <w:rsid w:val="003D2339"/>
    <w:rsid w:val="003D3B12"/>
    <w:rsid w:val="003D40BA"/>
    <w:rsid w:val="003D42E4"/>
    <w:rsid w:val="003D4BBF"/>
    <w:rsid w:val="003D54F4"/>
    <w:rsid w:val="003D5DFE"/>
    <w:rsid w:val="003D5FC6"/>
    <w:rsid w:val="003D6014"/>
    <w:rsid w:val="003D67D8"/>
    <w:rsid w:val="003D6A39"/>
    <w:rsid w:val="003D6FA6"/>
    <w:rsid w:val="003E0054"/>
    <w:rsid w:val="003E049F"/>
    <w:rsid w:val="003E09D3"/>
    <w:rsid w:val="003E0CFD"/>
    <w:rsid w:val="003E0E2A"/>
    <w:rsid w:val="003E18DF"/>
    <w:rsid w:val="003E1E1E"/>
    <w:rsid w:val="003E2430"/>
    <w:rsid w:val="003E2B6D"/>
    <w:rsid w:val="003E364F"/>
    <w:rsid w:val="003E45DC"/>
    <w:rsid w:val="003E45E9"/>
    <w:rsid w:val="003E4643"/>
    <w:rsid w:val="003E49FE"/>
    <w:rsid w:val="003E5506"/>
    <w:rsid w:val="003E5575"/>
    <w:rsid w:val="003E5AB2"/>
    <w:rsid w:val="003E6D6D"/>
    <w:rsid w:val="003E776D"/>
    <w:rsid w:val="003E7D5F"/>
    <w:rsid w:val="003F0915"/>
    <w:rsid w:val="003F2998"/>
    <w:rsid w:val="003F2A68"/>
    <w:rsid w:val="003F2CCD"/>
    <w:rsid w:val="003F31AC"/>
    <w:rsid w:val="003F35CF"/>
    <w:rsid w:val="003F4E04"/>
    <w:rsid w:val="003F50A7"/>
    <w:rsid w:val="003F53E3"/>
    <w:rsid w:val="003F58CF"/>
    <w:rsid w:val="003F597F"/>
    <w:rsid w:val="003F64F3"/>
    <w:rsid w:val="003F6792"/>
    <w:rsid w:val="003F683C"/>
    <w:rsid w:val="0040122C"/>
    <w:rsid w:val="0040162B"/>
    <w:rsid w:val="00402375"/>
    <w:rsid w:val="00402CBE"/>
    <w:rsid w:val="00403234"/>
    <w:rsid w:val="00403530"/>
    <w:rsid w:val="004036E9"/>
    <w:rsid w:val="004038C6"/>
    <w:rsid w:val="0040410F"/>
    <w:rsid w:val="00404200"/>
    <w:rsid w:val="00404776"/>
    <w:rsid w:val="00404A98"/>
    <w:rsid w:val="00404E65"/>
    <w:rsid w:val="00405C56"/>
    <w:rsid w:val="00405D0A"/>
    <w:rsid w:val="004061E9"/>
    <w:rsid w:val="00406907"/>
    <w:rsid w:val="00406CB6"/>
    <w:rsid w:val="00407F93"/>
    <w:rsid w:val="004102A7"/>
    <w:rsid w:val="00410845"/>
    <w:rsid w:val="00410846"/>
    <w:rsid w:val="00411E17"/>
    <w:rsid w:val="00412015"/>
    <w:rsid w:val="00413638"/>
    <w:rsid w:val="00413777"/>
    <w:rsid w:val="00413A13"/>
    <w:rsid w:val="00413F9C"/>
    <w:rsid w:val="00414060"/>
    <w:rsid w:val="00414175"/>
    <w:rsid w:val="00414884"/>
    <w:rsid w:val="004149FB"/>
    <w:rsid w:val="00415BC1"/>
    <w:rsid w:val="00415D14"/>
    <w:rsid w:val="00416D4F"/>
    <w:rsid w:val="00417CB9"/>
    <w:rsid w:val="00417FAF"/>
    <w:rsid w:val="00420213"/>
    <w:rsid w:val="0042087F"/>
    <w:rsid w:val="00420C9F"/>
    <w:rsid w:val="00420EEC"/>
    <w:rsid w:val="0042253D"/>
    <w:rsid w:val="00423172"/>
    <w:rsid w:val="0042388D"/>
    <w:rsid w:val="0042498B"/>
    <w:rsid w:val="0042559F"/>
    <w:rsid w:val="00426FCC"/>
    <w:rsid w:val="00427A71"/>
    <w:rsid w:val="0043042F"/>
    <w:rsid w:val="00430471"/>
    <w:rsid w:val="004306BF"/>
    <w:rsid w:val="00430929"/>
    <w:rsid w:val="00430B2E"/>
    <w:rsid w:val="00431803"/>
    <w:rsid w:val="004318A0"/>
    <w:rsid w:val="00431AC7"/>
    <w:rsid w:val="004332E6"/>
    <w:rsid w:val="00433B10"/>
    <w:rsid w:val="00433FB0"/>
    <w:rsid w:val="00434429"/>
    <w:rsid w:val="00435776"/>
    <w:rsid w:val="00435CA5"/>
    <w:rsid w:val="00435E45"/>
    <w:rsid w:val="00436156"/>
    <w:rsid w:val="00436364"/>
    <w:rsid w:val="00436892"/>
    <w:rsid w:val="00436DCC"/>
    <w:rsid w:val="004372A7"/>
    <w:rsid w:val="00437D6B"/>
    <w:rsid w:val="00440603"/>
    <w:rsid w:val="0044150C"/>
    <w:rsid w:val="00441A61"/>
    <w:rsid w:val="00441C33"/>
    <w:rsid w:val="00441FF6"/>
    <w:rsid w:val="004423B8"/>
    <w:rsid w:val="0044244E"/>
    <w:rsid w:val="0044284F"/>
    <w:rsid w:val="004434EC"/>
    <w:rsid w:val="00443E66"/>
    <w:rsid w:val="00445153"/>
    <w:rsid w:val="004452D1"/>
    <w:rsid w:val="004454AA"/>
    <w:rsid w:val="00447ACC"/>
    <w:rsid w:val="0045024F"/>
    <w:rsid w:val="0045138B"/>
    <w:rsid w:val="004515F7"/>
    <w:rsid w:val="00451973"/>
    <w:rsid w:val="00451D17"/>
    <w:rsid w:val="004529F2"/>
    <w:rsid w:val="00452AA6"/>
    <w:rsid w:val="00452D91"/>
    <w:rsid w:val="00453E3D"/>
    <w:rsid w:val="00453E90"/>
    <w:rsid w:val="0045414F"/>
    <w:rsid w:val="00455082"/>
    <w:rsid w:val="0045532A"/>
    <w:rsid w:val="00455764"/>
    <w:rsid w:val="004559FA"/>
    <w:rsid w:val="00455D28"/>
    <w:rsid w:val="004561D5"/>
    <w:rsid w:val="00456526"/>
    <w:rsid w:val="004567E4"/>
    <w:rsid w:val="004575EE"/>
    <w:rsid w:val="00457EC9"/>
    <w:rsid w:val="00457F90"/>
    <w:rsid w:val="004601CF"/>
    <w:rsid w:val="00460864"/>
    <w:rsid w:val="00460FE4"/>
    <w:rsid w:val="004631DA"/>
    <w:rsid w:val="00463C7C"/>
    <w:rsid w:val="00463D48"/>
    <w:rsid w:val="004646A8"/>
    <w:rsid w:val="00464885"/>
    <w:rsid w:val="00465820"/>
    <w:rsid w:val="00470731"/>
    <w:rsid w:val="004708D8"/>
    <w:rsid w:val="004716F3"/>
    <w:rsid w:val="00471B04"/>
    <w:rsid w:val="00471D88"/>
    <w:rsid w:val="00472146"/>
    <w:rsid w:val="00472284"/>
    <w:rsid w:val="0047340C"/>
    <w:rsid w:val="0047374B"/>
    <w:rsid w:val="004737FB"/>
    <w:rsid w:val="004743E9"/>
    <w:rsid w:val="00475152"/>
    <w:rsid w:val="00476BDB"/>
    <w:rsid w:val="00476ECB"/>
    <w:rsid w:val="00476F64"/>
    <w:rsid w:val="004808F8"/>
    <w:rsid w:val="004809D9"/>
    <w:rsid w:val="00481489"/>
    <w:rsid w:val="0048173E"/>
    <w:rsid w:val="0048207B"/>
    <w:rsid w:val="0048316B"/>
    <w:rsid w:val="004831EF"/>
    <w:rsid w:val="0048366E"/>
    <w:rsid w:val="00483B0C"/>
    <w:rsid w:val="00483CEE"/>
    <w:rsid w:val="00483D65"/>
    <w:rsid w:val="0048484F"/>
    <w:rsid w:val="004848A2"/>
    <w:rsid w:val="004848FE"/>
    <w:rsid w:val="00484D31"/>
    <w:rsid w:val="00485B1B"/>
    <w:rsid w:val="00486000"/>
    <w:rsid w:val="00486579"/>
    <w:rsid w:val="00486D11"/>
    <w:rsid w:val="00487D55"/>
    <w:rsid w:val="00487F94"/>
    <w:rsid w:val="004907E2"/>
    <w:rsid w:val="00490E5F"/>
    <w:rsid w:val="00490FFE"/>
    <w:rsid w:val="00491131"/>
    <w:rsid w:val="00492BC9"/>
    <w:rsid w:val="0049390B"/>
    <w:rsid w:val="00495073"/>
    <w:rsid w:val="0049600A"/>
    <w:rsid w:val="00496B7D"/>
    <w:rsid w:val="00496EA6"/>
    <w:rsid w:val="0049722A"/>
    <w:rsid w:val="004972B1"/>
    <w:rsid w:val="004977EA"/>
    <w:rsid w:val="00497E5D"/>
    <w:rsid w:val="004A0045"/>
    <w:rsid w:val="004A07F8"/>
    <w:rsid w:val="004A08D8"/>
    <w:rsid w:val="004A09DA"/>
    <w:rsid w:val="004A0B76"/>
    <w:rsid w:val="004A0D4C"/>
    <w:rsid w:val="004A0FFB"/>
    <w:rsid w:val="004A1756"/>
    <w:rsid w:val="004A199F"/>
    <w:rsid w:val="004A1C3C"/>
    <w:rsid w:val="004A292C"/>
    <w:rsid w:val="004A3D91"/>
    <w:rsid w:val="004A42C3"/>
    <w:rsid w:val="004A4890"/>
    <w:rsid w:val="004A558F"/>
    <w:rsid w:val="004A5E0D"/>
    <w:rsid w:val="004A5E23"/>
    <w:rsid w:val="004A63B4"/>
    <w:rsid w:val="004A659D"/>
    <w:rsid w:val="004A6680"/>
    <w:rsid w:val="004A6805"/>
    <w:rsid w:val="004A6B8C"/>
    <w:rsid w:val="004A711D"/>
    <w:rsid w:val="004A7C9E"/>
    <w:rsid w:val="004B00D9"/>
    <w:rsid w:val="004B19CB"/>
    <w:rsid w:val="004B1C3D"/>
    <w:rsid w:val="004B1DB5"/>
    <w:rsid w:val="004B274E"/>
    <w:rsid w:val="004B32F3"/>
    <w:rsid w:val="004B4685"/>
    <w:rsid w:val="004B496B"/>
    <w:rsid w:val="004B5102"/>
    <w:rsid w:val="004B65FD"/>
    <w:rsid w:val="004B66D4"/>
    <w:rsid w:val="004B6FA5"/>
    <w:rsid w:val="004B704D"/>
    <w:rsid w:val="004B75DC"/>
    <w:rsid w:val="004B774F"/>
    <w:rsid w:val="004B7EFC"/>
    <w:rsid w:val="004C00A1"/>
    <w:rsid w:val="004C03D4"/>
    <w:rsid w:val="004C069F"/>
    <w:rsid w:val="004C1FDF"/>
    <w:rsid w:val="004C28B0"/>
    <w:rsid w:val="004C2AEE"/>
    <w:rsid w:val="004C31C5"/>
    <w:rsid w:val="004C3546"/>
    <w:rsid w:val="004C3CEF"/>
    <w:rsid w:val="004C437A"/>
    <w:rsid w:val="004C43CA"/>
    <w:rsid w:val="004C4887"/>
    <w:rsid w:val="004C4E7D"/>
    <w:rsid w:val="004C6190"/>
    <w:rsid w:val="004C6B9F"/>
    <w:rsid w:val="004C91A3"/>
    <w:rsid w:val="004D0F29"/>
    <w:rsid w:val="004D1154"/>
    <w:rsid w:val="004D1B89"/>
    <w:rsid w:val="004D1ED0"/>
    <w:rsid w:val="004D24A4"/>
    <w:rsid w:val="004D2963"/>
    <w:rsid w:val="004D3485"/>
    <w:rsid w:val="004D4184"/>
    <w:rsid w:val="004D50A1"/>
    <w:rsid w:val="004D52FB"/>
    <w:rsid w:val="004D5799"/>
    <w:rsid w:val="004D5982"/>
    <w:rsid w:val="004D65A1"/>
    <w:rsid w:val="004D6774"/>
    <w:rsid w:val="004D69B1"/>
    <w:rsid w:val="004D7A28"/>
    <w:rsid w:val="004E0505"/>
    <w:rsid w:val="004E118F"/>
    <w:rsid w:val="004E121B"/>
    <w:rsid w:val="004E19F4"/>
    <w:rsid w:val="004E28DF"/>
    <w:rsid w:val="004E397C"/>
    <w:rsid w:val="004E430F"/>
    <w:rsid w:val="004E4F27"/>
    <w:rsid w:val="004E5EEC"/>
    <w:rsid w:val="004E6146"/>
    <w:rsid w:val="004E6502"/>
    <w:rsid w:val="004E6B92"/>
    <w:rsid w:val="004E70A5"/>
    <w:rsid w:val="004E7388"/>
    <w:rsid w:val="004F0C7A"/>
    <w:rsid w:val="004F1356"/>
    <w:rsid w:val="004F16A1"/>
    <w:rsid w:val="004F16E3"/>
    <w:rsid w:val="004F1D19"/>
    <w:rsid w:val="004F1F93"/>
    <w:rsid w:val="004F2289"/>
    <w:rsid w:val="004F2300"/>
    <w:rsid w:val="004F2DC4"/>
    <w:rsid w:val="004F30A8"/>
    <w:rsid w:val="004F3D22"/>
    <w:rsid w:val="004F4143"/>
    <w:rsid w:val="004F4A28"/>
    <w:rsid w:val="004F4D65"/>
    <w:rsid w:val="004F58A1"/>
    <w:rsid w:val="004F5F86"/>
    <w:rsid w:val="004F6DEC"/>
    <w:rsid w:val="004F7252"/>
    <w:rsid w:val="004F7D08"/>
    <w:rsid w:val="00500ED5"/>
    <w:rsid w:val="00500FD4"/>
    <w:rsid w:val="0050187F"/>
    <w:rsid w:val="00501B69"/>
    <w:rsid w:val="0050291E"/>
    <w:rsid w:val="00502EDD"/>
    <w:rsid w:val="00503356"/>
    <w:rsid w:val="005036ED"/>
    <w:rsid w:val="005048C2"/>
    <w:rsid w:val="00504A23"/>
    <w:rsid w:val="00504E7D"/>
    <w:rsid w:val="00505423"/>
    <w:rsid w:val="00505AA6"/>
    <w:rsid w:val="00506781"/>
    <w:rsid w:val="00506C8F"/>
    <w:rsid w:val="00510027"/>
    <w:rsid w:val="0051067B"/>
    <w:rsid w:val="00510F4B"/>
    <w:rsid w:val="00511406"/>
    <w:rsid w:val="005114E3"/>
    <w:rsid w:val="00511CBA"/>
    <w:rsid w:val="0051368E"/>
    <w:rsid w:val="00513BB4"/>
    <w:rsid w:val="0051584A"/>
    <w:rsid w:val="00515E72"/>
    <w:rsid w:val="005160B2"/>
    <w:rsid w:val="00516253"/>
    <w:rsid w:val="005163CC"/>
    <w:rsid w:val="005201B6"/>
    <w:rsid w:val="00520318"/>
    <w:rsid w:val="005204C9"/>
    <w:rsid w:val="00521253"/>
    <w:rsid w:val="00521352"/>
    <w:rsid w:val="0052201D"/>
    <w:rsid w:val="00522C9B"/>
    <w:rsid w:val="005231CB"/>
    <w:rsid w:val="00523A8C"/>
    <w:rsid w:val="00524720"/>
    <w:rsid w:val="005248FA"/>
    <w:rsid w:val="00525382"/>
    <w:rsid w:val="005259DE"/>
    <w:rsid w:val="0052648E"/>
    <w:rsid w:val="005267E6"/>
    <w:rsid w:val="00526CEE"/>
    <w:rsid w:val="00526D1F"/>
    <w:rsid w:val="005279DC"/>
    <w:rsid w:val="00527DA4"/>
    <w:rsid w:val="005300E4"/>
    <w:rsid w:val="005308F8"/>
    <w:rsid w:val="00531C1A"/>
    <w:rsid w:val="005329BC"/>
    <w:rsid w:val="00533BA0"/>
    <w:rsid w:val="00533DFD"/>
    <w:rsid w:val="00533F21"/>
    <w:rsid w:val="005344A3"/>
    <w:rsid w:val="00534942"/>
    <w:rsid w:val="005362C1"/>
    <w:rsid w:val="005363F7"/>
    <w:rsid w:val="005375B5"/>
    <w:rsid w:val="00540F53"/>
    <w:rsid w:val="005418AD"/>
    <w:rsid w:val="00541E32"/>
    <w:rsid w:val="00543B1A"/>
    <w:rsid w:val="0054469C"/>
    <w:rsid w:val="00544C5E"/>
    <w:rsid w:val="005458E8"/>
    <w:rsid w:val="0054595A"/>
    <w:rsid w:val="00546274"/>
    <w:rsid w:val="005465D2"/>
    <w:rsid w:val="0054670C"/>
    <w:rsid w:val="00547CA2"/>
    <w:rsid w:val="00550BF6"/>
    <w:rsid w:val="0055136D"/>
    <w:rsid w:val="0055170B"/>
    <w:rsid w:val="00551BE3"/>
    <w:rsid w:val="00551F4C"/>
    <w:rsid w:val="00552BDC"/>
    <w:rsid w:val="00552EC3"/>
    <w:rsid w:val="005531BF"/>
    <w:rsid w:val="0055322E"/>
    <w:rsid w:val="00553540"/>
    <w:rsid w:val="00554035"/>
    <w:rsid w:val="005541AD"/>
    <w:rsid w:val="005548FA"/>
    <w:rsid w:val="00554C46"/>
    <w:rsid w:val="00555110"/>
    <w:rsid w:val="00555A16"/>
    <w:rsid w:val="00555ADF"/>
    <w:rsid w:val="00555CFA"/>
    <w:rsid w:val="0055618A"/>
    <w:rsid w:val="005562D8"/>
    <w:rsid w:val="00556458"/>
    <w:rsid w:val="00556B03"/>
    <w:rsid w:val="00557B1F"/>
    <w:rsid w:val="00557B2B"/>
    <w:rsid w:val="0056010F"/>
    <w:rsid w:val="0056098E"/>
    <w:rsid w:val="005613EB"/>
    <w:rsid w:val="00561415"/>
    <w:rsid w:val="00562ACB"/>
    <w:rsid w:val="005630EF"/>
    <w:rsid w:val="00563BEC"/>
    <w:rsid w:val="0056422A"/>
    <w:rsid w:val="00564407"/>
    <w:rsid w:val="00565594"/>
    <w:rsid w:val="00565935"/>
    <w:rsid w:val="0056598A"/>
    <w:rsid w:val="0056660A"/>
    <w:rsid w:val="005666CC"/>
    <w:rsid w:val="00566E89"/>
    <w:rsid w:val="00570B06"/>
    <w:rsid w:val="00570CEB"/>
    <w:rsid w:val="00572C08"/>
    <w:rsid w:val="00572CF4"/>
    <w:rsid w:val="00572DB6"/>
    <w:rsid w:val="00573E0E"/>
    <w:rsid w:val="00574F42"/>
    <w:rsid w:val="00574F5F"/>
    <w:rsid w:val="00575985"/>
    <w:rsid w:val="005760D7"/>
    <w:rsid w:val="0057644A"/>
    <w:rsid w:val="005764C8"/>
    <w:rsid w:val="005768AB"/>
    <w:rsid w:val="00576BB5"/>
    <w:rsid w:val="0058023B"/>
    <w:rsid w:val="00580DCA"/>
    <w:rsid w:val="0058130D"/>
    <w:rsid w:val="00582AED"/>
    <w:rsid w:val="00582C7D"/>
    <w:rsid w:val="00582F3D"/>
    <w:rsid w:val="00583167"/>
    <w:rsid w:val="005834A4"/>
    <w:rsid w:val="00583634"/>
    <w:rsid w:val="005836FB"/>
    <w:rsid w:val="00583E65"/>
    <w:rsid w:val="00585BBA"/>
    <w:rsid w:val="00585EBB"/>
    <w:rsid w:val="0058618E"/>
    <w:rsid w:val="0058629E"/>
    <w:rsid w:val="005864DE"/>
    <w:rsid w:val="00586959"/>
    <w:rsid w:val="0058751A"/>
    <w:rsid w:val="00587FA6"/>
    <w:rsid w:val="00590D89"/>
    <w:rsid w:val="005914B4"/>
    <w:rsid w:val="005916EB"/>
    <w:rsid w:val="00591B1D"/>
    <w:rsid w:val="00591CB8"/>
    <w:rsid w:val="005927A5"/>
    <w:rsid w:val="00592F40"/>
    <w:rsid w:val="00593AE4"/>
    <w:rsid w:val="00593B4F"/>
    <w:rsid w:val="00594907"/>
    <w:rsid w:val="00594F37"/>
    <w:rsid w:val="00595091"/>
    <w:rsid w:val="00595E13"/>
    <w:rsid w:val="0059621D"/>
    <w:rsid w:val="005967C7"/>
    <w:rsid w:val="00597A0E"/>
    <w:rsid w:val="005A0265"/>
    <w:rsid w:val="005A0338"/>
    <w:rsid w:val="005A043A"/>
    <w:rsid w:val="005A0A40"/>
    <w:rsid w:val="005A1184"/>
    <w:rsid w:val="005A136B"/>
    <w:rsid w:val="005A1601"/>
    <w:rsid w:val="005A1F15"/>
    <w:rsid w:val="005A2091"/>
    <w:rsid w:val="005A24C5"/>
    <w:rsid w:val="005A38E8"/>
    <w:rsid w:val="005A3B9A"/>
    <w:rsid w:val="005A4914"/>
    <w:rsid w:val="005A4AE5"/>
    <w:rsid w:val="005A51FC"/>
    <w:rsid w:val="005A59A2"/>
    <w:rsid w:val="005A61E1"/>
    <w:rsid w:val="005A6320"/>
    <w:rsid w:val="005A691E"/>
    <w:rsid w:val="005A6FF4"/>
    <w:rsid w:val="005A722D"/>
    <w:rsid w:val="005A740E"/>
    <w:rsid w:val="005A77BA"/>
    <w:rsid w:val="005A78AD"/>
    <w:rsid w:val="005B01C4"/>
    <w:rsid w:val="005B0BF2"/>
    <w:rsid w:val="005B0CE8"/>
    <w:rsid w:val="005B1396"/>
    <w:rsid w:val="005B1519"/>
    <w:rsid w:val="005B156D"/>
    <w:rsid w:val="005B3200"/>
    <w:rsid w:val="005B33FF"/>
    <w:rsid w:val="005B34A4"/>
    <w:rsid w:val="005B3FA6"/>
    <w:rsid w:val="005B4285"/>
    <w:rsid w:val="005B432F"/>
    <w:rsid w:val="005B4A92"/>
    <w:rsid w:val="005B4B45"/>
    <w:rsid w:val="005B4B56"/>
    <w:rsid w:val="005B54DA"/>
    <w:rsid w:val="005B554B"/>
    <w:rsid w:val="005B63A9"/>
    <w:rsid w:val="005B64AE"/>
    <w:rsid w:val="005B658E"/>
    <w:rsid w:val="005B6B16"/>
    <w:rsid w:val="005B7290"/>
    <w:rsid w:val="005B7466"/>
    <w:rsid w:val="005B76B1"/>
    <w:rsid w:val="005B7CD1"/>
    <w:rsid w:val="005B7F9C"/>
    <w:rsid w:val="005C01D1"/>
    <w:rsid w:val="005C037E"/>
    <w:rsid w:val="005C1756"/>
    <w:rsid w:val="005C1B81"/>
    <w:rsid w:val="005C208E"/>
    <w:rsid w:val="005C21DA"/>
    <w:rsid w:val="005C2E68"/>
    <w:rsid w:val="005C2ECA"/>
    <w:rsid w:val="005C33BF"/>
    <w:rsid w:val="005C35D7"/>
    <w:rsid w:val="005C3AC4"/>
    <w:rsid w:val="005C3F27"/>
    <w:rsid w:val="005C41EA"/>
    <w:rsid w:val="005C460D"/>
    <w:rsid w:val="005C507C"/>
    <w:rsid w:val="005C571A"/>
    <w:rsid w:val="005C75D8"/>
    <w:rsid w:val="005C7E00"/>
    <w:rsid w:val="005D0154"/>
    <w:rsid w:val="005D03EF"/>
    <w:rsid w:val="005D05BB"/>
    <w:rsid w:val="005D083C"/>
    <w:rsid w:val="005D17C8"/>
    <w:rsid w:val="005D21A3"/>
    <w:rsid w:val="005D25B4"/>
    <w:rsid w:val="005D2888"/>
    <w:rsid w:val="005D3FB4"/>
    <w:rsid w:val="005D5FBD"/>
    <w:rsid w:val="005D623C"/>
    <w:rsid w:val="005D6383"/>
    <w:rsid w:val="005D6A95"/>
    <w:rsid w:val="005D6BCA"/>
    <w:rsid w:val="005D7922"/>
    <w:rsid w:val="005E009C"/>
    <w:rsid w:val="005E0299"/>
    <w:rsid w:val="005E0EAD"/>
    <w:rsid w:val="005E149C"/>
    <w:rsid w:val="005E1863"/>
    <w:rsid w:val="005E1A50"/>
    <w:rsid w:val="005E20F2"/>
    <w:rsid w:val="005E29B6"/>
    <w:rsid w:val="005E35A0"/>
    <w:rsid w:val="005E3D3E"/>
    <w:rsid w:val="005E4887"/>
    <w:rsid w:val="005E505E"/>
    <w:rsid w:val="005E72A2"/>
    <w:rsid w:val="005E762D"/>
    <w:rsid w:val="005F004E"/>
    <w:rsid w:val="005F016F"/>
    <w:rsid w:val="005F0679"/>
    <w:rsid w:val="005F06C4"/>
    <w:rsid w:val="005F0B55"/>
    <w:rsid w:val="005F1B53"/>
    <w:rsid w:val="005F1FB5"/>
    <w:rsid w:val="005F2601"/>
    <w:rsid w:val="005F26BD"/>
    <w:rsid w:val="005F29F4"/>
    <w:rsid w:val="005F30C3"/>
    <w:rsid w:val="005F3370"/>
    <w:rsid w:val="005F33C3"/>
    <w:rsid w:val="005F33C9"/>
    <w:rsid w:val="005F3E93"/>
    <w:rsid w:val="005F4C61"/>
    <w:rsid w:val="005F4DFE"/>
    <w:rsid w:val="005F5422"/>
    <w:rsid w:val="005F6C3B"/>
    <w:rsid w:val="005F717B"/>
    <w:rsid w:val="005F7693"/>
    <w:rsid w:val="005F7C5E"/>
    <w:rsid w:val="005F7E14"/>
    <w:rsid w:val="00600AFB"/>
    <w:rsid w:val="006013FA"/>
    <w:rsid w:val="00601E46"/>
    <w:rsid w:val="00601FF8"/>
    <w:rsid w:val="00602929"/>
    <w:rsid w:val="0060356D"/>
    <w:rsid w:val="00603A40"/>
    <w:rsid w:val="00603C82"/>
    <w:rsid w:val="00603F28"/>
    <w:rsid w:val="006046CB"/>
    <w:rsid w:val="0060481E"/>
    <w:rsid w:val="00604B32"/>
    <w:rsid w:val="00604BBB"/>
    <w:rsid w:val="00604CC6"/>
    <w:rsid w:val="006052EC"/>
    <w:rsid w:val="00610EA6"/>
    <w:rsid w:val="00612845"/>
    <w:rsid w:val="0061481A"/>
    <w:rsid w:val="0061481B"/>
    <w:rsid w:val="00615A25"/>
    <w:rsid w:val="00616509"/>
    <w:rsid w:val="00616842"/>
    <w:rsid w:val="00617C81"/>
    <w:rsid w:val="00620245"/>
    <w:rsid w:val="006202EB"/>
    <w:rsid w:val="00620AAE"/>
    <w:rsid w:val="006215CE"/>
    <w:rsid w:val="00621920"/>
    <w:rsid w:val="00621C69"/>
    <w:rsid w:val="00621D7C"/>
    <w:rsid w:val="00621DC2"/>
    <w:rsid w:val="00621F98"/>
    <w:rsid w:val="006224E6"/>
    <w:rsid w:val="00622592"/>
    <w:rsid w:val="00622620"/>
    <w:rsid w:val="00622860"/>
    <w:rsid w:val="006228FB"/>
    <w:rsid w:val="00622E68"/>
    <w:rsid w:val="00622EE5"/>
    <w:rsid w:val="00623C44"/>
    <w:rsid w:val="00624359"/>
    <w:rsid w:val="006247E4"/>
    <w:rsid w:val="00624950"/>
    <w:rsid w:val="00625199"/>
    <w:rsid w:val="006252A2"/>
    <w:rsid w:val="006252CD"/>
    <w:rsid w:val="00625ACA"/>
    <w:rsid w:val="00625FA1"/>
    <w:rsid w:val="006263B8"/>
    <w:rsid w:val="006265AC"/>
    <w:rsid w:val="00630731"/>
    <w:rsid w:val="00630DA9"/>
    <w:rsid w:val="00631543"/>
    <w:rsid w:val="00631803"/>
    <w:rsid w:val="00632296"/>
    <w:rsid w:val="00632943"/>
    <w:rsid w:val="00632CEB"/>
    <w:rsid w:val="00632F23"/>
    <w:rsid w:val="006334F5"/>
    <w:rsid w:val="00633993"/>
    <w:rsid w:val="00633E1B"/>
    <w:rsid w:val="00633E28"/>
    <w:rsid w:val="00633E32"/>
    <w:rsid w:val="00634836"/>
    <w:rsid w:val="00634964"/>
    <w:rsid w:val="006349DB"/>
    <w:rsid w:val="0063562D"/>
    <w:rsid w:val="00635D06"/>
    <w:rsid w:val="00636481"/>
    <w:rsid w:val="00636495"/>
    <w:rsid w:val="00636B99"/>
    <w:rsid w:val="00636F77"/>
    <w:rsid w:val="00637613"/>
    <w:rsid w:val="006376C9"/>
    <w:rsid w:val="00637F7B"/>
    <w:rsid w:val="00640371"/>
    <w:rsid w:val="0064055F"/>
    <w:rsid w:val="006405DD"/>
    <w:rsid w:val="00640712"/>
    <w:rsid w:val="00640C1E"/>
    <w:rsid w:val="006420B7"/>
    <w:rsid w:val="00643175"/>
    <w:rsid w:val="00643A18"/>
    <w:rsid w:val="00643BBA"/>
    <w:rsid w:val="00643C97"/>
    <w:rsid w:val="00643D42"/>
    <w:rsid w:val="00643E37"/>
    <w:rsid w:val="0064426B"/>
    <w:rsid w:val="006447B6"/>
    <w:rsid w:val="00644C90"/>
    <w:rsid w:val="00645184"/>
    <w:rsid w:val="00645364"/>
    <w:rsid w:val="00645E04"/>
    <w:rsid w:val="00647699"/>
    <w:rsid w:val="00647985"/>
    <w:rsid w:val="00647A4F"/>
    <w:rsid w:val="00647EAE"/>
    <w:rsid w:val="00647FA3"/>
    <w:rsid w:val="006506E7"/>
    <w:rsid w:val="00650EDD"/>
    <w:rsid w:val="006512B5"/>
    <w:rsid w:val="006512DD"/>
    <w:rsid w:val="00651F5F"/>
    <w:rsid w:val="0065415E"/>
    <w:rsid w:val="006544C5"/>
    <w:rsid w:val="00655064"/>
    <w:rsid w:val="0065547C"/>
    <w:rsid w:val="00655914"/>
    <w:rsid w:val="00655ADE"/>
    <w:rsid w:val="00656383"/>
    <w:rsid w:val="0065641C"/>
    <w:rsid w:val="006565CB"/>
    <w:rsid w:val="00656655"/>
    <w:rsid w:val="00656722"/>
    <w:rsid w:val="00660239"/>
    <w:rsid w:val="00661017"/>
    <w:rsid w:val="0066178E"/>
    <w:rsid w:val="006617F4"/>
    <w:rsid w:val="006635E3"/>
    <w:rsid w:val="00663812"/>
    <w:rsid w:val="006640AC"/>
    <w:rsid w:val="00664262"/>
    <w:rsid w:val="00664641"/>
    <w:rsid w:val="00664A8A"/>
    <w:rsid w:val="00665006"/>
    <w:rsid w:val="00666873"/>
    <w:rsid w:val="00667220"/>
    <w:rsid w:val="00667C7A"/>
    <w:rsid w:val="0067094B"/>
    <w:rsid w:val="0067257B"/>
    <w:rsid w:val="00672B9A"/>
    <w:rsid w:val="0067316E"/>
    <w:rsid w:val="00673209"/>
    <w:rsid w:val="006739B4"/>
    <w:rsid w:val="006741A5"/>
    <w:rsid w:val="00674218"/>
    <w:rsid w:val="00674627"/>
    <w:rsid w:val="00674793"/>
    <w:rsid w:val="00675497"/>
    <w:rsid w:val="006757A5"/>
    <w:rsid w:val="00675B6F"/>
    <w:rsid w:val="00675EB3"/>
    <w:rsid w:val="00676099"/>
    <w:rsid w:val="00676609"/>
    <w:rsid w:val="006773D9"/>
    <w:rsid w:val="006778C3"/>
    <w:rsid w:val="0067798D"/>
    <w:rsid w:val="00677D57"/>
    <w:rsid w:val="00677F1D"/>
    <w:rsid w:val="0068066F"/>
    <w:rsid w:val="00680719"/>
    <w:rsid w:val="00681606"/>
    <w:rsid w:val="00681DEE"/>
    <w:rsid w:val="00682788"/>
    <w:rsid w:val="006827CB"/>
    <w:rsid w:val="00684DFE"/>
    <w:rsid w:val="00685263"/>
    <w:rsid w:val="006871FC"/>
    <w:rsid w:val="00687616"/>
    <w:rsid w:val="00687767"/>
    <w:rsid w:val="0068788A"/>
    <w:rsid w:val="00687A55"/>
    <w:rsid w:val="00690D55"/>
    <w:rsid w:val="0069193F"/>
    <w:rsid w:val="00691BCF"/>
    <w:rsid w:val="00692984"/>
    <w:rsid w:val="00692BCB"/>
    <w:rsid w:val="00692EB5"/>
    <w:rsid w:val="00692F37"/>
    <w:rsid w:val="0069334B"/>
    <w:rsid w:val="0069445A"/>
    <w:rsid w:val="00694A77"/>
    <w:rsid w:val="00694F2E"/>
    <w:rsid w:val="0069521E"/>
    <w:rsid w:val="00696095"/>
    <w:rsid w:val="00697524"/>
    <w:rsid w:val="00697783"/>
    <w:rsid w:val="006979DE"/>
    <w:rsid w:val="006999EF"/>
    <w:rsid w:val="006A09DC"/>
    <w:rsid w:val="006A0CA4"/>
    <w:rsid w:val="006A178E"/>
    <w:rsid w:val="006A20BA"/>
    <w:rsid w:val="006A263C"/>
    <w:rsid w:val="006A2DA9"/>
    <w:rsid w:val="006A39B7"/>
    <w:rsid w:val="006A3BC2"/>
    <w:rsid w:val="006A3CCF"/>
    <w:rsid w:val="006A3F06"/>
    <w:rsid w:val="006A4198"/>
    <w:rsid w:val="006A4655"/>
    <w:rsid w:val="006A474F"/>
    <w:rsid w:val="006A50C9"/>
    <w:rsid w:val="006A5C84"/>
    <w:rsid w:val="006A61A8"/>
    <w:rsid w:val="006A6532"/>
    <w:rsid w:val="006A6622"/>
    <w:rsid w:val="006A6A3A"/>
    <w:rsid w:val="006A70D2"/>
    <w:rsid w:val="006A71DB"/>
    <w:rsid w:val="006A7439"/>
    <w:rsid w:val="006A7A6C"/>
    <w:rsid w:val="006A7CB3"/>
    <w:rsid w:val="006B0B66"/>
    <w:rsid w:val="006B0C76"/>
    <w:rsid w:val="006B16E9"/>
    <w:rsid w:val="006B2AC8"/>
    <w:rsid w:val="006B31F2"/>
    <w:rsid w:val="006B4165"/>
    <w:rsid w:val="006B565C"/>
    <w:rsid w:val="006B72C0"/>
    <w:rsid w:val="006B7903"/>
    <w:rsid w:val="006C0561"/>
    <w:rsid w:val="006C0D5C"/>
    <w:rsid w:val="006C26E7"/>
    <w:rsid w:val="006C3136"/>
    <w:rsid w:val="006C31A6"/>
    <w:rsid w:val="006C398C"/>
    <w:rsid w:val="006C452E"/>
    <w:rsid w:val="006C4B0F"/>
    <w:rsid w:val="006C577F"/>
    <w:rsid w:val="006C6325"/>
    <w:rsid w:val="006C64C5"/>
    <w:rsid w:val="006C6731"/>
    <w:rsid w:val="006C6C3A"/>
    <w:rsid w:val="006D0496"/>
    <w:rsid w:val="006D0822"/>
    <w:rsid w:val="006D0995"/>
    <w:rsid w:val="006D09FD"/>
    <w:rsid w:val="006D0AF5"/>
    <w:rsid w:val="006D2151"/>
    <w:rsid w:val="006D251C"/>
    <w:rsid w:val="006D2610"/>
    <w:rsid w:val="006D26FF"/>
    <w:rsid w:val="006D2DE4"/>
    <w:rsid w:val="006D35C8"/>
    <w:rsid w:val="006D3751"/>
    <w:rsid w:val="006D385A"/>
    <w:rsid w:val="006D3E18"/>
    <w:rsid w:val="006D4060"/>
    <w:rsid w:val="006D415F"/>
    <w:rsid w:val="006D4465"/>
    <w:rsid w:val="006D63B8"/>
    <w:rsid w:val="006D6CA2"/>
    <w:rsid w:val="006D6E19"/>
    <w:rsid w:val="006D777D"/>
    <w:rsid w:val="006D7FC6"/>
    <w:rsid w:val="006E0575"/>
    <w:rsid w:val="006E079A"/>
    <w:rsid w:val="006E0B31"/>
    <w:rsid w:val="006E0E91"/>
    <w:rsid w:val="006E130B"/>
    <w:rsid w:val="006E2A41"/>
    <w:rsid w:val="006E3AA2"/>
    <w:rsid w:val="006E4635"/>
    <w:rsid w:val="006E467B"/>
    <w:rsid w:val="006E56FB"/>
    <w:rsid w:val="006E603C"/>
    <w:rsid w:val="006E6895"/>
    <w:rsid w:val="006E7D9C"/>
    <w:rsid w:val="006E7F7A"/>
    <w:rsid w:val="006F0426"/>
    <w:rsid w:val="006F057B"/>
    <w:rsid w:val="006F070F"/>
    <w:rsid w:val="006F0EE5"/>
    <w:rsid w:val="006F2118"/>
    <w:rsid w:val="006F293C"/>
    <w:rsid w:val="006F2E29"/>
    <w:rsid w:val="006F362C"/>
    <w:rsid w:val="006F3ADF"/>
    <w:rsid w:val="006F3C21"/>
    <w:rsid w:val="006F42B2"/>
    <w:rsid w:val="006F4619"/>
    <w:rsid w:val="006F4EB2"/>
    <w:rsid w:val="006F651F"/>
    <w:rsid w:val="006F79BD"/>
    <w:rsid w:val="00701A5B"/>
    <w:rsid w:val="0070533D"/>
    <w:rsid w:val="00705EEC"/>
    <w:rsid w:val="0070616C"/>
    <w:rsid w:val="00706259"/>
    <w:rsid w:val="00707BD7"/>
    <w:rsid w:val="00707C7D"/>
    <w:rsid w:val="00710B40"/>
    <w:rsid w:val="00711D6C"/>
    <w:rsid w:val="00712338"/>
    <w:rsid w:val="00712AED"/>
    <w:rsid w:val="00712BD6"/>
    <w:rsid w:val="007140F8"/>
    <w:rsid w:val="0071429D"/>
    <w:rsid w:val="00715762"/>
    <w:rsid w:val="00715FD1"/>
    <w:rsid w:val="00716689"/>
    <w:rsid w:val="007168DF"/>
    <w:rsid w:val="007177F5"/>
    <w:rsid w:val="0071791B"/>
    <w:rsid w:val="0072022A"/>
    <w:rsid w:val="007204AD"/>
    <w:rsid w:val="00720D8B"/>
    <w:rsid w:val="00720DF4"/>
    <w:rsid w:val="0072162F"/>
    <w:rsid w:val="007217AC"/>
    <w:rsid w:val="00721F52"/>
    <w:rsid w:val="007224AF"/>
    <w:rsid w:val="00722805"/>
    <w:rsid w:val="00722953"/>
    <w:rsid w:val="00722A06"/>
    <w:rsid w:val="00722EFB"/>
    <w:rsid w:val="00722F01"/>
    <w:rsid w:val="00722F9E"/>
    <w:rsid w:val="0072304F"/>
    <w:rsid w:val="0072326A"/>
    <w:rsid w:val="007235E5"/>
    <w:rsid w:val="00723B16"/>
    <w:rsid w:val="007242B9"/>
    <w:rsid w:val="00724526"/>
    <w:rsid w:val="007250AE"/>
    <w:rsid w:val="007250B3"/>
    <w:rsid w:val="00725CA1"/>
    <w:rsid w:val="007264B2"/>
    <w:rsid w:val="00726951"/>
    <w:rsid w:val="00727A6F"/>
    <w:rsid w:val="007303BF"/>
    <w:rsid w:val="007308F5"/>
    <w:rsid w:val="00732B2C"/>
    <w:rsid w:val="00733573"/>
    <w:rsid w:val="00735AD8"/>
    <w:rsid w:val="00736783"/>
    <w:rsid w:val="00737139"/>
    <w:rsid w:val="007401A1"/>
    <w:rsid w:val="007401F4"/>
    <w:rsid w:val="0074020A"/>
    <w:rsid w:val="007403C0"/>
    <w:rsid w:val="00740549"/>
    <w:rsid w:val="007409BA"/>
    <w:rsid w:val="00740EE1"/>
    <w:rsid w:val="0074159B"/>
    <w:rsid w:val="007415C7"/>
    <w:rsid w:val="00741791"/>
    <w:rsid w:val="00741D52"/>
    <w:rsid w:val="00742C1A"/>
    <w:rsid w:val="007430B4"/>
    <w:rsid w:val="0074340A"/>
    <w:rsid w:val="00743EA6"/>
    <w:rsid w:val="00743F37"/>
    <w:rsid w:val="0074432D"/>
    <w:rsid w:val="00744416"/>
    <w:rsid w:val="007444BF"/>
    <w:rsid w:val="00745B00"/>
    <w:rsid w:val="00746375"/>
    <w:rsid w:val="00746673"/>
    <w:rsid w:val="00746F70"/>
    <w:rsid w:val="00747D40"/>
    <w:rsid w:val="00750DFE"/>
    <w:rsid w:val="0075150D"/>
    <w:rsid w:val="007526F6"/>
    <w:rsid w:val="00753550"/>
    <w:rsid w:val="007535E2"/>
    <w:rsid w:val="007540D1"/>
    <w:rsid w:val="00754A42"/>
    <w:rsid w:val="00754C8D"/>
    <w:rsid w:val="00754DE0"/>
    <w:rsid w:val="00754FF9"/>
    <w:rsid w:val="00755994"/>
    <w:rsid w:val="0075620C"/>
    <w:rsid w:val="0075648E"/>
    <w:rsid w:val="007565CF"/>
    <w:rsid w:val="007567B8"/>
    <w:rsid w:val="00756A2E"/>
    <w:rsid w:val="007570E6"/>
    <w:rsid w:val="007608B6"/>
    <w:rsid w:val="0076142B"/>
    <w:rsid w:val="0076153D"/>
    <w:rsid w:val="0076180D"/>
    <w:rsid w:val="007624A1"/>
    <w:rsid w:val="0076262C"/>
    <w:rsid w:val="00762820"/>
    <w:rsid w:val="00763373"/>
    <w:rsid w:val="007633F4"/>
    <w:rsid w:val="00763817"/>
    <w:rsid w:val="0076385B"/>
    <w:rsid w:val="00763901"/>
    <w:rsid w:val="00763BD2"/>
    <w:rsid w:val="00764778"/>
    <w:rsid w:val="007647A8"/>
    <w:rsid w:val="00764CB2"/>
    <w:rsid w:val="00766A81"/>
    <w:rsid w:val="00766CD5"/>
    <w:rsid w:val="00766E95"/>
    <w:rsid w:val="00766EB6"/>
    <w:rsid w:val="00767608"/>
    <w:rsid w:val="00770542"/>
    <w:rsid w:val="007715AF"/>
    <w:rsid w:val="00771D8B"/>
    <w:rsid w:val="00772196"/>
    <w:rsid w:val="007722D0"/>
    <w:rsid w:val="00772AB0"/>
    <w:rsid w:val="007739C7"/>
    <w:rsid w:val="0077419F"/>
    <w:rsid w:val="007743AF"/>
    <w:rsid w:val="00774415"/>
    <w:rsid w:val="007745DE"/>
    <w:rsid w:val="007747C7"/>
    <w:rsid w:val="00774A0A"/>
    <w:rsid w:val="0077508C"/>
    <w:rsid w:val="007755E6"/>
    <w:rsid w:val="00775E48"/>
    <w:rsid w:val="00776456"/>
    <w:rsid w:val="007772AD"/>
    <w:rsid w:val="00777333"/>
    <w:rsid w:val="007774B6"/>
    <w:rsid w:val="00780115"/>
    <w:rsid w:val="007801B9"/>
    <w:rsid w:val="00780553"/>
    <w:rsid w:val="007806DD"/>
    <w:rsid w:val="00780BC7"/>
    <w:rsid w:val="0078243F"/>
    <w:rsid w:val="00782548"/>
    <w:rsid w:val="00782768"/>
    <w:rsid w:val="00784875"/>
    <w:rsid w:val="00784EC2"/>
    <w:rsid w:val="007855A6"/>
    <w:rsid w:val="00785A42"/>
    <w:rsid w:val="00785D0A"/>
    <w:rsid w:val="00785D52"/>
    <w:rsid w:val="00786449"/>
    <w:rsid w:val="00787A33"/>
    <w:rsid w:val="007900C7"/>
    <w:rsid w:val="00790777"/>
    <w:rsid w:val="00790A77"/>
    <w:rsid w:val="00791B29"/>
    <w:rsid w:val="007927D5"/>
    <w:rsid w:val="0079285A"/>
    <w:rsid w:val="007931B0"/>
    <w:rsid w:val="00794281"/>
    <w:rsid w:val="00794D2D"/>
    <w:rsid w:val="0079517B"/>
    <w:rsid w:val="0079520F"/>
    <w:rsid w:val="00795BDE"/>
    <w:rsid w:val="00796374"/>
    <w:rsid w:val="00796F2B"/>
    <w:rsid w:val="007A0757"/>
    <w:rsid w:val="007A077A"/>
    <w:rsid w:val="007A291A"/>
    <w:rsid w:val="007A2A15"/>
    <w:rsid w:val="007A2E69"/>
    <w:rsid w:val="007A2F5B"/>
    <w:rsid w:val="007A32A7"/>
    <w:rsid w:val="007A3E89"/>
    <w:rsid w:val="007A45F1"/>
    <w:rsid w:val="007A47DB"/>
    <w:rsid w:val="007A4D45"/>
    <w:rsid w:val="007A56D1"/>
    <w:rsid w:val="007A651A"/>
    <w:rsid w:val="007A6CF7"/>
    <w:rsid w:val="007A70DE"/>
    <w:rsid w:val="007A7416"/>
    <w:rsid w:val="007A741B"/>
    <w:rsid w:val="007B06A1"/>
    <w:rsid w:val="007B183A"/>
    <w:rsid w:val="007B1917"/>
    <w:rsid w:val="007B23AD"/>
    <w:rsid w:val="007B296E"/>
    <w:rsid w:val="007B39B1"/>
    <w:rsid w:val="007B3EBB"/>
    <w:rsid w:val="007B3F71"/>
    <w:rsid w:val="007B4346"/>
    <w:rsid w:val="007B44C5"/>
    <w:rsid w:val="007B46F0"/>
    <w:rsid w:val="007B54E2"/>
    <w:rsid w:val="007B5BA0"/>
    <w:rsid w:val="007B608B"/>
    <w:rsid w:val="007B6451"/>
    <w:rsid w:val="007B6F1C"/>
    <w:rsid w:val="007B7B10"/>
    <w:rsid w:val="007B7B8D"/>
    <w:rsid w:val="007C0022"/>
    <w:rsid w:val="007C048F"/>
    <w:rsid w:val="007C1EDE"/>
    <w:rsid w:val="007C24F5"/>
    <w:rsid w:val="007C2C47"/>
    <w:rsid w:val="007C2CEC"/>
    <w:rsid w:val="007C39E3"/>
    <w:rsid w:val="007C43FA"/>
    <w:rsid w:val="007C4A6C"/>
    <w:rsid w:val="007C4D55"/>
    <w:rsid w:val="007C55BB"/>
    <w:rsid w:val="007C6BB8"/>
    <w:rsid w:val="007C6ECA"/>
    <w:rsid w:val="007C7667"/>
    <w:rsid w:val="007C785B"/>
    <w:rsid w:val="007D01DF"/>
    <w:rsid w:val="007D0661"/>
    <w:rsid w:val="007D1944"/>
    <w:rsid w:val="007D2F68"/>
    <w:rsid w:val="007D32F4"/>
    <w:rsid w:val="007D3523"/>
    <w:rsid w:val="007D3668"/>
    <w:rsid w:val="007D36EB"/>
    <w:rsid w:val="007D3E50"/>
    <w:rsid w:val="007D4089"/>
    <w:rsid w:val="007D4169"/>
    <w:rsid w:val="007D516B"/>
    <w:rsid w:val="007D52E9"/>
    <w:rsid w:val="007D5466"/>
    <w:rsid w:val="007D5AFA"/>
    <w:rsid w:val="007D5DAC"/>
    <w:rsid w:val="007D5EC3"/>
    <w:rsid w:val="007D5FF6"/>
    <w:rsid w:val="007D6D38"/>
    <w:rsid w:val="007D6E2D"/>
    <w:rsid w:val="007E113F"/>
    <w:rsid w:val="007E1A8F"/>
    <w:rsid w:val="007E1CC0"/>
    <w:rsid w:val="007E3AAB"/>
    <w:rsid w:val="007E3F37"/>
    <w:rsid w:val="007E406D"/>
    <w:rsid w:val="007E5784"/>
    <w:rsid w:val="007E5D4F"/>
    <w:rsid w:val="007E655C"/>
    <w:rsid w:val="007E6ADC"/>
    <w:rsid w:val="007E7181"/>
    <w:rsid w:val="007E74F6"/>
    <w:rsid w:val="007E7CD8"/>
    <w:rsid w:val="007E7D0E"/>
    <w:rsid w:val="007F05B9"/>
    <w:rsid w:val="007F0ED4"/>
    <w:rsid w:val="007F1084"/>
    <w:rsid w:val="007F1960"/>
    <w:rsid w:val="007F343A"/>
    <w:rsid w:val="007F425B"/>
    <w:rsid w:val="007F4594"/>
    <w:rsid w:val="007F4628"/>
    <w:rsid w:val="007F5653"/>
    <w:rsid w:val="007F6D9B"/>
    <w:rsid w:val="007F6E89"/>
    <w:rsid w:val="007F744A"/>
    <w:rsid w:val="007F7E74"/>
    <w:rsid w:val="00800510"/>
    <w:rsid w:val="00800545"/>
    <w:rsid w:val="008022D5"/>
    <w:rsid w:val="00802948"/>
    <w:rsid w:val="00802C05"/>
    <w:rsid w:val="008030E8"/>
    <w:rsid w:val="0080327B"/>
    <w:rsid w:val="00803386"/>
    <w:rsid w:val="00803A98"/>
    <w:rsid w:val="00803AC7"/>
    <w:rsid w:val="0080439A"/>
    <w:rsid w:val="0080478B"/>
    <w:rsid w:val="00805184"/>
    <w:rsid w:val="00805C55"/>
    <w:rsid w:val="00805EB3"/>
    <w:rsid w:val="008061FE"/>
    <w:rsid w:val="008063A4"/>
    <w:rsid w:val="008072FC"/>
    <w:rsid w:val="00807615"/>
    <w:rsid w:val="00807756"/>
    <w:rsid w:val="00807ADC"/>
    <w:rsid w:val="00810417"/>
    <w:rsid w:val="00810AD1"/>
    <w:rsid w:val="00810B66"/>
    <w:rsid w:val="00810D47"/>
    <w:rsid w:val="00810F19"/>
    <w:rsid w:val="0081132A"/>
    <w:rsid w:val="00812786"/>
    <w:rsid w:val="00813BBF"/>
    <w:rsid w:val="00814819"/>
    <w:rsid w:val="008150F2"/>
    <w:rsid w:val="00815299"/>
    <w:rsid w:val="00815C65"/>
    <w:rsid w:val="0081644A"/>
    <w:rsid w:val="008169ED"/>
    <w:rsid w:val="00816AB3"/>
    <w:rsid w:val="00817547"/>
    <w:rsid w:val="00817D74"/>
    <w:rsid w:val="008202DE"/>
    <w:rsid w:val="00821450"/>
    <w:rsid w:val="008226B6"/>
    <w:rsid w:val="008226F4"/>
    <w:rsid w:val="00823042"/>
    <w:rsid w:val="008240F9"/>
    <w:rsid w:val="00824C15"/>
    <w:rsid w:val="00824E48"/>
    <w:rsid w:val="00825A91"/>
    <w:rsid w:val="00826703"/>
    <w:rsid w:val="00827089"/>
    <w:rsid w:val="008272EB"/>
    <w:rsid w:val="00827ACE"/>
    <w:rsid w:val="00827BD3"/>
    <w:rsid w:val="00830BE3"/>
    <w:rsid w:val="00830FE8"/>
    <w:rsid w:val="00831947"/>
    <w:rsid w:val="00831AEB"/>
    <w:rsid w:val="00831B35"/>
    <w:rsid w:val="00831B42"/>
    <w:rsid w:val="0083222F"/>
    <w:rsid w:val="00833A24"/>
    <w:rsid w:val="008347E7"/>
    <w:rsid w:val="00834B19"/>
    <w:rsid w:val="00835E74"/>
    <w:rsid w:val="008360C9"/>
    <w:rsid w:val="008364BD"/>
    <w:rsid w:val="00836A24"/>
    <w:rsid w:val="00836DCF"/>
    <w:rsid w:val="00837409"/>
    <w:rsid w:val="00837A70"/>
    <w:rsid w:val="00837C48"/>
    <w:rsid w:val="008409A3"/>
    <w:rsid w:val="00840EEE"/>
    <w:rsid w:val="008411A4"/>
    <w:rsid w:val="00841B63"/>
    <w:rsid w:val="00841BF2"/>
    <w:rsid w:val="00842330"/>
    <w:rsid w:val="008427A1"/>
    <w:rsid w:val="008438FC"/>
    <w:rsid w:val="0084398F"/>
    <w:rsid w:val="00844343"/>
    <w:rsid w:val="00844651"/>
    <w:rsid w:val="00844A98"/>
    <w:rsid w:val="00844C48"/>
    <w:rsid w:val="008458F7"/>
    <w:rsid w:val="00846158"/>
    <w:rsid w:val="00846493"/>
    <w:rsid w:val="00847944"/>
    <w:rsid w:val="00847FE2"/>
    <w:rsid w:val="00851189"/>
    <w:rsid w:val="0085219B"/>
    <w:rsid w:val="0085258D"/>
    <w:rsid w:val="00852657"/>
    <w:rsid w:val="00853B44"/>
    <w:rsid w:val="00853C07"/>
    <w:rsid w:val="00853C64"/>
    <w:rsid w:val="00854263"/>
    <w:rsid w:val="0085550A"/>
    <w:rsid w:val="008557DC"/>
    <w:rsid w:val="00857017"/>
    <w:rsid w:val="008576DE"/>
    <w:rsid w:val="00857CEC"/>
    <w:rsid w:val="008600CE"/>
    <w:rsid w:val="00860A0E"/>
    <w:rsid w:val="00860C6D"/>
    <w:rsid w:val="00861A7C"/>
    <w:rsid w:val="0086273D"/>
    <w:rsid w:val="00862B5C"/>
    <w:rsid w:val="00862EAE"/>
    <w:rsid w:val="008635D8"/>
    <w:rsid w:val="0086380B"/>
    <w:rsid w:val="00863D51"/>
    <w:rsid w:val="00863E61"/>
    <w:rsid w:val="008642D8"/>
    <w:rsid w:val="00864823"/>
    <w:rsid w:val="00864C94"/>
    <w:rsid w:val="00864E88"/>
    <w:rsid w:val="00864FE2"/>
    <w:rsid w:val="008650B6"/>
    <w:rsid w:val="0086536E"/>
    <w:rsid w:val="00865586"/>
    <w:rsid w:val="008658D3"/>
    <w:rsid w:val="008668FB"/>
    <w:rsid w:val="00866D35"/>
    <w:rsid w:val="00866EFC"/>
    <w:rsid w:val="0086779E"/>
    <w:rsid w:val="008679BD"/>
    <w:rsid w:val="0087004F"/>
    <w:rsid w:val="0087137C"/>
    <w:rsid w:val="008716EC"/>
    <w:rsid w:val="0087170D"/>
    <w:rsid w:val="00874A16"/>
    <w:rsid w:val="00874B33"/>
    <w:rsid w:val="0087504E"/>
    <w:rsid w:val="0087585A"/>
    <w:rsid w:val="00875D43"/>
    <w:rsid w:val="0087643B"/>
    <w:rsid w:val="00876DD1"/>
    <w:rsid w:val="008772C6"/>
    <w:rsid w:val="00877764"/>
    <w:rsid w:val="00877D4B"/>
    <w:rsid w:val="00877DEB"/>
    <w:rsid w:val="00877E30"/>
    <w:rsid w:val="0088025E"/>
    <w:rsid w:val="00880EF5"/>
    <w:rsid w:val="00881075"/>
    <w:rsid w:val="00881765"/>
    <w:rsid w:val="008823FA"/>
    <w:rsid w:val="00882443"/>
    <w:rsid w:val="008830B5"/>
    <w:rsid w:val="00883852"/>
    <w:rsid w:val="00883CCC"/>
    <w:rsid w:val="00884804"/>
    <w:rsid w:val="00884FDD"/>
    <w:rsid w:val="008859D6"/>
    <w:rsid w:val="00885D3E"/>
    <w:rsid w:val="00885FA5"/>
    <w:rsid w:val="008861EA"/>
    <w:rsid w:val="00886724"/>
    <w:rsid w:val="008867A4"/>
    <w:rsid w:val="008869B1"/>
    <w:rsid w:val="00886C45"/>
    <w:rsid w:val="00887358"/>
    <w:rsid w:val="00887C3D"/>
    <w:rsid w:val="00887C75"/>
    <w:rsid w:val="00891CBD"/>
    <w:rsid w:val="00891DD0"/>
    <w:rsid w:val="00892507"/>
    <w:rsid w:val="00892748"/>
    <w:rsid w:val="00893387"/>
    <w:rsid w:val="008933C6"/>
    <w:rsid w:val="008935E8"/>
    <w:rsid w:val="00893670"/>
    <w:rsid w:val="00893D4C"/>
    <w:rsid w:val="0089468C"/>
    <w:rsid w:val="00894E44"/>
    <w:rsid w:val="00895E04"/>
    <w:rsid w:val="008961A0"/>
    <w:rsid w:val="00897028"/>
    <w:rsid w:val="00897B6C"/>
    <w:rsid w:val="00897D2E"/>
    <w:rsid w:val="00897F94"/>
    <w:rsid w:val="008A0407"/>
    <w:rsid w:val="008A16EC"/>
    <w:rsid w:val="008A179E"/>
    <w:rsid w:val="008A1E72"/>
    <w:rsid w:val="008A2A82"/>
    <w:rsid w:val="008A4ECF"/>
    <w:rsid w:val="008A5737"/>
    <w:rsid w:val="008A5A99"/>
    <w:rsid w:val="008A5FE8"/>
    <w:rsid w:val="008A6040"/>
    <w:rsid w:val="008A68AA"/>
    <w:rsid w:val="008A7F9E"/>
    <w:rsid w:val="008B0007"/>
    <w:rsid w:val="008B104B"/>
    <w:rsid w:val="008B15D0"/>
    <w:rsid w:val="008B1B88"/>
    <w:rsid w:val="008B1C29"/>
    <w:rsid w:val="008B2B56"/>
    <w:rsid w:val="008B3D10"/>
    <w:rsid w:val="008B47C8"/>
    <w:rsid w:val="008B4B34"/>
    <w:rsid w:val="008B4C9E"/>
    <w:rsid w:val="008B5D28"/>
    <w:rsid w:val="008B5F96"/>
    <w:rsid w:val="008B63B0"/>
    <w:rsid w:val="008B6FCF"/>
    <w:rsid w:val="008B7354"/>
    <w:rsid w:val="008C0750"/>
    <w:rsid w:val="008C11F7"/>
    <w:rsid w:val="008C15C0"/>
    <w:rsid w:val="008C183A"/>
    <w:rsid w:val="008C1A09"/>
    <w:rsid w:val="008C238D"/>
    <w:rsid w:val="008C2864"/>
    <w:rsid w:val="008C2EE6"/>
    <w:rsid w:val="008C31BA"/>
    <w:rsid w:val="008C328F"/>
    <w:rsid w:val="008C3B84"/>
    <w:rsid w:val="008C411C"/>
    <w:rsid w:val="008C4353"/>
    <w:rsid w:val="008C71B1"/>
    <w:rsid w:val="008C71F4"/>
    <w:rsid w:val="008C725E"/>
    <w:rsid w:val="008C72AE"/>
    <w:rsid w:val="008D0F0D"/>
    <w:rsid w:val="008D376C"/>
    <w:rsid w:val="008D3E25"/>
    <w:rsid w:val="008D404B"/>
    <w:rsid w:val="008D46F3"/>
    <w:rsid w:val="008D5C2D"/>
    <w:rsid w:val="008D6A50"/>
    <w:rsid w:val="008D6ACC"/>
    <w:rsid w:val="008D7409"/>
    <w:rsid w:val="008D7917"/>
    <w:rsid w:val="008D7924"/>
    <w:rsid w:val="008D7982"/>
    <w:rsid w:val="008D7D96"/>
    <w:rsid w:val="008E0055"/>
    <w:rsid w:val="008E08F6"/>
    <w:rsid w:val="008E0EDE"/>
    <w:rsid w:val="008E1029"/>
    <w:rsid w:val="008E14DF"/>
    <w:rsid w:val="008E1D32"/>
    <w:rsid w:val="008E1D8D"/>
    <w:rsid w:val="008E1EBE"/>
    <w:rsid w:val="008E1FAA"/>
    <w:rsid w:val="008E2570"/>
    <w:rsid w:val="008E275C"/>
    <w:rsid w:val="008E29CD"/>
    <w:rsid w:val="008E2FC6"/>
    <w:rsid w:val="008E4013"/>
    <w:rsid w:val="008E4731"/>
    <w:rsid w:val="008E4893"/>
    <w:rsid w:val="008E4AF7"/>
    <w:rsid w:val="008E4CE5"/>
    <w:rsid w:val="008E5362"/>
    <w:rsid w:val="008E5D2A"/>
    <w:rsid w:val="008E5D96"/>
    <w:rsid w:val="008E5F6E"/>
    <w:rsid w:val="008E60C4"/>
    <w:rsid w:val="008E63C9"/>
    <w:rsid w:val="008E71DF"/>
    <w:rsid w:val="008E7860"/>
    <w:rsid w:val="008E7BC5"/>
    <w:rsid w:val="008F13D6"/>
    <w:rsid w:val="008F19F7"/>
    <w:rsid w:val="008F1D69"/>
    <w:rsid w:val="008F1E39"/>
    <w:rsid w:val="008F289E"/>
    <w:rsid w:val="008F37B8"/>
    <w:rsid w:val="008F4517"/>
    <w:rsid w:val="008F4D1E"/>
    <w:rsid w:val="008F52D2"/>
    <w:rsid w:val="008F5528"/>
    <w:rsid w:val="008F70D9"/>
    <w:rsid w:val="008F714E"/>
    <w:rsid w:val="008F75A7"/>
    <w:rsid w:val="008F79EF"/>
    <w:rsid w:val="008F7EED"/>
    <w:rsid w:val="00900508"/>
    <w:rsid w:val="00900CE1"/>
    <w:rsid w:val="00901DB0"/>
    <w:rsid w:val="00902865"/>
    <w:rsid w:val="00902A74"/>
    <w:rsid w:val="00902E4A"/>
    <w:rsid w:val="009034CD"/>
    <w:rsid w:val="00903B94"/>
    <w:rsid w:val="00904337"/>
    <w:rsid w:val="00905492"/>
    <w:rsid w:val="009057E2"/>
    <w:rsid w:val="0090665B"/>
    <w:rsid w:val="00906752"/>
    <w:rsid w:val="00906874"/>
    <w:rsid w:val="00906C02"/>
    <w:rsid w:val="00906E5D"/>
    <w:rsid w:val="0091013E"/>
    <w:rsid w:val="0091030E"/>
    <w:rsid w:val="00910674"/>
    <w:rsid w:val="009106D9"/>
    <w:rsid w:val="009108AC"/>
    <w:rsid w:val="009113D8"/>
    <w:rsid w:val="00911E84"/>
    <w:rsid w:val="00912291"/>
    <w:rsid w:val="009123C9"/>
    <w:rsid w:val="00912596"/>
    <w:rsid w:val="00913A74"/>
    <w:rsid w:val="00913F18"/>
    <w:rsid w:val="00914002"/>
    <w:rsid w:val="0091441E"/>
    <w:rsid w:val="009147BC"/>
    <w:rsid w:val="00914AD8"/>
    <w:rsid w:val="0091535B"/>
    <w:rsid w:val="009159A9"/>
    <w:rsid w:val="00915E75"/>
    <w:rsid w:val="00915F14"/>
    <w:rsid w:val="00916571"/>
    <w:rsid w:val="00916A6A"/>
    <w:rsid w:val="00916E7C"/>
    <w:rsid w:val="00916E96"/>
    <w:rsid w:val="0091785D"/>
    <w:rsid w:val="009179F9"/>
    <w:rsid w:val="00920A1A"/>
    <w:rsid w:val="00920C8F"/>
    <w:rsid w:val="009215EB"/>
    <w:rsid w:val="009218DF"/>
    <w:rsid w:val="0092191B"/>
    <w:rsid w:val="009219C5"/>
    <w:rsid w:val="00921BFD"/>
    <w:rsid w:val="00921D99"/>
    <w:rsid w:val="0092211A"/>
    <w:rsid w:val="009230BC"/>
    <w:rsid w:val="009237B0"/>
    <w:rsid w:val="00923A1E"/>
    <w:rsid w:val="00923D15"/>
    <w:rsid w:val="00924FDA"/>
    <w:rsid w:val="00926323"/>
    <w:rsid w:val="00926582"/>
    <w:rsid w:val="00926591"/>
    <w:rsid w:val="0092727F"/>
    <w:rsid w:val="0092780F"/>
    <w:rsid w:val="00927C3E"/>
    <w:rsid w:val="00927EF1"/>
    <w:rsid w:val="00930C8E"/>
    <w:rsid w:val="00931814"/>
    <w:rsid w:val="00931EFD"/>
    <w:rsid w:val="00931F16"/>
    <w:rsid w:val="009324BC"/>
    <w:rsid w:val="0093259D"/>
    <w:rsid w:val="00932717"/>
    <w:rsid w:val="00932744"/>
    <w:rsid w:val="00932AE6"/>
    <w:rsid w:val="009333F7"/>
    <w:rsid w:val="009334D4"/>
    <w:rsid w:val="0093430A"/>
    <w:rsid w:val="009345D2"/>
    <w:rsid w:val="009348A8"/>
    <w:rsid w:val="00934D77"/>
    <w:rsid w:val="00936A44"/>
    <w:rsid w:val="00936FA4"/>
    <w:rsid w:val="009378DA"/>
    <w:rsid w:val="00940128"/>
    <w:rsid w:val="009409C2"/>
    <w:rsid w:val="009414D5"/>
    <w:rsid w:val="009417EB"/>
    <w:rsid w:val="00941DC0"/>
    <w:rsid w:val="00942CDE"/>
    <w:rsid w:val="00942D0B"/>
    <w:rsid w:val="009436D5"/>
    <w:rsid w:val="00943719"/>
    <w:rsid w:val="0094386E"/>
    <w:rsid w:val="00943B15"/>
    <w:rsid w:val="00943D9E"/>
    <w:rsid w:val="00943DCC"/>
    <w:rsid w:val="009449B3"/>
    <w:rsid w:val="00944AE5"/>
    <w:rsid w:val="00944E31"/>
    <w:rsid w:val="009468DA"/>
    <w:rsid w:val="00946946"/>
    <w:rsid w:val="00947122"/>
    <w:rsid w:val="009505EE"/>
    <w:rsid w:val="0095091E"/>
    <w:rsid w:val="00950FB8"/>
    <w:rsid w:val="00951638"/>
    <w:rsid w:val="00952442"/>
    <w:rsid w:val="00954292"/>
    <w:rsid w:val="00954496"/>
    <w:rsid w:val="00955392"/>
    <w:rsid w:val="009568A2"/>
    <w:rsid w:val="009570BE"/>
    <w:rsid w:val="009575F0"/>
    <w:rsid w:val="0095797D"/>
    <w:rsid w:val="0096049A"/>
    <w:rsid w:val="00960878"/>
    <w:rsid w:val="0096161E"/>
    <w:rsid w:val="00961EE7"/>
    <w:rsid w:val="00962145"/>
    <w:rsid w:val="00963254"/>
    <w:rsid w:val="009634A8"/>
    <w:rsid w:val="00963A03"/>
    <w:rsid w:val="00964A8A"/>
    <w:rsid w:val="009659FD"/>
    <w:rsid w:val="00965A3E"/>
    <w:rsid w:val="00966434"/>
    <w:rsid w:val="00966815"/>
    <w:rsid w:val="0096709B"/>
    <w:rsid w:val="009671F3"/>
    <w:rsid w:val="00970FAE"/>
    <w:rsid w:val="009710C9"/>
    <w:rsid w:val="009710D0"/>
    <w:rsid w:val="00971E42"/>
    <w:rsid w:val="00972B88"/>
    <w:rsid w:val="00973432"/>
    <w:rsid w:val="00973732"/>
    <w:rsid w:val="00973C44"/>
    <w:rsid w:val="00974118"/>
    <w:rsid w:val="0097423F"/>
    <w:rsid w:val="00974339"/>
    <w:rsid w:val="009743C5"/>
    <w:rsid w:val="009747D8"/>
    <w:rsid w:val="00975CFC"/>
    <w:rsid w:val="00976059"/>
    <w:rsid w:val="009763E9"/>
    <w:rsid w:val="0097641F"/>
    <w:rsid w:val="00976C85"/>
    <w:rsid w:val="0097715D"/>
    <w:rsid w:val="00977D47"/>
    <w:rsid w:val="00977F72"/>
    <w:rsid w:val="0098061D"/>
    <w:rsid w:val="00981E9E"/>
    <w:rsid w:val="0098251A"/>
    <w:rsid w:val="00982D4E"/>
    <w:rsid w:val="0098324C"/>
    <w:rsid w:val="00983421"/>
    <w:rsid w:val="00983B94"/>
    <w:rsid w:val="00984236"/>
    <w:rsid w:val="0098482A"/>
    <w:rsid w:val="00984873"/>
    <w:rsid w:val="009858D1"/>
    <w:rsid w:val="00985B82"/>
    <w:rsid w:val="00986A0E"/>
    <w:rsid w:val="00986A96"/>
    <w:rsid w:val="00986F81"/>
    <w:rsid w:val="00990B6E"/>
    <w:rsid w:val="00991624"/>
    <w:rsid w:val="0099166D"/>
    <w:rsid w:val="00991775"/>
    <w:rsid w:val="00991FC7"/>
    <w:rsid w:val="0099228D"/>
    <w:rsid w:val="0099317B"/>
    <w:rsid w:val="0099346E"/>
    <w:rsid w:val="00993D6F"/>
    <w:rsid w:val="00994748"/>
    <w:rsid w:val="0099561E"/>
    <w:rsid w:val="009959F8"/>
    <w:rsid w:val="00995BB0"/>
    <w:rsid w:val="009961E6"/>
    <w:rsid w:val="0099652C"/>
    <w:rsid w:val="00997131"/>
    <w:rsid w:val="009A0129"/>
    <w:rsid w:val="009A02A9"/>
    <w:rsid w:val="009A068E"/>
    <w:rsid w:val="009A08B3"/>
    <w:rsid w:val="009A0C60"/>
    <w:rsid w:val="009A14FF"/>
    <w:rsid w:val="009A1F6D"/>
    <w:rsid w:val="009A20D6"/>
    <w:rsid w:val="009A2240"/>
    <w:rsid w:val="009A2664"/>
    <w:rsid w:val="009A3337"/>
    <w:rsid w:val="009A34D7"/>
    <w:rsid w:val="009A3B5E"/>
    <w:rsid w:val="009A4732"/>
    <w:rsid w:val="009A592F"/>
    <w:rsid w:val="009A59F8"/>
    <w:rsid w:val="009A5EAC"/>
    <w:rsid w:val="009A613A"/>
    <w:rsid w:val="009A61C7"/>
    <w:rsid w:val="009A6255"/>
    <w:rsid w:val="009A63C9"/>
    <w:rsid w:val="009A6A00"/>
    <w:rsid w:val="009A6BBD"/>
    <w:rsid w:val="009A6C78"/>
    <w:rsid w:val="009A6D96"/>
    <w:rsid w:val="009A6F65"/>
    <w:rsid w:val="009A7656"/>
    <w:rsid w:val="009A7A35"/>
    <w:rsid w:val="009B0D3C"/>
    <w:rsid w:val="009B1351"/>
    <w:rsid w:val="009B1745"/>
    <w:rsid w:val="009B1D40"/>
    <w:rsid w:val="009B219B"/>
    <w:rsid w:val="009B2D30"/>
    <w:rsid w:val="009B3318"/>
    <w:rsid w:val="009B3924"/>
    <w:rsid w:val="009B3A50"/>
    <w:rsid w:val="009B3E57"/>
    <w:rsid w:val="009B4B19"/>
    <w:rsid w:val="009B516C"/>
    <w:rsid w:val="009B5187"/>
    <w:rsid w:val="009B53B2"/>
    <w:rsid w:val="009B5817"/>
    <w:rsid w:val="009B58F1"/>
    <w:rsid w:val="009B6936"/>
    <w:rsid w:val="009B6ED9"/>
    <w:rsid w:val="009B76F4"/>
    <w:rsid w:val="009B7ED5"/>
    <w:rsid w:val="009C027C"/>
    <w:rsid w:val="009C036E"/>
    <w:rsid w:val="009C0DE5"/>
    <w:rsid w:val="009C1A67"/>
    <w:rsid w:val="009C1CB4"/>
    <w:rsid w:val="009C1F27"/>
    <w:rsid w:val="009C242E"/>
    <w:rsid w:val="009C2974"/>
    <w:rsid w:val="009C2DFA"/>
    <w:rsid w:val="009C2EBA"/>
    <w:rsid w:val="009C3F3B"/>
    <w:rsid w:val="009C411F"/>
    <w:rsid w:val="009C476B"/>
    <w:rsid w:val="009C66E9"/>
    <w:rsid w:val="009C7944"/>
    <w:rsid w:val="009C7AB3"/>
    <w:rsid w:val="009D0112"/>
    <w:rsid w:val="009D03C1"/>
    <w:rsid w:val="009D0990"/>
    <w:rsid w:val="009D1487"/>
    <w:rsid w:val="009D1625"/>
    <w:rsid w:val="009D186F"/>
    <w:rsid w:val="009D1F4B"/>
    <w:rsid w:val="009D249E"/>
    <w:rsid w:val="009D2868"/>
    <w:rsid w:val="009D2DD2"/>
    <w:rsid w:val="009D3610"/>
    <w:rsid w:val="009D3EC2"/>
    <w:rsid w:val="009D47D5"/>
    <w:rsid w:val="009D49FE"/>
    <w:rsid w:val="009D4B8B"/>
    <w:rsid w:val="009D5606"/>
    <w:rsid w:val="009D5650"/>
    <w:rsid w:val="009D5A34"/>
    <w:rsid w:val="009D5BE8"/>
    <w:rsid w:val="009D5F51"/>
    <w:rsid w:val="009D6392"/>
    <w:rsid w:val="009D722B"/>
    <w:rsid w:val="009D747B"/>
    <w:rsid w:val="009D7707"/>
    <w:rsid w:val="009D7C68"/>
    <w:rsid w:val="009E039F"/>
    <w:rsid w:val="009E074A"/>
    <w:rsid w:val="009E106D"/>
    <w:rsid w:val="009E16F6"/>
    <w:rsid w:val="009E257A"/>
    <w:rsid w:val="009E3312"/>
    <w:rsid w:val="009E37DF"/>
    <w:rsid w:val="009E394B"/>
    <w:rsid w:val="009E40E8"/>
    <w:rsid w:val="009E43EC"/>
    <w:rsid w:val="009E5CF6"/>
    <w:rsid w:val="009E5E07"/>
    <w:rsid w:val="009E5F24"/>
    <w:rsid w:val="009E654C"/>
    <w:rsid w:val="009E6F74"/>
    <w:rsid w:val="009E7027"/>
    <w:rsid w:val="009F01DA"/>
    <w:rsid w:val="009F0378"/>
    <w:rsid w:val="009F17EF"/>
    <w:rsid w:val="009F203B"/>
    <w:rsid w:val="009F2120"/>
    <w:rsid w:val="009F3AA9"/>
    <w:rsid w:val="009F3CD4"/>
    <w:rsid w:val="009F3EF0"/>
    <w:rsid w:val="009F41B3"/>
    <w:rsid w:val="009F4E4A"/>
    <w:rsid w:val="009F4EAC"/>
    <w:rsid w:val="009F5BEA"/>
    <w:rsid w:val="009F5EEF"/>
    <w:rsid w:val="009F6888"/>
    <w:rsid w:val="009F74F8"/>
    <w:rsid w:val="009F7AE4"/>
    <w:rsid w:val="00A00E60"/>
    <w:rsid w:val="00A014F7"/>
    <w:rsid w:val="00A018E9"/>
    <w:rsid w:val="00A01E1B"/>
    <w:rsid w:val="00A0224E"/>
    <w:rsid w:val="00A02C0A"/>
    <w:rsid w:val="00A031C5"/>
    <w:rsid w:val="00A04264"/>
    <w:rsid w:val="00A043CD"/>
    <w:rsid w:val="00A046E9"/>
    <w:rsid w:val="00A06B46"/>
    <w:rsid w:val="00A06C92"/>
    <w:rsid w:val="00A07037"/>
    <w:rsid w:val="00A07218"/>
    <w:rsid w:val="00A077A8"/>
    <w:rsid w:val="00A07936"/>
    <w:rsid w:val="00A1007F"/>
    <w:rsid w:val="00A10CF3"/>
    <w:rsid w:val="00A113FB"/>
    <w:rsid w:val="00A1147F"/>
    <w:rsid w:val="00A1167F"/>
    <w:rsid w:val="00A1194A"/>
    <w:rsid w:val="00A11B2B"/>
    <w:rsid w:val="00A1290B"/>
    <w:rsid w:val="00A14094"/>
    <w:rsid w:val="00A147B6"/>
    <w:rsid w:val="00A148E6"/>
    <w:rsid w:val="00A15089"/>
    <w:rsid w:val="00A150F5"/>
    <w:rsid w:val="00A15BDB"/>
    <w:rsid w:val="00A15DC2"/>
    <w:rsid w:val="00A16173"/>
    <w:rsid w:val="00A1695E"/>
    <w:rsid w:val="00A16986"/>
    <w:rsid w:val="00A16A6C"/>
    <w:rsid w:val="00A17AAC"/>
    <w:rsid w:val="00A214E1"/>
    <w:rsid w:val="00A21E27"/>
    <w:rsid w:val="00A221C4"/>
    <w:rsid w:val="00A227A8"/>
    <w:rsid w:val="00A23EB5"/>
    <w:rsid w:val="00A24697"/>
    <w:rsid w:val="00A24C7D"/>
    <w:rsid w:val="00A24DA6"/>
    <w:rsid w:val="00A25B1C"/>
    <w:rsid w:val="00A25E09"/>
    <w:rsid w:val="00A269AF"/>
    <w:rsid w:val="00A27239"/>
    <w:rsid w:val="00A2747B"/>
    <w:rsid w:val="00A30BCA"/>
    <w:rsid w:val="00A30C8A"/>
    <w:rsid w:val="00A315DE"/>
    <w:rsid w:val="00A318E0"/>
    <w:rsid w:val="00A31A4E"/>
    <w:rsid w:val="00A32ACD"/>
    <w:rsid w:val="00A32AD0"/>
    <w:rsid w:val="00A32C8C"/>
    <w:rsid w:val="00A32D17"/>
    <w:rsid w:val="00A32EFD"/>
    <w:rsid w:val="00A33BD9"/>
    <w:rsid w:val="00A33BFC"/>
    <w:rsid w:val="00A344BB"/>
    <w:rsid w:val="00A346D8"/>
    <w:rsid w:val="00A34A4E"/>
    <w:rsid w:val="00A34E62"/>
    <w:rsid w:val="00A36012"/>
    <w:rsid w:val="00A36BC0"/>
    <w:rsid w:val="00A37034"/>
    <w:rsid w:val="00A37170"/>
    <w:rsid w:val="00A37289"/>
    <w:rsid w:val="00A3744A"/>
    <w:rsid w:val="00A40399"/>
    <w:rsid w:val="00A4063D"/>
    <w:rsid w:val="00A40B2A"/>
    <w:rsid w:val="00A41076"/>
    <w:rsid w:val="00A4146C"/>
    <w:rsid w:val="00A418B5"/>
    <w:rsid w:val="00A419DB"/>
    <w:rsid w:val="00A41C86"/>
    <w:rsid w:val="00A42B61"/>
    <w:rsid w:val="00A42DB9"/>
    <w:rsid w:val="00A43FED"/>
    <w:rsid w:val="00A443FF"/>
    <w:rsid w:val="00A4440A"/>
    <w:rsid w:val="00A44A7A"/>
    <w:rsid w:val="00A44CD4"/>
    <w:rsid w:val="00A4559B"/>
    <w:rsid w:val="00A4653C"/>
    <w:rsid w:val="00A47AAF"/>
    <w:rsid w:val="00A503D4"/>
    <w:rsid w:val="00A51A39"/>
    <w:rsid w:val="00A52002"/>
    <w:rsid w:val="00A5285F"/>
    <w:rsid w:val="00A52EAC"/>
    <w:rsid w:val="00A53032"/>
    <w:rsid w:val="00A532FF"/>
    <w:rsid w:val="00A53841"/>
    <w:rsid w:val="00A5414B"/>
    <w:rsid w:val="00A54253"/>
    <w:rsid w:val="00A5523C"/>
    <w:rsid w:val="00A5527B"/>
    <w:rsid w:val="00A55478"/>
    <w:rsid w:val="00A564D3"/>
    <w:rsid w:val="00A56AAD"/>
    <w:rsid w:val="00A600B1"/>
    <w:rsid w:val="00A604D9"/>
    <w:rsid w:val="00A614EA"/>
    <w:rsid w:val="00A6195C"/>
    <w:rsid w:val="00A619A6"/>
    <w:rsid w:val="00A624E7"/>
    <w:rsid w:val="00A6284C"/>
    <w:rsid w:val="00A62BDD"/>
    <w:rsid w:val="00A62DA0"/>
    <w:rsid w:val="00A63456"/>
    <w:rsid w:val="00A634DF"/>
    <w:rsid w:val="00A63F3E"/>
    <w:rsid w:val="00A6449A"/>
    <w:rsid w:val="00A6479E"/>
    <w:rsid w:val="00A64BD4"/>
    <w:rsid w:val="00A64ED5"/>
    <w:rsid w:val="00A651B2"/>
    <w:rsid w:val="00A65DBF"/>
    <w:rsid w:val="00A65F85"/>
    <w:rsid w:val="00A661CC"/>
    <w:rsid w:val="00A665EF"/>
    <w:rsid w:val="00A66FC7"/>
    <w:rsid w:val="00A6754A"/>
    <w:rsid w:val="00A67DDF"/>
    <w:rsid w:val="00A707BA"/>
    <w:rsid w:val="00A71361"/>
    <w:rsid w:val="00A7163E"/>
    <w:rsid w:val="00A717EE"/>
    <w:rsid w:val="00A720CC"/>
    <w:rsid w:val="00A720DD"/>
    <w:rsid w:val="00A7235C"/>
    <w:rsid w:val="00A73AAE"/>
    <w:rsid w:val="00A74CC4"/>
    <w:rsid w:val="00A74E33"/>
    <w:rsid w:val="00A7630F"/>
    <w:rsid w:val="00A765B2"/>
    <w:rsid w:val="00A77AF9"/>
    <w:rsid w:val="00A800C9"/>
    <w:rsid w:val="00A809CF"/>
    <w:rsid w:val="00A81104"/>
    <w:rsid w:val="00A81F60"/>
    <w:rsid w:val="00A82175"/>
    <w:rsid w:val="00A8238D"/>
    <w:rsid w:val="00A82546"/>
    <w:rsid w:val="00A82553"/>
    <w:rsid w:val="00A8285B"/>
    <w:rsid w:val="00A82BF0"/>
    <w:rsid w:val="00A82E33"/>
    <w:rsid w:val="00A8303E"/>
    <w:rsid w:val="00A830A2"/>
    <w:rsid w:val="00A837CA"/>
    <w:rsid w:val="00A83B23"/>
    <w:rsid w:val="00A869B2"/>
    <w:rsid w:val="00A87065"/>
    <w:rsid w:val="00A87A96"/>
    <w:rsid w:val="00A87C6C"/>
    <w:rsid w:val="00A9070D"/>
    <w:rsid w:val="00A907F1"/>
    <w:rsid w:val="00A91278"/>
    <w:rsid w:val="00A91C26"/>
    <w:rsid w:val="00A91D99"/>
    <w:rsid w:val="00A91F17"/>
    <w:rsid w:val="00A9275F"/>
    <w:rsid w:val="00A927F9"/>
    <w:rsid w:val="00A92CB6"/>
    <w:rsid w:val="00A930F9"/>
    <w:rsid w:val="00A941A9"/>
    <w:rsid w:val="00A94D86"/>
    <w:rsid w:val="00A94E92"/>
    <w:rsid w:val="00A957D7"/>
    <w:rsid w:val="00A95B1C"/>
    <w:rsid w:val="00A95E34"/>
    <w:rsid w:val="00A95F1F"/>
    <w:rsid w:val="00A9697B"/>
    <w:rsid w:val="00A96A3F"/>
    <w:rsid w:val="00A975B0"/>
    <w:rsid w:val="00AA0B7E"/>
    <w:rsid w:val="00AA161B"/>
    <w:rsid w:val="00AA18FD"/>
    <w:rsid w:val="00AA2B06"/>
    <w:rsid w:val="00AA2E40"/>
    <w:rsid w:val="00AA2FB7"/>
    <w:rsid w:val="00AA2FC2"/>
    <w:rsid w:val="00AA3446"/>
    <w:rsid w:val="00AA3563"/>
    <w:rsid w:val="00AA5A9E"/>
    <w:rsid w:val="00AA5BE9"/>
    <w:rsid w:val="00AA6484"/>
    <w:rsid w:val="00AA6869"/>
    <w:rsid w:val="00AA6FEC"/>
    <w:rsid w:val="00AA768A"/>
    <w:rsid w:val="00AA771D"/>
    <w:rsid w:val="00AA7AF6"/>
    <w:rsid w:val="00AB0AD1"/>
    <w:rsid w:val="00AB1B9E"/>
    <w:rsid w:val="00AB1F77"/>
    <w:rsid w:val="00AB267C"/>
    <w:rsid w:val="00AB2CC5"/>
    <w:rsid w:val="00AB2EE3"/>
    <w:rsid w:val="00AB3882"/>
    <w:rsid w:val="00AB3D96"/>
    <w:rsid w:val="00AB4471"/>
    <w:rsid w:val="00AB515B"/>
    <w:rsid w:val="00AB6266"/>
    <w:rsid w:val="00AB63FF"/>
    <w:rsid w:val="00AB68B5"/>
    <w:rsid w:val="00AB6F85"/>
    <w:rsid w:val="00AB7109"/>
    <w:rsid w:val="00AB76AE"/>
    <w:rsid w:val="00AC032A"/>
    <w:rsid w:val="00AC0C53"/>
    <w:rsid w:val="00AC0EC8"/>
    <w:rsid w:val="00AC1609"/>
    <w:rsid w:val="00AC1B3A"/>
    <w:rsid w:val="00AC1CD1"/>
    <w:rsid w:val="00AC1DDF"/>
    <w:rsid w:val="00AC27D9"/>
    <w:rsid w:val="00AC3CE8"/>
    <w:rsid w:val="00AC419F"/>
    <w:rsid w:val="00AC469D"/>
    <w:rsid w:val="00AC4E84"/>
    <w:rsid w:val="00AC50AD"/>
    <w:rsid w:val="00AC5BCB"/>
    <w:rsid w:val="00AC6122"/>
    <w:rsid w:val="00AC6CA4"/>
    <w:rsid w:val="00AC774A"/>
    <w:rsid w:val="00AD02A9"/>
    <w:rsid w:val="00AD02B7"/>
    <w:rsid w:val="00AD0694"/>
    <w:rsid w:val="00AD0A66"/>
    <w:rsid w:val="00AD11FA"/>
    <w:rsid w:val="00AD3254"/>
    <w:rsid w:val="00AD329E"/>
    <w:rsid w:val="00AD3797"/>
    <w:rsid w:val="00AD3B35"/>
    <w:rsid w:val="00AD4402"/>
    <w:rsid w:val="00AD481B"/>
    <w:rsid w:val="00AD4820"/>
    <w:rsid w:val="00AD4C02"/>
    <w:rsid w:val="00AD5362"/>
    <w:rsid w:val="00AD5C51"/>
    <w:rsid w:val="00AD5E13"/>
    <w:rsid w:val="00AD6D4F"/>
    <w:rsid w:val="00AD70CB"/>
    <w:rsid w:val="00AD7AD7"/>
    <w:rsid w:val="00AE0513"/>
    <w:rsid w:val="00AE0601"/>
    <w:rsid w:val="00AE0900"/>
    <w:rsid w:val="00AE0E37"/>
    <w:rsid w:val="00AE0F33"/>
    <w:rsid w:val="00AE1F3D"/>
    <w:rsid w:val="00AE2232"/>
    <w:rsid w:val="00AE34A6"/>
    <w:rsid w:val="00AE3C6E"/>
    <w:rsid w:val="00AE3CB9"/>
    <w:rsid w:val="00AE46CB"/>
    <w:rsid w:val="00AE5336"/>
    <w:rsid w:val="00AE5897"/>
    <w:rsid w:val="00AE58AB"/>
    <w:rsid w:val="00AE5E77"/>
    <w:rsid w:val="00AE6F53"/>
    <w:rsid w:val="00AE76AC"/>
    <w:rsid w:val="00AE7D8B"/>
    <w:rsid w:val="00AE7E1A"/>
    <w:rsid w:val="00AF05EB"/>
    <w:rsid w:val="00AF060A"/>
    <w:rsid w:val="00AF107A"/>
    <w:rsid w:val="00AF1186"/>
    <w:rsid w:val="00AF1D5C"/>
    <w:rsid w:val="00AF205B"/>
    <w:rsid w:val="00AF227D"/>
    <w:rsid w:val="00AF27C5"/>
    <w:rsid w:val="00AF3575"/>
    <w:rsid w:val="00AF3818"/>
    <w:rsid w:val="00AF41E2"/>
    <w:rsid w:val="00AF454F"/>
    <w:rsid w:val="00AF4E3C"/>
    <w:rsid w:val="00AF568B"/>
    <w:rsid w:val="00AF6476"/>
    <w:rsid w:val="00AF6F34"/>
    <w:rsid w:val="00AF759F"/>
    <w:rsid w:val="00B00532"/>
    <w:rsid w:val="00B00AB9"/>
    <w:rsid w:val="00B00F2B"/>
    <w:rsid w:val="00B01762"/>
    <w:rsid w:val="00B01CB4"/>
    <w:rsid w:val="00B031C8"/>
    <w:rsid w:val="00B044F7"/>
    <w:rsid w:val="00B04A58"/>
    <w:rsid w:val="00B05494"/>
    <w:rsid w:val="00B05DD5"/>
    <w:rsid w:val="00B061CA"/>
    <w:rsid w:val="00B074B7"/>
    <w:rsid w:val="00B07A49"/>
    <w:rsid w:val="00B07B94"/>
    <w:rsid w:val="00B10908"/>
    <w:rsid w:val="00B11162"/>
    <w:rsid w:val="00B111CD"/>
    <w:rsid w:val="00B11F29"/>
    <w:rsid w:val="00B12F08"/>
    <w:rsid w:val="00B130DF"/>
    <w:rsid w:val="00B13614"/>
    <w:rsid w:val="00B13852"/>
    <w:rsid w:val="00B13DF4"/>
    <w:rsid w:val="00B14057"/>
    <w:rsid w:val="00B141E6"/>
    <w:rsid w:val="00B1495D"/>
    <w:rsid w:val="00B1574E"/>
    <w:rsid w:val="00B16139"/>
    <w:rsid w:val="00B16F15"/>
    <w:rsid w:val="00B1729A"/>
    <w:rsid w:val="00B177A3"/>
    <w:rsid w:val="00B20A0C"/>
    <w:rsid w:val="00B21E70"/>
    <w:rsid w:val="00B22166"/>
    <w:rsid w:val="00B222CB"/>
    <w:rsid w:val="00B22E9D"/>
    <w:rsid w:val="00B2354C"/>
    <w:rsid w:val="00B236D7"/>
    <w:rsid w:val="00B23C63"/>
    <w:rsid w:val="00B25033"/>
    <w:rsid w:val="00B2572F"/>
    <w:rsid w:val="00B25753"/>
    <w:rsid w:val="00B25806"/>
    <w:rsid w:val="00B258B7"/>
    <w:rsid w:val="00B30072"/>
    <w:rsid w:val="00B301BA"/>
    <w:rsid w:val="00B30ADC"/>
    <w:rsid w:val="00B30BB7"/>
    <w:rsid w:val="00B31BF7"/>
    <w:rsid w:val="00B31D5E"/>
    <w:rsid w:val="00B31D98"/>
    <w:rsid w:val="00B32851"/>
    <w:rsid w:val="00B32FCE"/>
    <w:rsid w:val="00B33506"/>
    <w:rsid w:val="00B338E5"/>
    <w:rsid w:val="00B33F46"/>
    <w:rsid w:val="00B3403A"/>
    <w:rsid w:val="00B357F9"/>
    <w:rsid w:val="00B35A6F"/>
    <w:rsid w:val="00B35B83"/>
    <w:rsid w:val="00B3646D"/>
    <w:rsid w:val="00B364C7"/>
    <w:rsid w:val="00B36725"/>
    <w:rsid w:val="00B37946"/>
    <w:rsid w:val="00B37D3A"/>
    <w:rsid w:val="00B401EC"/>
    <w:rsid w:val="00B40388"/>
    <w:rsid w:val="00B40D81"/>
    <w:rsid w:val="00B4130C"/>
    <w:rsid w:val="00B414ED"/>
    <w:rsid w:val="00B42504"/>
    <w:rsid w:val="00B425CD"/>
    <w:rsid w:val="00B426D9"/>
    <w:rsid w:val="00B43213"/>
    <w:rsid w:val="00B44E1C"/>
    <w:rsid w:val="00B450D6"/>
    <w:rsid w:val="00B4520B"/>
    <w:rsid w:val="00B45B5D"/>
    <w:rsid w:val="00B46B5B"/>
    <w:rsid w:val="00B46D13"/>
    <w:rsid w:val="00B477E3"/>
    <w:rsid w:val="00B47BA8"/>
    <w:rsid w:val="00B50405"/>
    <w:rsid w:val="00B50AF2"/>
    <w:rsid w:val="00B50B09"/>
    <w:rsid w:val="00B50D9D"/>
    <w:rsid w:val="00B50FEB"/>
    <w:rsid w:val="00B51045"/>
    <w:rsid w:val="00B5112E"/>
    <w:rsid w:val="00B51496"/>
    <w:rsid w:val="00B514C4"/>
    <w:rsid w:val="00B5291C"/>
    <w:rsid w:val="00B52D4C"/>
    <w:rsid w:val="00B54427"/>
    <w:rsid w:val="00B547FE"/>
    <w:rsid w:val="00B556CB"/>
    <w:rsid w:val="00B55DC1"/>
    <w:rsid w:val="00B56C37"/>
    <w:rsid w:val="00B56F5C"/>
    <w:rsid w:val="00B57666"/>
    <w:rsid w:val="00B609AC"/>
    <w:rsid w:val="00B60CBA"/>
    <w:rsid w:val="00B621F6"/>
    <w:rsid w:val="00B6224F"/>
    <w:rsid w:val="00B633F3"/>
    <w:rsid w:val="00B6342A"/>
    <w:rsid w:val="00B634DE"/>
    <w:rsid w:val="00B63739"/>
    <w:rsid w:val="00B64714"/>
    <w:rsid w:val="00B653A2"/>
    <w:rsid w:val="00B65F73"/>
    <w:rsid w:val="00B662B0"/>
    <w:rsid w:val="00B662ED"/>
    <w:rsid w:val="00B67563"/>
    <w:rsid w:val="00B70669"/>
    <w:rsid w:val="00B71B93"/>
    <w:rsid w:val="00B7246E"/>
    <w:rsid w:val="00B724CB"/>
    <w:rsid w:val="00B72818"/>
    <w:rsid w:val="00B7283A"/>
    <w:rsid w:val="00B7346F"/>
    <w:rsid w:val="00B73505"/>
    <w:rsid w:val="00B741B8"/>
    <w:rsid w:val="00B74614"/>
    <w:rsid w:val="00B74744"/>
    <w:rsid w:val="00B74754"/>
    <w:rsid w:val="00B747F5"/>
    <w:rsid w:val="00B74BDC"/>
    <w:rsid w:val="00B74F87"/>
    <w:rsid w:val="00B75D78"/>
    <w:rsid w:val="00B75F4F"/>
    <w:rsid w:val="00B771F2"/>
    <w:rsid w:val="00B776CB"/>
    <w:rsid w:val="00B80044"/>
    <w:rsid w:val="00B803EF"/>
    <w:rsid w:val="00B80ABD"/>
    <w:rsid w:val="00B810D8"/>
    <w:rsid w:val="00B8110B"/>
    <w:rsid w:val="00B8202E"/>
    <w:rsid w:val="00B82305"/>
    <w:rsid w:val="00B82A97"/>
    <w:rsid w:val="00B8500B"/>
    <w:rsid w:val="00B85209"/>
    <w:rsid w:val="00B85824"/>
    <w:rsid w:val="00B85FD3"/>
    <w:rsid w:val="00B8611F"/>
    <w:rsid w:val="00B86135"/>
    <w:rsid w:val="00B87152"/>
    <w:rsid w:val="00B8755D"/>
    <w:rsid w:val="00B878AE"/>
    <w:rsid w:val="00B87BEB"/>
    <w:rsid w:val="00B9003B"/>
    <w:rsid w:val="00B9079A"/>
    <w:rsid w:val="00B913F5"/>
    <w:rsid w:val="00B925D1"/>
    <w:rsid w:val="00B9318C"/>
    <w:rsid w:val="00B9326C"/>
    <w:rsid w:val="00B93738"/>
    <w:rsid w:val="00B937F1"/>
    <w:rsid w:val="00B93FBA"/>
    <w:rsid w:val="00B940BD"/>
    <w:rsid w:val="00B94407"/>
    <w:rsid w:val="00B94CD1"/>
    <w:rsid w:val="00B95084"/>
    <w:rsid w:val="00B96053"/>
    <w:rsid w:val="00B96157"/>
    <w:rsid w:val="00B962B3"/>
    <w:rsid w:val="00B964B8"/>
    <w:rsid w:val="00B96CC9"/>
    <w:rsid w:val="00B96ED2"/>
    <w:rsid w:val="00BA045D"/>
    <w:rsid w:val="00BA0488"/>
    <w:rsid w:val="00BA09B3"/>
    <w:rsid w:val="00BA0E6F"/>
    <w:rsid w:val="00BA1870"/>
    <w:rsid w:val="00BA25B7"/>
    <w:rsid w:val="00BA289C"/>
    <w:rsid w:val="00BA3378"/>
    <w:rsid w:val="00BA4258"/>
    <w:rsid w:val="00BA485E"/>
    <w:rsid w:val="00BA54F7"/>
    <w:rsid w:val="00BA56BB"/>
    <w:rsid w:val="00BA5B50"/>
    <w:rsid w:val="00BA6601"/>
    <w:rsid w:val="00BA6B05"/>
    <w:rsid w:val="00BA70AA"/>
    <w:rsid w:val="00BA732F"/>
    <w:rsid w:val="00BB0A06"/>
    <w:rsid w:val="00BB0ED9"/>
    <w:rsid w:val="00BB0F88"/>
    <w:rsid w:val="00BB133F"/>
    <w:rsid w:val="00BB13AF"/>
    <w:rsid w:val="00BB166B"/>
    <w:rsid w:val="00BB1F15"/>
    <w:rsid w:val="00BB231F"/>
    <w:rsid w:val="00BB278B"/>
    <w:rsid w:val="00BB3DB3"/>
    <w:rsid w:val="00BB414B"/>
    <w:rsid w:val="00BB568F"/>
    <w:rsid w:val="00BB5862"/>
    <w:rsid w:val="00BB6D4C"/>
    <w:rsid w:val="00BB6DEC"/>
    <w:rsid w:val="00BB77C1"/>
    <w:rsid w:val="00BB7FD5"/>
    <w:rsid w:val="00BC068D"/>
    <w:rsid w:val="00BC07A7"/>
    <w:rsid w:val="00BC0D54"/>
    <w:rsid w:val="00BC15C8"/>
    <w:rsid w:val="00BC1713"/>
    <w:rsid w:val="00BC1D8A"/>
    <w:rsid w:val="00BC1F6F"/>
    <w:rsid w:val="00BC2660"/>
    <w:rsid w:val="00BC2698"/>
    <w:rsid w:val="00BC26D0"/>
    <w:rsid w:val="00BC31EC"/>
    <w:rsid w:val="00BC3F2E"/>
    <w:rsid w:val="00BC4769"/>
    <w:rsid w:val="00BC4C21"/>
    <w:rsid w:val="00BC5C0E"/>
    <w:rsid w:val="00BC6520"/>
    <w:rsid w:val="00BD0997"/>
    <w:rsid w:val="00BD0BAB"/>
    <w:rsid w:val="00BD0EAE"/>
    <w:rsid w:val="00BD1937"/>
    <w:rsid w:val="00BD2079"/>
    <w:rsid w:val="00BD2E77"/>
    <w:rsid w:val="00BD3548"/>
    <w:rsid w:val="00BD4045"/>
    <w:rsid w:val="00BD419C"/>
    <w:rsid w:val="00BD42C7"/>
    <w:rsid w:val="00BD46B6"/>
    <w:rsid w:val="00BD4CDB"/>
    <w:rsid w:val="00BD64AB"/>
    <w:rsid w:val="00BD6A29"/>
    <w:rsid w:val="00BD7235"/>
    <w:rsid w:val="00BE0067"/>
    <w:rsid w:val="00BE0AC0"/>
    <w:rsid w:val="00BE0BD6"/>
    <w:rsid w:val="00BE13BC"/>
    <w:rsid w:val="00BE17DA"/>
    <w:rsid w:val="00BE1AE4"/>
    <w:rsid w:val="00BE1EF1"/>
    <w:rsid w:val="00BE1F01"/>
    <w:rsid w:val="00BE2155"/>
    <w:rsid w:val="00BE2522"/>
    <w:rsid w:val="00BE2DD0"/>
    <w:rsid w:val="00BE354F"/>
    <w:rsid w:val="00BE372C"/>
    <w:rsid w:val="00BE3917"/>
    <w:rsid w:val="00BE3A19"/>
    <w:rsid w:val="00BE3A6C"/>
    <w:rsid w:val="00BE4B64"/>
    <w:rsid w:val="00BE5239"/>
    <w:rsid w:val="00BE68A0"/>
    <w:rsid w:val="00BE6970"/>
    <w:rsid w:val="00BE6BB9"/>
    <w:rsid w:val="00BE79B6"/>
    <w:rsid w:val="00BE7AF5"/>
    <w:rsid w:val="00BF0F81"/>
    <w:rsid w:val="00BF1FEB"/>
    <w:rsid w:val="00BF4F52"/>
    <w:rsid w:val="00BF5DE5"/>
    <w:rsid w:val="00BF5F15"/>
    <w:rsid w:val="00BF66DC"/>
    <w:rsid w:val="00BF6EEC"/>
    <w:rsid w:val="00BF70C1"/>
    <w:rsid w:val="00BF79A3"/>
    <w:rsid w:val="00BF7E55"/>
    <w:rsid w:val="00C004D9"/>
    <w:rsid w:val="00C0121C"/>
    <w:rsid w:val="00C02521"/>
    <w:rsid w:val="00C03342"/>
    <w:rsid w:val="00C038FE"/>
    <w:rsid w:val="00C03CEB"/>
    <w:rsid w:val="00C040D6"/>
    <w:rsid w:val="00C044F8"/>
    <w:rsid w:val="00C04908"/>
    <w:rsid w:val="00C05397"/>
    <w:rsid w:val="00C053AA"/>
    <w:rsid w:val="00C05CEB"/>
    <w:rsid w:val="00C06629"/>
    <w:rsid w:val="00C06BFD"/>
    <w:rsid w:val="00C0702B"/>
    <w:rsid w:val="00C079ED"/>
    <w:rsid w:val="00C07CF6"/>
    <w:rsid w:val="00C1039C"/>
    <w:rsid w:val="00C107B9"/>
    <w:rsid w:val="00C10AEE"/>
    <w:rsid w:val="00C10F0A"/>
    <w:rsid w:val="00C12562"/>
    <w:rsid w:val="00C12BBD"/>
    <w:rsid w:val="00C12CCF"/>
    <w:rsid w:val="00C13AAA"/>
    <w:rsid w:val="00C13DBB"/>
    <w:rsid w:val="00C1416B"/>
    <w:rsid w:val="00C1448F"/>
    <w:rsid w:val="00C14AE2"/>
    <w:rsid w:val="00C14D32"/>
    <w:rsid w:val="00C14DEB"/>
    <w:rsid w:val="00C14E0D"/>
    <w:rsid w:val="00C14E4C"/>
    <w:rsid w:val="00C150B6"/>
    <w:rsid w:val="00C15FEF"/>
    <w:rsid w:val="00C1622C"/>
    <w:rsid w:val="00C1633C"/>
    <w:rsid w:val="00C16456"/>
    <w:rsid w:val="00C201E5"/>
    <w:rsid w:val="00C21EBF"/>
    <w:rsid w:val="00C22051"/>
    <w:rsid w:val="00C229F4"/>
    <w:rsid w:val="00C23442"/>
    <w:rsid w:val="00C23810"/>
    <w:rsid w:val="00C23AD6"/>
    <w:rsid w:val="00C23FFC"/>
    <w:rsid w:val="00C25038"/>
    <w:rsid w:val="00C25DC5"/>
    <w:rsid w:val="00C26F6B"/>
    <w:rsid w:val="00C26FE5"/>
    <w:rsid w:val="00C27123"/>
    <w:rsid w:val="00C27484"/>
    <w:rsid w:val="00C27F6D"/>
    <w:rsid w:val="00C30020"/>
    <w:rsid w:val="00C306E2"/>
    <w:rsid w:val="00C30CBF"/>
    <w:rsid w:val="00C31216"/>
    <w:rsid w:val="00C312A9"/>
    <w:rsid w:val="00C31D8C"/>
    <w:rsid w:val="00C31DB3"/>
    <w:rsid w:val="00C3288A"/>
    <w:rsid w:val="00C32F43"/>
    <w:rsid w:val="00C3304E"/>
    <w:rsid w:val="00C337D3"/>
    <w:rsid w:val="00C33C34"/>
    <w:rsid w:val="00C33C6C"/>
    <w:rsid w:val="00C34E5E"/>
    <w:rsid w:val="00C356A1"/>
    <w:rsid w:val="00C35B52"/>
    <w:rsid w:val="00C36037"/>
    <w:rsid w:val="00C36876"/>
    <w:rsid w:val="00C370F5"/>
    <w:rsid w:val="00C37224"/>
    <w:rsid w:val="00C3726F"/>
    <w:rsid w:val="00C3789B"/>
    <w:rsid w:val="00C402A4"/>
    <w:rsid w:val="00C40831"/>
    <w:rsid w:val="00C40E4A"/>
    <w:rsid w:val="00C40F56"/>
    <w:rsid w:val="00C4170D"/>
    <w:rsid w:val="00C41935"/>
    <w:rsid w:val="00C423B3"/>
    <w:rsid w:val="00C428A1"/>
    <w:rsid w:val="00C42BED"/>
    <w:rsid w:val="00C4346A"/>
    <w:rsid w:val="00C44DA7"/>
    <w:rsid w:val="00C44F25"/>
    <w:rsid w:val="00C45BCE"/>
    <w:rsid w:val="00C462AF"/>
    <w:rsid w:val="00C465E7"/>
    <w:rsid w:val="00C4683E"/>
    <w:rsid w:val="00C4699F"/>
    <w:rsid w:val="00C46DA3"/>
    <w:rsid w:val="00C471C1"/>
    <w:rsid w:val="00C47A7B"/>
    <w:rsid w:val="00C507CE"/>
    <w:rsid w:val="00C50846"/>
    <w:rsid w:val="00C50922"/>
    <w:rsid w:val="00C514BE"/>
    <w:rsid w:val="00C515FD"/>
    <w:rsid w:val="00C51615"/>
    <w:rsid w:val="00C51830"/>
    <w:rsid w:val="00C520AC"/>
    <w:rsid w:val="00C522D4"/>
    <w:rsid w:val="00C52333"/>
    <w:rsid w:val="00C52818"/>
    <w:rsid w:val="00C52997"/>
    <w:rsid w:val="00C52E0E"/>
    <w:rsid w:val="00C531CD"/>
    <w:rsid w:val="00C53D0C"/>
    <w:rsid w:val="00C545E3"/>
    <w:rsid w:val="00C54DE5"/>
    <w:rsid w:val="00C54F83"/>
    <w:rsid w:val="00C554EC"/>
    <w:rsid w:val="00C55B87"/>
    <w:rsid w:val="00C56898"/>
    <w:rsid w:val="00C56CE7"/>
    <w:rsid w:val="00C609B9"/>
    <w:rsid w:val="00C61D47"/>
    <w:rsid w:val="00C61FC6"/>
    <w:rsid w:val="00C62417"/>
    <w:rsid w:val="00C6295E"/>
    <w:rsid w:val="00C634D3"/>
    <w:rsid w:val="00C63A2E"/>
    <w:rsid w:val="00C6455C"/>
    <w:rsid w:val="00C64DF2"/>
    <w:rsid w:val="00C652C2"/>
    <w:rsid w:val="00C65865"/>
    <w:rsid w:val="00C65E78"/>
    <w:rsid w:val="00C66C50"/>
    <w:rsid w:val="00C677F6"/>
    <w:rsid w:val="00C6790E"/>
    <w:rsid w:val="00C701C0"/>
    <w:rsid w:val="00C70A5C"/>
    <w:rsid w:val="00C70EFC"/>
    <w:rsid w:val="00C713A0"/>
    <w:rsid w:val="00C716BE"/>
    <w:rsid w:val="00C7175C"/>
    <w:rsid w:val="00C71990"/>
    <w:rsid w:val="00C71F24"/>
    <w:rsid w:val="00C7219A"/>
    <w:rsid w:val="00C728F5"/>
    <w:rsid w:val="00C72B56"/>
    <w:rsid w:val="00C72CCF"/>
    <w:rsid w:val="00C72D13"/>
    <w:rsid w:val="00C72D1F"/>
    <w:rsid w:val="00C736D1"/>
    <w:rsid w:val="00C73914"/>
    <w:rsid w:val="00C73FAB"/>
    <w:rsid w:val="00C74E4C"/>
    <w:rsid w:val="00C754D1"/>
    <w:rsid w:val="00C75913"/>
    <w:rsid w:val="00C75940"/>
    <w:rsid w:val="00C75975"/>
    <w:rsid w:val="00C759FC"/>
    <w:rsid w:val="00C7796B"/>
    <w:rsid w:val="00C77B36"/>
    <w:rsid w:val="00C815A4"/>
    <w:rsid w:val="00C817E2"/>
    <w:rsid w:val="00C81A8C"/>
    <w:rsid w:val="00C82C05"/>
    <w:rsid w:val="00C830D5"/>
    <w:rsid w:val="00C83583"/>
    <w:rsid w:val="00C83733"/>
    <w:rsid w:val="00C841DA"/>
    <w:rsid w:val="00C84357"/>
    <w:rsid w:val="00C84626"/>
    <w:rsid w:val="00C84F44"/>
    <w:rsid w:val="00C8535B"/>
    <w:rsid w:val="00C85532"/>
    <w:rsid w:val="00C8580B"/>
    <w:rsid w:val="00C85EA0"/>
    <w:rsid w:val="00C86135"/>
    <w:rsid w:val="00C8642C"/>
    <w:rsid w:val="00C87265"/>
    <w:rsid w:val="00C901AD"/>
    <w:rsid w:val="00C90BF6"/>
    <w:rsid w:val="00C91147"/>
    <w:rsid w:val="00C9159E"/>
    <w:rsid w:val="00C9198E"/>
    <w:rsid w:val="00C91D1B"/>
    <w:rsid w:val="00C92D7D"/>
    <w:rsid w:val="00C93647"/>
    <w:rsid w:val="00C93827"/>
    <w:rsid w:val="00C93A67"/>
    <w:rsid w:val="00C93E8D"/>
    <w:rsid w:val="00C94A6D"/>
    <w:rsid w:val="00C94CA4"/>
    <w:rsid w:val="00C953FF"/>
    <w:rsid w:val="00C9586F"/>
    <w:rsid w:val="00C95C05"/>
    <w:rsid w:val="00C96671"/>
    <w:rsid w:val="00C9679D"/>
    <w:rsid w:val="00C96848"/>
    <w:rsid w:val="00C974B5"/>
    <w:rsid w:val="00C97A1F"/>
    <w:rsid w:val="00CA00E5"/>
    <w:rsid w:val="00CA0861"/>
    <w:rsid w:val="00CA109D"/>
    <w:rsid w:val="00CA2530"/>
    <w:rsid w:val="00CA2F42"/>
    <w:rsid w:val="00CA3D75"/>
    <w:rsid w:val="00CA3D7E"/>
    <w:rsid w:val="00CA4182"/>
    <w:rsid w:val="00CA43D7"/>
    <w:rsid w:val="00CA44FB"/>
    <w:rsid w:val="00CA4A23"/>
    <w:rsid w:val="00CA4CB9"/>
    <w:rsid w:val="00CA585F"/>
    <w:rsid w:val="00CA5C9C"/>
    <w:rsid w:val="00CA60D9"/>
    <w:rsid w:val="00CA6B59"/>
    <w:rsid w:val="00CA767D"/>
    <w:rsid w:val="00CA7DF9"/>
    <w:rsid w:val="00CA7FAD"/>
    <w:rsid w:val="00CB0305"/>
    <w:rsid w:val="00CB22CB"/>
    <w:rsid w:val="00CB280F"/>
    <w:rsid w:val="00CB345F"/>
    <w:rsid w:val="00CB36E0"/>
    <w:rsid w:val="00CB4763"/>
    <w:rsid w:val="00CB4973"/>
    <w:rsid w:val="00CB4D98"/>
    <w:rsid w:val="00CB5875"/>
    <w:rsid w:val="00CB60DA"/>
    <w:rsid w:val="00CC06AE"/>
    <w:rsid w:val="00CC0946"/>
    <w:rsid w:val="00CC0D86"/>
    <w:rsid w:val="00CC10B0"/>
    <w:rsid w:val="00CC15DC"/>
    <w:rsid w:val="00CC201B"/>
    <w:rsid w:val="00CC2164"/>
    <w:rsid w:val="00CC31D2"/>
    <w:rsid w:val="00CC4994"/>
    <w:rsid w:val="00CC4CBF"/>
    <w:rsid w:val="00CC50CE"/>
    <w:rsid w:val="00CC538D"/>
    <w:rsid w:val="00CC63FB"/>
    <w:rsid w:val="00CC6764"/>
    <w:rsid w:val="00CC67E4"/>
    <w:rsid w:val="00CC6C19"/>
    <w:rsid w:val="00CC6D14"/>
    <w:rsid w:val="00CC76F6"/>
    <w:rsid w:val="00CC7C30"/>
    <w:rsid w:val="00CC7E3D"/>
    <w:rsid w:val="00CD062A"/>
    <w:rsid w:val="00CD0633"/>
    <w:rsid w:val="00CD1E5A"/>
    <w:rsid w:val="00CD1F41"/>
    <w:rsid w:val="00CD2E07"/>
    <w:rsid w:val="00CD362F"/>
    <w:rsid w:val="00CD44AB"/>
    <w:rsid w:val="00CD46D8"/>
    <w:rsid w:val="00CD4E65"/>
    <w:rsid w:val="00CD5391"/>
    <w:rsid w:val="00CD53DA"/>
    <w:rsid w:val="00CD5A35"/>
    <w:rsid w:val="00CE005D"/>
    <w:rsid w:val="00CE1690"/>
    <w:rsid w:val="00CE1BEA"/>
    <w:rsid w:val="00CE1E66"/>
    <w:rsid w:val="00CE24E3"/>
    <w:rsid w:val="00CE27CD"/>
    <w:rsid w:val="00CE3B13"/>
    <w:rsid w:val="00CE3F55"/>
    <w:rsid w:val="00CE42DE"/>
    <w:rsid w:val="00CE46C8"/>
    <w:rsid w:val="00CE4744"/>
    <w:rsid w:val="00CE47DC"/>
    <w:rsid w:val="00CE4EE0"/>
    <w:rsid w:val="00CE605B"/>
    <w:rsid w:val="00CE61C9"/>
    <w:rsid w:val="00CE66A2"/>
    <w:rsid w:val="00CE6941"/>
    <w:rsid w:val="00CE6EDC"/>
    <w:rsid w:val="00CE6F95"/>
    <w:rsid w:val="00CE7127"/>
    <w:rsid w:val="00CE7441"/>
    <w:rsid w:val="00CE74E9"/>
    <w:rsid w:val="00CE7AE2"/>
    <w:rsid w:val="00CF0AD0"/>
    <w:rsid w:val="00CF0F48"/>
    <w:rsid w:val="00CF1367"/>
    <w:rsid w:val="00CF159C"/>
    <w:rsid w:val="00CF15AD"/>
    <w:rsid w:val="00CF16B9"/>
    <w:rsid w:val="00CF275E"/>
    <w:rsid w:val="00CF2807"/>
    <w:rsid w:val="00CF39B9"/>
    <w:rsid w:val="00CF3AD8"/>
    <w:rsid w:val="00CF3B06"/>
    <w:rsid w:val="00CF48A6"/>
    <w:rsid w:val="00CF5833"/>
    <w:rsid w:val="00CF599A"/>
    <w:rsid w:val="00CF6023"/>
    <w:rsid w:val="00CF71DC"/>
    <w:rsid w:val="00CF7FC1"/>
    <w:rsid w:val="00D00537"/>
    <w:rsid w:val="00D0073D"/>
    <w:rsid w:val="00D0094B"/>
    <w:rsid w:val="00D00F4C"/>
    <w:rsid w:val="00D0108C"/>
    <w:rsid w:val="00D01CA4"/>
    <w:rsid w:val="00D025D4"/>
    <w:rsid w:val="00D02779"/>
    <w:rsid w:val="00D0282B"/>
    <w:rsid w:val="00D02B73"/>
    <w:rsid w:val="00D040B0"/>
    <w:rsid w:val="00D04114"/>
    <w:rsid w:val="00D04133"/>
    <w:rsid w:val="00D0420B"/>
    <w:rsid w:val="00D049EE"/>
    <w:rsid w:val="00D05486"/>
    <w:rsid w:val="00D05B43"/>
    <w:rsid w:val="00D06043"/>
    <w:rsid w:val="00D065D8"/>
    <w:rsid w:val="00D06631"/>
    <w:rsid w:val="00D0682A"/>
    <w:rsid w:val="00D0693B"/>
    <w:rsid w:val="00D07282"/>
    <w:rsid w:val="00D1054F"/>
    <w:rsid w:val="00D107E6"/>
    <w:rsid w:val="00D10C6D"/>
    <w:rsid w:val="00D10F2A"/>
    <w:rsid w:val="00D1215A"/>
    <w:rsid w:val="00D126B1"/>
    <w:rsid w:val="00D12D68"/>
    <w:rsid w:val="00D131AD"/>
    <w:rsid w:val="00D13D68"/>
    <w:rsid w:val="00D143B3"/>
    <w:rsid w:val="00D16665"/>
    <w:rsid w:val="00D16CF4"/>
    <w:rsid w:val="00D16D13"/>
    <w:rsid w:val="00D17059"/>
    <w:rsid w:val="00D17401"/>
    <w:rsid w:val="00D1796B"/>
    <w:rsid w:val="00D20079"/>
    <w:rsid w:val="00D20082"/>
    <w:rsid w:val="00D2013D"/>
    <w:rsid w:val="00D20572"/>
    <w:rsid w:val="00D2076F"/>
    <w:rsid w:val="00D20BAC"/>
    <w:rsid w:val="00D210FF"/>
    <w:rsid w:val="00D216F8"/>
    <w:rsid w:val="00D21BA6"/>
    <w:rsid w:val="00D21E17"/>
    <w:rsid w:val="00D2355B"/>
    <w:rsid w:val="00D23572"/>
    <w:rsid w:val="00D240C6"/>
    <w:rsid w:val="00D24355"/>
    <w:rsid w:val="00D246F3"/>
    <w:rsid w:val="00D24A62"/>
    <w:rsid w:val="00D25727"/>
    <w:rsid w:val="00D25DAF"/>
    <w:rsid w:val="00D269DE"/>
    <w:rsid w:val="00D26CF4"/>
    <w:rsid w:val="00D3174F"/>
    <w:rsid w:val="00D31ADB"/>
    <w:rsid w:val="00D321B1"/>
    <w:rsid w:val="00D32B92"/>
    <w:rsid w:val="00D32EE0"/>
    <w:rsid w:val="00D3386F"/>
    <w:rsid w:val="00D33C7C"/>
    <w:rsid w:val="00D33E25"/>
    <w:rsid w:val="00D34082"/>
    <w:rsid w:val="00D34098"/>
    <w:rsid w:val="00D344E7"/>
    <w:rsid w:val="00D34520"/>
    <w:rsid w:val="00D35205"/>
    <w:rsid w:val="00D35D16"/>
    <w:rsid w:val="00D35F02"/>
    <w:rsid w:val="00D3662A"/>
    <w:rsid w:val="00D36868"/>
    <w:rsid w:val="00D36A1A"/>
    <w:rsid w:val="00D36A3E"/>
    <w:rsid w:val="00D36BCA"/>
    <w:rsid w:val="00D40DF7"/>
    <w:rsid w:val="00D41761"/>
    <w:rsid w:val="00D41C5D"/>
    <w:rsid w:val="00D41EE2"/>
    <w:rsid w:val="00D42450"/>
    <w:rsid w:val="00D427B3"/>
    <w:rsid w:val="00D428E7"/>
    <w:rsid w:val="00D4295B"/>
    <w:rsid w:val="00D42AAD"/>
    <w:rsid w:val="00D42C55"/>
    <w:rsid w:val="00D42D59"/>
    <w:rsid w:val="00D43377"/>
    <w:rsid w:val="00D43C24"/>
    <w:rsid w:val="00D45165"/>
    <w:rsid w:val="00D46ABE"/>
    <w:rsid w:val="00D46B29"/>
    <w:rsid w:val="00D46F6B"/>
    <w:rsid w:val="00D470DE"/>
    <w:rsid w:val="00D47417"/>
    <w:rsid w:val="00D476AC"/>
    <w:rsid w:val="00D47D36"/>
    <w:rsid w:val="00D47D6D"/>
    <w:rsid w:val="00D501AD"/>
    <w:rsid w:val="00D5092B"/>
    <w:rsid w:val="00D50EE7"/>
    <w:rsid w:val="00D525F6"/>
    <w:rsid w:val="00D5289F"/>
    <w:rsid w:val="00D544C7"/>
    <w:rsid w:val="00D5547D"/>
    <w:rsid w:val="00D55BBF"/>
    <w:rsid w:val="00D55E07"/>
    <w:rsid w:val="00D55EAA"/>
    <w:rsid w:val="00D56306"/>
    <w:rsid w:val="00D566B1"/>
    <w:rsid w:val="00D56782"/>
    <w:rsid w:val="00D56EC4"/>
    <w:rsid w:val="00D571CD"/>
    <w:rsid w:val="00D57BE1"/>
    <w:rsid w:val="00D608C2"/>
    <w:rsid w:val="00D60A7A"/>
    <w:rsid w:val="00D614C9"/>
    <w:rsid w:val="00D615C5"/>
    <w:rsid w:val="00D6241C"/>
    <w:rsid w:val="00D62834"/>
    <w:rsid w:val="00D6386F"/>
    <w:rsid w:val="00D6399A"/>
    <w:rsid w:val="00D640FD"/>
    <w:rsid w:val="00D644F0"/>
    <w:rsid w:val="00D64FDA"/>
    <w:rsid w:val="00D650B1"/>
    <w:rsid w:val="00D656F7"/>
    <w:rsid w:val="00D65C49"/>
    <w:rsid w:val="00D65D19"/>
    <w:rsid w:val="00D66E71"/>
    <w:rsid w:val="00D67257"/>
    <w:rsid w:val="00D67798"/>
    <w:rsid w:val="00D67AF0"/>
    <w:rsid w:val="00D67E26"/>
    <w:rsid w:val="00D67E6A"/>
    <w:rsid w:val="00D711C9"/>
    <w:rsid w:val="00D71D5D"/>
    <w:rsid w:val="00D720C8"/>
    <w:rsid w:val="00D74365"/>
    <w:rsid w:val="00D7534E"/>
    <w:rsid w:val="00D7597B"/>
    <w:rsid w:val="00D75DF1"/>
    <w:rsid w:val="00D773EC"/>
    <w:rsid w:val="00D77EB0"/>
    <w:rsid w:val="00D7B377"/>
    <w:rsid w:val="00D80056"/>
    <w:rsid w:val="00D80317"/>
    <w:rsid w:val="00D80A2F"/>
    <w:rsid w:val="00D811D5"/>
    <w:rsid w:val="00D815A2"/>
    <w:rsid w:val="00D8171D"/>
    <w:rsid w:val="00D81D44"/>
    <w:rsid w:val="00D81EF5"/>
    <w:rsid w:val="00D825A3"/>
    <w:rsid w:val="00D82C6F"/>
    <w:rsid w:val="00D833C7"/>
    <w:rsid w:val="00D83CD3"/>
    <w:rsid w:val="00D84428"/>
    <w:rsid w:val="00D84A9C"/>
    <w:rsid w:val="00D84C82"/>
    <w:rsid w:val="00D85052"/>
    <w:rsid w:val="00D8707C"/>
    <w:rsid w:val="00D87295"/>
    <w:rsid w:val="00D87307"/>
    <w:rsid w:val="00D8771F"/>
    <w:rsid w:val="00D87AAA"/>
    <w:rsid w:val="00D90185"/>
    <w:rsid w:val="00D90461"/>
    <w:rsid w:val="00D91659"/>
    <w:rsid w:val="00D919C1"/>
    <w:rsid w:val="00D9246C"/>
    <w:rsid w:val="00D9249F"/>
    <w:rsid w:val="00D941FC"/>
    <w:rsid w:val="00D9480B"/>
    <w:rsid w:val="00D94B4B"/>
    <w:rsid w:val="00D94C63"/>
    <w:rsid w:val="00D96081"/>
    <w:rsid w:val="00D963B3"/>
    <w:rsid w:val="00D97251"/>
    <w:rsid w:val="00DA02AA"/>
    <w:rsid w:val="00DA0670"/>
    <w:rsid w:val="00DA11F3"/>
    <w:rsid w:val="00DA20E6"/>
    <w:rsid w:val="00DA2338"/>
    <w:rsid w:val="00DA2B4A"/>
    <w:rsid w:val="00DA2EE4"/>
    <w:rsid w:val="00DA2EF1"/>
    <w:rsid w:val="00DA38A4"/>
    <w:rsid w:val="00DA3ADE"/>
    <w:rsid w:val="00DA3D5D"/>
    <w:rsid w:val="00DA41C3"/>
    <w:rsid w:val="00DA4417"/>
    <w:rsid w:val="00DA4CE9"/>
    <w:rsid w:val="00DA4EC7"/>
    <w:rsid w:val="00DA4FD3"/>
    <w:rsid w:val="00DA582D"/>
    <w:rsid w:val="00DA63E2"/>
    <w:rsid w:val="00DA6CAB"/>
    <w:rsid w:val="00DA6D9B"/>
    <w:rsid w:val="00DA7099"/>
    <w:rsid w:val="00DA720D"/>
    <w:rsid w:val="00DB01FA"/>
    <w:rsid w:val="00DB04C3"/>
    <w:rsid w:val="00DB0922"/>
    <w:rsid w:val="00DB0AC1"/>
    <w:rsid w:val="00DB15CE"/>
    <w:rsid w:val="00DB24AA"/>
    <w:rsid w:val="00DB2B2F"/>
    <w:rsid w:val="00DB330F"/>
    <w:rsid w:val="00DB3D30"/>
    <w:rsid w:val="00DB4092"/>
    <w:rsid w:val="00DB4C0F"/>
    <w:rsid w:val="00DB5456"/>
    <w:rsid w:val="00DB5CF2"/>
    <w:rsid w:val="00DB6686"/>
    <w:rsid w:val="00DB6B34"/>
    <w:rsid w:val="00DC0337"/>
    <w:rsid w:val="00DC0795"/>
    <w:rsid w:val="00DC0AD1"/>
    <w:rsid w:val="00DC0CDF"/>
    <w:rsid w:val="00DC0FF0"/>
    <w:rsid w:val="00DC140B"/>
    <w:rsid w:val="00DC14EB"/>
    <w:rsid w:val="00DC1BBB"/>
    <w:rsid w:val="00DC3322"/>
    <w:rsid w:val="00DC348B"/>
    <w:rsid w:val="00DC417F"/>
    <w:rsid w:val="00DC5CC2"/>
    <w:rsid w:val="00DC6251"/>
    <w:rsid w:val="00DC639F"/>
    <w:rsid w:val="00DC654B"/>
    <w:rsid w:val="00DC682B"/>
    <w:rsid w:val="00DC6DDE"/>
    <w:rsid w:val="00DC7235"/>
    <w:rsid w:val="00DC7353"/>
    <w:rsid w:val="00DC76F1"/>
    <w:rsid w:val="00DC7D36"/>
    <w:rsid w:val="00DD00F7"/>
    <w:rsid w:val="00DD1977"/>
    <w:rsid w:val="00DD27FB"/>
    <w:rsid w:val="00DD2BB6"/>
    <w:rsid w:val="00DD2F6E"/>
    <w:rsid w:val="00DD37FD"/>
    <w:rsid w:val="00DD3C8E"/>
    <w:rsid w:val="00DD3F80"/>
    <w:rsid w:val="00DD4106"/>
    <w:rsid w:val="00DD41EC"/>
    <w:rsid w:val="00DD4352"/>
    <w:rsid w:val="00DD4CDA"/>
    <w:rsid w:val="00DD51BD"/>
    <w:rsid w:val="00DD5C4C"/>
    <w:rsid w:val="00DD5CF7"/>
    <w:rsid w:val="00DD6034"/>
    <w:rsid w:val="00DD6041"/>
    <w:rsid w:val="00DD75DA"/>
    <w:rsid w:val="00DD7BD6"/>
    <w:rsid w:val="00DD7CC6"/>
    <w:rsid w:val="00DE0103"/>
    <w:rsid w:val="00DE0374"/>
    <w:rsid w:val="00DE0422"/>
    <w:rsid w:val="00DE158B"/>
    <w:rsid w:val="00DE1BF0"/>
    <w:rsid w:val="00DE1D69"/>
    <w:rsid w:val="00DE24D5"/>
    <w:rsid w:val="00DE28A2"/>
    <w:rsid w:val="00DE2A39"/>
    <w:rsid w:val="00DE2F5D"/>
    <w:rsid w:val="00DE2FC7"/>
    <w:rsid w:val="00DE301A"/>
    <w:rsid w:val="00DE3067"/>
    <w:rsid w:val="00DE35CD"/>
    <w:rsid w:val="00DE361D"/>
    <w:rsid w:val="00DE39BE"/>
    <w:rsid w:val="00DE4553"/>
    <w:rsid w:val="00DE4BD0"/>
    <w:rsid w:val="00DE4BF4"/>
    <w:rsid w:val="00DE5B3D"/>
    <w:rsid w:val="00DE5C36"/>
    <w:rsid w:val="00DE6EB6"/>
    <w:rsid w:val="00DE7516"/>
    <w:rsid w:val="00DF0261"/>
    <w:rsid w:val="00DF0920"/>
    <w:rsid w:val="00DF0BF9"/>
    <w:rsid w:val="00DF26D6"/>
    <w:rsid w:val="00DF2C04"/>
    <w:rsid w:val="00DF3D5A"/>
    <w:rsid w:val="00DF4664"/>
    <w:rsid w:val="00DF4A9F"/>
    <w:rsid w:val="00DF4CC7"/>
    <w:rsid w:val="00DF4D99"/>
    <w:rsid w:val="00DF6234"/>
    <w:rsid w:val="00DF69CC"/>
    <w:rsid w:val="00DF75AD"/>
    <w:rsid w:val="00DF7C82"/>
    <w:rsid w:val="00E00B3E"/>
    <w:rsid w:val="00E01A62"/>
    <w:rsid w:val="00E01AE3"/>
    <w:rsid w:val="00E01EA1"/>
    <w:rsid w:val="00E02B18"/>
    <w:rsid w:val="00E02DC1"/>
    <w:rsid w:val="00E038DB"/>
    <w:rsid w:val="00E043A5"/>
    <w:rsid w:val="00E049FF"/>
    <w:rsid w:val="00E04C48"/>
    <w:rsid w:val="00E058B1"/>
    <w:rsid w:val="00E06250"/>
    <w:rsid w:val="00E06668"/>
    <w:rsid w:val="00E06967"/>
    <w:rsid w:val="00E10200"/>
    <w:rsid w:val="00E11BB7"/>
    <w:rsid w:val="00E11E11"/>
    <w:rsid w:val="00E123B3"/>
    <w:rsid w:val="00E13B89"/>
    <w:rsid w:val="00E13CB4"/>
    <w:rsid w:val="00E1471D"/>
    <w:rsid w:val="00E14AFE"/>
    <w:rsid w:val="00E150BE"/>
    <w:rsid w:val="00E1528E"/>
    <w:rsid w:val="00E15B8A"/>
    <w:rsid w:val="00E16941"/>
    <w:rsid w:val="00E17363"/>
    <w:rsid w:val="00E179E1"/>
    <w:rsid w:val="00E20037"/>
    <w:rsid w:val="00E206D1"/>
    <w:rsid w:val="00E23185"/>
    <w:rsid w:val="00E23CEC"/>
    <w:rsid w:val="00E23FA9"/>
    <w:rsid w:val="00E2473F"/>
    <w:rsid w:val="00E24A29"/>
    <w:rsid w:val="00E25346"/>
    <w:rsid w:val="00E258C1"/>
    <w:rsid w:val="00E25B39"/>
    <w:rsid w:val="00E26EB4"/>
    <w:rsid w:val="00E27137"/>
    <w:rsid w:val="00E27A38"/>
    <w:rsid w:val="00E27D6C"/>
    <w:rsid w:val="00E27EDF"/>
    <w:rsid w:val="00E30344"/>
    <w:rsid w:val="00E30FC7"/>
    <w:rsid w:val="00E316ED"/>
    <w:rsid w:val="00E34B89"/>
    <w:rsid w:val="00E352A8"/>
    <w:rsid w:val="00E35923"/>
    <w:rsid w:val="00E36EFF"/>
    <w:rsid w:val="00E3707E"/>
    <w:rsid w:val="00E37612"/>
    <w:rsid w:val="00E41A78"/>
    <w:rsid w:val="00E41F97"/>
    <w:rsid w:val="00E421B0"/>
    <w:rsid w:val="00E426EA"/>
    <w:rsid w:val="00E4384C"/>
    <w:rsid w:val="00E43F42"/>
    <w:rsid w:val="00E44518"/>
    <w:rsid w:val="00E44FB1"/>
    <w:rsid w:val="00E45081"/>
    <w:rsid w:val="00E457C2"/>
    <w:rsid w:val="00E460EC"/>
    <w:rsid w:val="00E46B20"/>
    <w:rsid w:val="00E47479"/>
    <w:rsid w:val="00E50058"/>
    <w:rsid w:val="00E503A8"/>
    <w:rsid w:val="00E509AD"/>
    <w:rsid w:val="00E50AD5"/>
    <w:rsid w:val="00E50FE2"/>
    <w:rsid w:val="00E51352"/>
    <w:rsid w:val="00E5186E"/>
    <w:rsid w:val="00E51C38"/>
    <w:rsid w:val="00E521E7"/>
    <w:rsid w:val="00E526B3"/>
    <w:rsid w:val="00E53FCB"/>
    <w:rsid w:val="00E53FFF"/>
    <w:rsid w:val="00E548BB"/>
    <w:rsid w:val="00E54E17"/>
    <w:rsid w:val="00E54E70"/>
    <w:rsid w:val="00E55666"/>
    <w:rsid w:val="00E55BF8"/>
    <w:rsid w:val="00E55DBB"/>
    <w:rsid w:val="00E56FBC"/>
    <w:rsid w:val="00E6033B"/>
    <w:rsid w:val="00E6067D"/>
    <w:rsid w:val="00E61753"/>
    <w:rsid w:val="00E61CC1"/>
    <w:rsid w:val="00E61FA2"/>
    <w:rsid w:val="00E61FC7"/>
    <w:rsid w:val="00E632BB"/>
    <w:rsid w:val="00E632C6"/>
    <w:rsid w:val="00E64938"/>
    <w:rsid w:val="00E65ECE"/>
    <w:rsid w:val="00E6686C"/>
    <w:rsid w:val="00E66A23"/>
    <w:rsid w:val="00E66B06"/>
    <w:rsid w:val="00E67711"/>
    <w:rsid w:val="00E67763"/>
    <w:rsid w:val="00E704D9"/>
    <w:rsid w:val="00E7111A"/>
    <w:rsid w:val="00E71177"/>
    <w:rsid w:val="00E7152C"/>
    <w:rsid w:val="00E719B8"/>
    <w:rsid w:val="00E71E4C"/>
    <w:rsid w:val="00E72186"/>
    <w:rsid w:val="00E7242B"/>
    <w:rsid w:val="00E725B3"/>
    <w:rsid w:val="00E73A8F"/>
    <w:rsid w:val="00E73AF7"/>
    <w:rsid w:val="00E743A3"/>
    <w:rsid w:val="00E74CC7"/>
    <w:rsid w:val="00E75664"/>
    <w:rsid w:val="00E756DC"/>
    <w:rsid w:val="00E75765"/>
    <w:rsid w:val="00E75942"/>
    <w:rsid w:val="00E75C6D"/>
    <w:rsid w:val="00E75C75"/>
    <w:rsid w:val="00E75E66"/>
    <w:rsid w:val="00E75ED4"/>
    <w:rsid w:val="00E767C5"/>
    <w:rsid w:val="00E76C6C"/>
    <w:rsid w:val="00E80016"/>
    <w:rsid w:val="00E80436"/>
    <w:rsid w:val="00E819E2"/>
    <w:rsid w:val="00E81A83"/>
    <w:rsid w:val="00E8200B"/>
    <w:rsid w:val="00E82060"/>
    <w:rsid w:val="00E835B8"/>
    <w:rsid w:val="00E835FC"/>
    <w:rsid w:val="00E83E20"/>
    <w:rsid w:val="00E87EC3"/>
    <w:rsid w:val="00E90407"/>
    <w:rsid w:val="00E90479"/>
    <w:rsid w:val="00E90955"/>
    <w:rsid w:val="00E90A75"/>
    <w:rsid w:val="00E90A80"/>
    <w:rsid w:val="00E90DE7"/>
    <w:rsid w:val="00E913D6"/>
    <w:rsid w:val="00E92294"/>
    <w:rsid w:val="00E92F73"/>
    <w:rsid w:val="00E93BDB"/>
    <w:rsid w:val="00E94DE3"/>
    <w:rsid w:val="00E94F0F"/>
    <w:rsid w:val="00E95023"/>
    <w:rsid w:val="00E95E62"/>
    <w:rsid w:val="00E96B07"/>
    <w:rsid w:val="00E9708D"/>
    <w:rsid w:val="00E972E9"/>
    <w:rsid w:val="00E97C8D"/>
    <w:rsid w:val="00E97CA0"/>
    <w:rsid w:val="00E97F1C"/>
    <w:rsid w:val="00EA0068"/>
    <w:rsid w:val="00EA04A0"/>
    <w:rsid w:val="00EA0673"/>
    <w:rsid w:val="00EA0A2B"/>
    <w:rsid w:val="00EA0A45"/>
    <w:rsid w:val="00EA1301"/>
    <w:rsid w:val="00EA17E2"/>
    <w:rsid w:val="00EA2439"/>
    <w:rsid w:val="00EA2983"/>
    <w:rsid w:val="00EA2EDA"/>
    <w:rsid w:val="00EA320F"/>
    <w:rsid w:val="00EA41EB"/>
    <w:rsid w:val="00EA4485"/>
    <w:rsid w:val="00EA4517"/>
    <w:rsid w:val="00EA4548"/>
    <w:rsid w:val="00EA4880"/>
    <w:rsid w:val="00EA49F7"/>
    <w:rsid w:val="00EA4AE8"/>
    <w:rsid w:val="00EA58C5"/>
    <w:rsid w:val="00EA5AE2"/>
    <w:rsid w:val="00EA5B02"/>
    <w:rsid w:val="00EA5BB3"/>
    <w:rsid w:val="00EA5C30"/>
    <w:rsid w:val="00EA6540"/>
    <w:rsid w:val="00EA66C0"/>
    <w:rsid w:val="00EA704C"/>
    <w:rsid w:val="00EA76BD"/>
    <w:rsid w:val="00EA7A3C"/>
    <w:rsid w:val="00EA7B4C"/>
    <w:rsid w:val="00EA7C29"/>
    <w:rsid w:val="00EA7D68"/>
    <w:rsid w:val="00EB062D"/>
    <w:rsid w:val="00EB14CA"/>
    <w:rsid w:val="00EB18E3"/>
    <w:rsid w:val="00EB1CAC"/>
    <w:rsid w:val="00EB2315"/>
    <w:rsid w:val="00EB2FBA"/>
    <w:rsid w:val="00EB34D5"/>
    <w:rsid w:val="00EB395E"/>
    <w:rsid w:val="00EB3A5F"/>
    <w:rsid w:val="00EB3A65"/>
    <w:rsid w:val="00EB4008"/>
    <w:rsid w:val="00EB4217"/>
    <w:rsid w:val="00EB47B2"/>
    <w:rsid w:val="00EB661D"/>
    <w:rsid w:val="00EB6D6D"/>
    <w:rsid w:val="00EB7B7A"/>
    <w:rsid w:val="00EC048D"/>
    <w:rsid w:val="00EC09ED"/>
    <w:rsid w:val="00EC0D2C"/>
    <w:rsid w:val="00EC1B03"/>
    <w:rsid w:val="00EC26B4"/>
    <w:rsid w:val="00EC2785"/>
    <w:rsid w:val="00EC2DC6"/>
    <w:rsid w:val="00EC2F6D"/>
    <w:rsid w:val="00EC3D7D"/>
    <w:rsid w:val="00EC4860"/>
    <w:rsid w:val="00EC57B0"/>
    <w:rsid w:val="00EC5E12"/>
    <w:rsid w:val="00EC6DE2"/>
    <w:rsid w:val="00EC6FC0"/>
    <w:rsid w:val="00EC7165"/>
    <w:rsid w:val="00EC751B"/>
    <w:rsid w:val="00EC7A6D"/>
    <w:rsid w:val="00ED0110"/>
    <w:rsid w:val="00ED09BE"/>
    <w:rsid w:val="00ED0A66"/>
    <w:rsid w:val="00ED2F42"/>
    <w:rsid w:val="00ED3084"/>
    <w:rsid w:val="00ED53CC"/>
    <w:rsid w:val="00ED58FC"/>
    <w:rsid w:val="00ED5C0B"/>
    <w:rsid w:val="00ED7E43"/>
    <w:rsid w:val="00EE018A"/>
    <w:rsid w:val="00EE0326"/>
    <w:rsid w:val="00EE0645"/>
    <w:rsid w:val="00EE0D76"/>
    <w:rsid w:val="00EE20D5"/>
    <w:rsid w:val="00EE24F4"/>
    <w:rsid w:val="00EE277E"/>
    <w:rsid w:val="00EE2B85"/>
    <w:rsid w:val="00EE2C36"/>
    <w:rsid w:val="00EE2CDA"/>
    <w:rsid w:val="00EE2D49"/>
    <w:rsid w:val="00EE3451"/>
    <w:rsid w:val="00EE3AE1"/>
    <w:rsid w:val="00EE3C61"/>
    <w:rsid w:val="00EE4068"/>
    <w:rsid w:val="00EE41C7"/>
    <w:rsid w:val="00EE4532"/>
    <w:rsid w:val="00EE46A2"/>
    <w:rsid w:val="00EE4735"/>
    <w:rsid w:val="00EE5201"/>
    <w:rsid w:val="00EE58AB"/>
    <w:rsid w:val="00EE5C4F"/>
    <w:rsid w:val="00EE5E4F"/>
    <w:rsid w:val="00EE61EC"/>
    <w:rsid w:val="00EE628F"/>
    <w:rsid w:val="00EE74D5"/>
    <w:rsid w:val="00EE78D8"/>
    <w:rsid w:val="00EE7C34"/>
    <w:rsid w:val="00EE7F02"/>
    <w:rsid w:val="00EF070A"/>
    <w:rsid w:val="00EF0727"/>
    <w:rsid w:val="00EF0B71"/>
    <w:rsid w:val="00EF1334"/>
    <w:rsid w:val="00EF1DC8"/>
    <w:rsid w:val="00EF26AC"/>
    <w:rsid w:val="00EF26F6"/>
    <w:rsid w:val="00EF2B38"/>
    <w:rsid w:val="00EF312E"/>
    <w:rsid w:val="00EF336D"/>
    <w:rsid w:val="00EF3609"/>
    <w:rsid w:val="00EF3B89"/>
    <w:rsid w:val="00EF3DE6"/>
    <w:rsid w:val="00EF3EDC"/>
    <w:rsid w:val="00EF43FF"/>
    <w:rsid w:val="00EF4A2A"/>
    <w:rsid w:val="00EF4B7E"/>
    <w:rsid w:val="00EF4F38"/>
    <w:rsid w:val="00EF52BD"/>
    <w:rsid w:val="00EF5D69"/>
    <w:rsid w:val="00EF6051"/>
    <w:rsid w:val="00EF7648"/>
    <w:rsid w:val="00EF7AAF"/>
    <w:rsid w:val="00EF7D32"/>
    <w:rsid w:val="00F00732"/>
    <w:rsid w:val="00F00A9A"/>
    <w:rsid w:val="00F02034"/>
    <w:rsid w:val="00F0252B"/>
    <w:rsid w:val="00F02A25"/>
    <w:rsid w:val="00F02D5F"/>
    <w:rsid w:val="00F04641"/>
    <w:rsid w:val="00F04885"/>
    <w:rsid w:val="00F06816"/>
    <w:rsid w:val="00F06CF5"/>
    <w:rsid w:val="00F10135"/>
    <w:rsid w:val="00F111D1"/>
    <w:rsid w:val="00F11E6B"/>
    <w:rsid w:val="00F11E86"/>
    <w:rsid w:val="00F12134"/>
    <w:rsid w:val="00F124CD"/>
    <w:rsid w:val="00F124FE"/>
    <w:rsid w:val="00F12B7C"/>
    <w:rsid w:val="00F13FD5"/>
    <w:rsid w:val="00F152E1"/>
    <w:rsid w:val="00F15C89"/>
    <w:rsid w:val="00F165DD"/>
    <w:rsid w:val="00F177BF"/>
    <w:rsid w:val="00F212BF"/>
    <w:rsid w:val="00F2136A"/>
    <w:rsid w:val="00F21389"/>
    <w:rsid w:val="00F213D1"/>
    <w:rsid w:val="00F21BAC"/>
    <w:rsid w:val="00F22622"/>
    <w:rsid w:val="00F22C56"/>
    <w:rsid w:val="00F238F8"/>
    <w:rsid w:val="00F23C2F"/>
    <w:rsid w:val="00F240E2"/>
    <w:rsid w:val="00F24259"/>
    <w:rsid w:val="00F2442C"/>
    <w:rsid w:val="00F24451"/>
    <w:rsid w:val="00F251A7"/>
    <w:rsid w:val="00F25F61"/>
    <w:rsid w:val="00F26BA4"/>
    <w:rsid w:val="00F2733A"/>
    <w:rsid w:val="00F27419"/>
    <w:rsid w:val="00F3049F"/>
    <w:rsid w:val="00F30D61"/>
    <w:rsid w:val="00F31278"/>
    <w:rsid w:val="00F31CCF"/>
    <w:rsid w:val="00F31DAA"/>
    <w:rsid w:val="00F323B8"/>
    <w:rsid w:val="00F3272B"/>
    <w:rsid w:val="00F329BC"/>
    <w:rsid w:val="00F32BC8"/>
    <w:rsid w:val="00F33253"/>
    <w:rsid w:val="00F3425F"/>
    <w:rsid w:val="00F3558F"/>
    <w:rsid w:val="00F3620E"/>
    <w:rsid w:val="00F366CD"/>
    <w:rsid w:val="00F374AF"/>
    <w:rsid w:val="00F37A5E"/>
    <w:rsid w:val="00F402D9"/>
    <w:rsid w:val="00F40F40"/>
    <w:rsid w:val="00F41308"/>
    <w:rsid w:val="00F4172D"/>
    <w:rsid w:val="00F41FB5"/>
    <w:rsid w:val="00F454B2"/>
    <w:rsid w:val="00F46102"/>
    <w:rsid w:val="00F4664E"/>
    <w:rsid w:val="00F4679F"/>
    <w:rsid w:val="00F46EC2"/>
    <w:rsid w:val="00F4718F"/>
    <w:rsid w:val="00F506FC"/>
    <w:rsid w:val="00F50CE3"/>
    <w:rsid w:val="00F522FC"/>
    <w:rsid w:val="00F5234F"/>
    <w:rsid w:val="00F52980"/>
    <w:rsid w:val="00F53DEE"/>
    <w:rsid w:val="00F53F9E"/>
    <w:rsid w:val="00F540F2"/>
    <w:rsid w:val="00F54B6A"/>
    <w:rsid w:val="00F55670"/>
    <w:rsid w:val="00F5615E"/>
    <w:rsid w:val="00F565FD"/>
    <w:rsid w:val="00F56AEC"/>
    <w:rsid w:val="00F571F2"/>
    <w:rsid w:val="00F57601"/>
    <w:rsid w:val="00F600A7"/>
    <w:rsid w:val="00F60564"/>
    <w:rsid w:val="00F60644"/>
    <w:rsid w:val="00F606ED"/>
    <w:rsid w:val="00F6131C"/>
    <w:rsid w:val="00F61FAA"/>
    <w:rsid w:val="00F62A7D"/>
    <w:rsid w:val="00F62C38"/>
    <w:rsid w:val="00F63D44"/>
    <w:rsid w:val="00F640CC"/>
    <w:rsid w:val="00F642D0"/>
    <w:rsid w:val="00F644BE"/>
    <w:rsid w:val="00F64666"/>
    <w:rsid w:val="00F65262"/>
    <w:rsid w:val="00F6535F"/>
    <w:rsid w:val="00F655A2"/>
    <w:rsid w:val="00F656F2"/>
    <w:rsid w:val="00F65981"/>
    <w:rsid w:val="00F65D2C"/>
    <w:rsid w:val="00F65D9D"/>
    <w:rsid w:val="00F67D17"/>
    <w:rsid w:val="00F7091A"/>
    <w:rsid w:val="00F719F7"/>
    <w:rsid w:val="00F72039"/>
    <w:rsid w:val="00F729F7"/>
    <w:rsid w:val="00F73A34"/>
    <w:rsid w:val="00F74B09"/>
    <w:rsid w:val="00F750B0"/>
    <w:rsid w:val="00F75697"/>
    <w:rsid w:val="00F767A7"/>
    <w:rsid w:val="00F767C1"/>
    <w:rsid w:val="00F76897"/>
    <w:rsid w:val="00F769AC"/>
    <w:rsid w:val="00F76E87"/>
    <w:rsid w:val="00F800A5"/>
    <w:rsid w:val="00F8071E"/>
    <w:rsid w:val="00F8097A"/>
    <w:rsid w:val="00F80C75"/>
    <w:rsid w:val="00F81350"/>
    <w:rsid w:val="00F81CDA"/>
    <w:rsid w:val="00F81E9E"/>
    <w:rsid w:val="00F82E1D"/>
    <w:rsid w:val="00F83571"/>
    <w:rsid w:val="00F84695"/>
    <w:rsid w:val="00F84893"/>
    <w:rsid w:val="00F8497F"/>
    <w:rsid w:val="00F8538F"/>
    <w:rsid w:val="00F8554E"/>
    <w:rsid w:val="00F855FA"/>
    <w:rsid w:val="00F857E9"/>
    <w:rsid w:val="00F85A7A"/>
    <w:rsid w:val="00F85C82"/>
    <w:rsid w:val="00F85D6E"/>
    <w:rsid w:val="00F86562"/>
    <w:rsid w:val="00F87B5A"/>
    <w:rsid w:val="00F90312"/>
    <w:rsid w:val="00F90E70"/>
    <w:rsid w:val="00F91613"/>
    <w:rsid w:val="00F9261A"/>
    <w:rsid w:val="00F92C25"/>
    <w:rsid w:val="00F92C79"/>
    <w:rsid w:val="00F944F6"/>
    <w:rsid w:val="00F94954"/>
    <w:rsid w:val="00F94D06"/>
    <w:rsid w:val="00F94E61"/>
    <w:rsid w:val="00F955DC"/>
    <w:rsid w:val="00F956DC"/>
    <w:rsid w:val="00F966B4"/>
    <w:rsid w:val="00F96E18"/>
    <w:rsid w:val="00F97984"/>
    <w:rsid w:val="00F97F72"/>
    <w:rsid w:val="00FA0EE0"/>
    <w:rsid w:val="00FA1607"/>
    <w:rsid w:val="00FA169E"/>
    <w:rsid w:val="00FA34C4"/>
    <w:rsid w:val="00FA5210"/>
    <w:rsid w:val="00FA55F4"/>
    <w:rsid w:val="00FA57CC"/>
    <w:rsid w:val="00FA589D"/>
    <w:rsid w:val="00FA5ABD"/>
    <w:rsid w:val="00FA5E3C"/>
    <w:rsid w:val="00FA745F"/>
    <w:rsid w:val="00FA77C0"/>
    <w:rsid w:val="00FA7F88"/>
    <w:rsid w:val="00FB0363"/>
    <w:rsid w:val="00FB1B09"/>
    <w:rsid w:val="00FB1E36"/>
    <w:rsid w:val="00FB1F50"/>
    <w:rsid w:val="00FB22EA"/>
    <w:rsid w:val="00FB24F8"/>
    <w:rsid w:val="00FB2BB7"/>
    <w:rsid w:val="00FB3BCD"/>
    <w:rsid w:val="00FB3E97"/>
    <w:rsid w:val="00FB4478"/>
    <w:rsid w:val="00FB48F7"/>
    <w:rsid w:val="00FB4D4D"/>
    <w:rsid w:val="00FB4E91"/>
    <w:rsid w:val="00FB4EBA"/>
    <w:rsid w:val="00FB53A3"/>
    <w:rsid w:val="00FB5BEF"/>
    <w:rsid w:val="00FB5DC1"/>
    <w:rsid w:val="00FB65F1"/>
    <w:rsid w:val="00FB79C9"/>
    <w:rsid w:val="00FB7E9B"/>
    <w:rsid w:val="00FC0037"/>
    <w:rsid w:val="00FC005D"/>
    <w:rsid w:val="00FC0615"/>
    <w:rsid w:val="00FC0AE5"/>
    <w:rsid w:val="00FC0BFF"/>
    <w:rsid w:val="00FC116B"/>
    <w:rsid w:val="00FC1A9A"/>
    <w:rsid w:val="00FC1CF3"/>
    <w:rsid w:val="00FC1D5B"/>
    <w:rsid w:val="00FC2611"/>
    <w:rsid w:val="00FC2C36"/>
    <w:rsid w:val="00FC2C51"/>
    <w:rsid w:val="00FC2D08"/>
    <w:rsid w:val="00FC2D18"/>
    <w:rsid w:val="00FC36B6"/>
    <w:rsid w:val="00FC3FFC"/>
    <w:rsid w:val="00FC4622"/>
    <w:rsid w:val="00FC4DC6"/>
    <w:rsid w:val="00FC4EBB"/>
    <w:rsid w:val="00FC5668"/>
    <w:rsid w:val="00FC62FE"/>
    <w:rsid w:val="00FC689A"/>
    <w:rsid w:val="00FC6B1B"/>
    <w:rsid w:val="00FC6DCA"/>
    <w:rsid w:val="00FC6F24"/>
    <w:rsid w:val="00FC710A"/>
    <w:rsid w:val="00FC7530"/>
    <w:rsid w:val="00FC7C42"/>
    <w:rsid w:val="00FC7C5F"/>
    <w:rsid w:val="00FC7EE4"/>
    <w:rsid w:val="00FD0197"/>
    <w:rsid w:val="00FD1364"/>
    <w:rsid w:val="00FD1F4A"/>
    <w:rsid w:val="00FD21E7"/>
    <w:rsid w:val="00FD329A"/>
    <w:rsid w:val="00FD3F4F"/>
    <w:rsid w:val="00FD4065"/>
    <w:rsid w:val="00FD4295"/>
    <w:rsid w:val="00FD42F0"/>
    <w:rsid w:val="00FD4DA8"/>
    <w:rsid w:val="00FD4F55"/>
    <w:rsid w:val="00FD573E"/>
    <w:rsid w:val="00FD57C6"/>
    <w:rsid w:val="00FD647B"/>
    <w:rsid w:val="00FD6C60"/>
    <w:rsid w:val="00FD6E6E"/>
    <w:rsid w:val="00FD7038"/>
    <w:rsid w:val="00FE06DC"/>
    <w:rsid w:val="00FE0A80"/>
    <w:rsid w:val="00FE0C0F"/>
    <w:rsid w:val="00FE0C6E"/>
    <w:rsid w:val="00FE1053"/>
    <w:rsid w:val="00FE2127"/>
    <w:rsid w:val="00FE29FB"/>
    <w:rsid w:val="00FE2D4A"/>
    <w:rsid w:val="00FE30A0"/>
    <w:rsid w:val="00FE32A4"/>
    <w:rsid w:val="00FE43EB"/>
    <w:rsid w:val="00FE4AF8"/>
    <w:rsid w:val="00FE4BDD"/>
    <w:rsid w:val="00FE6128"/>
    <w:rsid w:val="00FE63B5"/>
    <w:rsid w:val="00FE64E7"/>
    <w:rsid w:val="00FE6D4F"/>
    <w:rsid w:val="00FE79DD"/>
    <w:rsid w:val="00FE79F8"/>
    <w:rsid w:val="00FE7AE5"/>
    <w:rsid w:val="00FE7E42"/>
    <w:rsid w:val="00FF1281"/>
    <w:rsid w:val="00FF185E"/>
    <w:rsid w:val="00FF193A"/>
    <w:rsid w:val="00FF2E82"/>
    <w:rsid w:val="00FF2F66"/>
    <w:rsid w:val="00FF31D8"/>
    <w:rsid w:val="00FF3651"/>
    <w:rsid w:val="00FF4106"/>
    <w:rsid w:val="00FF4CEE"/>
    <w:rsid w:val="00FF50BA"/>
    <w:rsid w:val="00FF5685"/>
    <w:rsid w:val="00FF6454"/>
    <w:rsid w:val="00FF7982"/>
    <w:rsid w:val="00FF7B7D"/>
    <w:rsid w:val="00FF7D11"/>
    <w:rsid w:val="010A0B98"/>
    <w:rsid w:val="010A22E3"/>
    <w:rsid w:val="014E5514"/>
    <w:rsid w:val="01CCD052"/>
    <w:rsid w:val="0221597B"/>
    <w:rsid w:val="024F81CF"/>
    <w:rsid w:val="0262B60A"/>
    <w:rsid w:val="02C3E82C"/>
    <w:rsid w:val="02C3F3A2"/>
    <w:rsid w:val="02C7B6DD"/>
    <w:rsid w:val="02CB0D9A"/>
    <w:rsid w:val="02CC879C"/>
    <w:rsid w:val="02E349EE"/>
    <w:rsid w:val="02E986E0"/>
    <w:rsid w:val="0313DFEE"/>
    <w:rsid w:val="0320057F"/>
    <w:rsid w:val="032D0BD2"/>
    <w:rsid w:val="03552E29"/>
    <w:rsid w:val="03679F8E"/>
    <w:rsid w:val="039C14F4"/>
    <w:rsid w:val="039F3065"/>
    <w:rsid w:val="03C6EEAE"/>
    <w:rsid w:val="03C9F344"/>
    <w:rsid w:val="03E542E4"/>
    <w:rsid w:val="03EE17B0"/>
    <w:rsid w:val="0412B61B"/>
    <w:rsid w:val="0433AE6A"/>
    <w:rsid w:val="0434E808"/>
    <w:rsid w:val="044EF7F7"/>
    <w:rsid w:val="045FB88D"/>
    <w:rsid w:val="046C5C8E"/>
    <w:rsid w:val="0485C8EF"/>
    <w:rsid w:val="049D62E3"/>
    <w:rsid w:val="04AA8D8D"/>
    <w:rsid w:val="04B2CDDD"/>
    <w:rsid w:val="04CC96DA"/>
    <w:rsid w:val="04D33467"/>
    <w:rsid w:val="04E2FC2D"/>
    <w:rsid w:val="04E42B1D"/>
    <w:rsid w:val="04E5C296"/>
    <w:rsid w:val="04EA5FF8"/>
    <w:rsid w:val="04F9B8FC"/>
    <w:rsid w:val="050835F2"/>
    <w:rsid w:val="050854B3"/>
    <w:rsid w:val="052C7341"/>
    <w:rsid w:val="056A83CF"/>
    <w:rsid w:val="057BD879"/>
    <w:rsid w:val="0587D0A5"/>
    <w:rsid w:val="059FA986"/>
    <w:rsid w:val="05FB88EE"/>
    <w:rsid w:val="06214740"/>
    <w:rsid w:val="0625EC22"/>
    <w:rsid w:val="062768CA"/>
    <w:rsid w:val="065FCDB0"/>
    <w:rsid w:val="06668DE9"/>
    <w:rsid w:val="0666B529"/>
    <w:rsid w:val="067EF0FC"/>
    <w:rsid w:val="06946925"/>
    <w:rsid w:val="06B0EDF9"/>
    <w:rsid w:val="06B94C4E"/>
    <w:rsid w:val="06DB8749"/>
    <w:rsid w:val="072827A3"/>
    <w:rsid w:val="073546C4"/>
    <w:rsid w:val="07584C15"/>
    <w:rsid w:val="075FCD7E"/>
    <w:rsid w:val="07784395"/>
    <w:rsid w:val="078246FE"/>
    <w:rsid w:val="07A919C2"/>
    <w:rsid w:val="07EB898E"/>
    <w:rsid w:val="07F4AE52"/>
    <w:rsid w:val="08086D3B"/>
    <w:rsid w:val="0811F13B"/>
    <w:rsid w:val="08228142"/>
    <w:rsid w:val="08280F80"/>
    <w:rsid w:val="083C6704"/>
    <w:rsid w:val="08610D9A"/>
    <w:rsid w:val="08C3C4F5"/>
    <w:rsid w:val="08E2CFC3"/>
    <w:rsid w:val="08E8C53A"/>
    <w:rsid w:val="090EA8C0"/>
    <w:rsid w:val="090F35CD"/>
    <w:rsid w:val="0917F336"/>
    <w:rsid w:val="091AF3D5"/>
    <w:rsid w:val="093BB5CA"/>
    <w:rsid w:val="094280A1"/>
    <w:rsid w:val="09630AC1"/>
    <w:rsid w:val="0977BEC3"/>
    <w:rsid w:val="09A4176A"/>
    <w:rsid w:val="09ADA360"/>
    <w:rsid w:val="09B6C449"/>
    <w:rsid w:val="09C27D28"/>
    <w:rsid w:val="09E7EA01"/>
    <w:rsid w:val="09EB94C6"/>
    <w:rsid w:val="09EDA0E5"/>
    <w:rsid w:val="0A067BE3"/>
    <w:rsid w:val="0A0B0795"/>
    <w:rsid w:val="0A308D9D"/>
    <w:rsid w:val="0A693C9E"/>
    <w:rsid w:val="0A8D9EFA"/>
    <w:rsid w:val="0AAD0A50"/>
    <w:rsid w:val="0AC52C0D"/>
    <w:rsid w:val="0ACEDCA2"/>
    <w:rsid w:val="0AD6E797"/>
    <w:rsid w:val="0AE99454"/>
    <w:rsid w:val="0AEFAD1D"/>
    <w:rsid w:val="0B08AA4D"/>
    <w:rsid w:val="0B1C6327"/>
    <w:rsid w:val="0B22BAD8"/>
    <w:rsid w:val="0B2B347C"/>
    <w:rsid w:val="0B3293DA"/>
    <w:rsid w:val="0B493766"/>
    <w:rsid w:val="0B862297"/>
    <w:rsid w:val="0B9D1686"/>
    <w:rsid w:val="0BB5225A"/>
    <w:rsid w:val="0BDA63E9"/>
    <w:rsid w:val="0BE7E86D"/>
    <w:rsid w:val="0C04120E"/>
    <w:rsid w:val="0C2349C2"/>
    <w:rsid w:val="0C595857"/>
    <w:rsid w:val="0C6031CB"/>
    <w:rsid w:val="0C9B2116"/>
    <w:rsid w:val="0CA93019"/>
    <w:rsid w:val="0CAF5FE1"/>
    <w:rsid w:val="0CC3F6D2"/>
    <w:rsid w:val="0CC88A9D"/>
    <w:rsid w:val="0CE53C4A"/>
    <w:rsid w:val="0CE8A729"/>
    <w:rsid w:val="0CF96C9A"/>
    <w:rsid w:val="0D35825E"/>
    <w:rsid w:val="0D587D74"/>
    <w:rsid w:val="0D6F9C15"/>
    <w:rsid w:val="0D887747"/>
    <w:rsid w:val="0D8AB9A0"/>
    <w:rsid w:val="0D9D35F8"/>
    <w:rsid w:val="0DA09895"/>
    <w:rsid w:val="0DCAAD83"/>
    <w:rsid w:val="0DD41720"/>
    <w:rsid w:val="0E17AC4E"/>
    <w:rsid w:val="0E4CE0AC"/>
    <w:rsid w:val="0E61B86E"/>
    <w:rsid w:val="0E6A400A"/>
    <w:rsid w:val="0E9297B6"/>
    <w:rsid w:val="0E93AFBF"/>
    <w:rsid w:val="0E9A13DD"/>
    <w:rsid w:val="0ECD2F64"/>
    <w:rsid w:val="0EE8C88B"/>
    <w:rsid w:val="0EFB5203"/>
    <w:rsid w:val="0F095C7B"/>
    <w:rsid w:val="0F12CEF1"/>
    <w:rsid w:val="0F130EA5"/>
    <w:rsid w:val="0F181AF6"/>
    <w:rsid w:val="0F791736"/>
    <w:rsid w:val="0F860B9F"/>
    <w:rsid w:val="0FA0D3F4"/>
    <w:rsid w:val="0FA192D8"/>
    <w:rsid w:val="0FB07139"/>
    <w:rsid w:val="0FBA93D8"/>
    <w:rsid w:val="0FBC2586"/>
    <w:rsid w:val="0FD392AD"/>
    <w:rsid w:val="0FE13CF6"/>
    <w:rsid w:val="0FF9F21C"/>
    <w:rsid w:val="100578F3"/>
    <w:rsid w:val="1006442F"/>
    <w:rsid w:val="1007C07D"/>
    <w:rsid w:val="101502B0"/>
    <w:rsid w:val="1022B97C"/>
    <w:rsid w:val="102F84A7"/>
    <w:rsid w:val="1054668F"/>
    <w:rsid w:val="105FBAAB"/>
    <w:rsid w:val="106CE5C3"/>
    <w:rsid w:val="10A52CDC"/>
    <w:rsid w:val="10C5B33A"/>
    <w:rsid w:val="10D1B779"/>
    <w:rsid w:val="10EAAEE7"/>
    <w:rsid w:val="112E1CD7"/>
    <w:rsid w:val="1146291B"/>
    <w:rsid w:val="11487E8F"/>
    <w:rsid w:val="1164CF10"/>
    <w:rsid w:val="11747382"/>
    <w:rsid w:val="1184859F"/>
    <w:rsid w:val="11B1B1C1"/>
    <w:rsid w:val="11BFECA8"/>
    <w:rsid w:val="11DB77F5"/>
    <w:rsid w:val="11EF7B45"/>
    <w:rsid w:val="11F1345B"/>
    <w:rsid w:val="12182308"/>
    <w:rsid w:val="12217154"/>
    <w:rsid w:val="12594186"/>
    <w:rsid w:val="126940F2"/>
    <w:rsid w:val="126EFF31"/>
    <w:rsid w:val="12A1104B"/>
    <w:rsid w:val="12A39B02"/>
    <w:rsid w:val="12AAEEDF"/>
    <w:rsid w:val="12E1F97C"/>
    <w:rsid w:val="13054BA5"/>
    <w:rsid w:val="130DC904"/>
    <w:rsid w:val="131F04D6"/>
    <w:rsid w:val="13460D29"/>
    <w:rsid w:val="13BB4196"/>
    <w:rsid w:val="13BD41B5"/>
    <w:rsid w:val="13C5EB23"/>
    <w:rsid w:val="13D87878"/>
    <w:rsid w:val="140561C9"/>
    <w:rsid w:val="1420B799"/>
    <w:rsid w:val="143A1FBD"/>
    <w:rsid w:val="143AA9E3"/>
    <w:rsid w:val="143AC26C"/>
    <w:rsid w:val="146B2068"/>
    <w:rsid w:val="146C0E53"/>
    <w:rsid w:val="14801F51"/>
    <w:rsid w:val="14C149D8"/>
    <w:rsid w:val="14CF9B2E"/>
    <w:rsid w:val="14D5DEBF"/>
    <w:rsid w:val="14D7F8A8"/>
    <w:rsid w:val="14F6D8FF"/>
    <w:rsid w:val="153BEE46"/>
    <w:rsid w:val="159FE70C"/>
    <w:rsid w:val="15B31E2D"/>
    <w:rsid w:val="15CF6674"/>
    <w:rsid w:val="15DC73D0"/>
    <w:rsid w:val="1609AD56"/>
    <w:rsid w:val="161BEFB2"/>
    <w:rsid w:val="16389500"/>
    <w:rsid w:val="163A4705"/>
    <w:rsid w:val="163E22B3"/>
    <w:rsid w:val="165EAB93"/>
    <w:rsid w:val="168C6EC4"/>
    <w:rsid w:val="16B06763"/>
    <w:rsid w:val="16C85DD6"/>
    <w:rsid w:val="16DE2F9B"/>
    <w:rsid w:val="1705AAF6"/>
    <w:rsid w:val="1715A9D4"/>
    <w:rsid w:val="171C6DEF"/>
    <w:rsid w:val="17584862"/>
    <w:rsid w:val="17715AF7"/>
    <w:rsid w:val="1773E819"/>
    <w:rsid w:val="178742B8"/>
    <w:rsid w:val="179BBB20"/>
    <w:rsid w:val="17A75F70"/>
    <w:rsid w:val="17B07BC0"/>
    <w:rsid w:val="17CCF6F9"/>
    <w:rsid w:val="17D65CBD"/>
    <w:rsid w:val="17DF759B"/>
    <w:rsid w:val="1805ECB4"/>
    <w:rsid w:val="180FFE11"/>
    <w:rsid w:val="181C0022"/>
    <w:rsid w:val="1837938E"/>
    <w:rsid w:val="1873B0F2"/>
    <w:rsid w:val="189455D0"/>
    <w:rsid w:val="18B4657B"/>
    <w:rsid w:val="18B93EC3"/>
    <w:rsid w:val="18D49617"/>
    <w:rsid w:val="18E736CA"/>
    <w:rsid w:val="18ED588D"/>
    <w:rsid w:val="18F92B9B"/>
    <w:rsid w:val="190C76F6"/>
    <w:rsid w:val="191581A9"/>
    <w:rsid w:val="191732AD"/>
    <w:rsid w:val="19204CFD"/>
    <w:rsid w:val="193E5348"/>
    <w:rsid w:val="194F73E5"/>
    <w:rsid w:val="19573043"/>
    <w:rsid w:val="1999EA44"/>
    <w:rsid w:val="19AB4BDE"/>
    <w:rsid w:val="19AF156D"/>
    <w:rsid w:val="19FDAA1A"/>
    <w:rsid w:val="1A3E5CFB"/>
    <w:rsid w:val="1A6A41B6"/>
    <w:rsid w:val="1A94FBFC"/>
    <w:rsid w:val="1A992DC0"/>
    <w:rsid w:val="1ACDFB3B"/>
    <w:rsid w:val="1AD56DDB"/>
    <w:rsid w:val="1B17D0C9"/>
    <w:rsid w:val="1B4E1794"/>
    <w:rsid w:val="1B4F138B"/>
    <w:rsid w:val="1B55FEC9"/>
    <w:rsid w:val="1B99318E"/>
    <w:rsid w:val="1B9FED09"/>
    <w:rsid w:val="1BC3856B"/>
    <w:rsid w:val="1BD1834F"/>
    <w:rsid w:val="1BD745F9"/>
    <w:rsid w:val="1BDD62CA"/>
    <w:rsid w:val="1BF09EAA"/>
    <w:rsid w:val="1C4BB554"/>
    <w:rsid w:val="1C60BB5D"/>
    <w:rsid w:val="1CAD253B"/>
    <w:rsid w:val="1CB4CEA6"/>
    <w:rsid w:val="1CC7CA83"/>
    <w:rsid w:val="1CFAF65A"/>
    <w:rsid w:val="1D34036D"/>
    <w:rsid w:val="1D6444BE"/>
    <w:rsid w:val="1D752126"/>
    <w:rsid w:val="1D754712"/>
    <w:rsid w:val="1D85EC06"/>
    <w:rsid w:val="1D8EC39D"/>
    <w:rsid w:val="1DCC9CBE"/>
    <w:rsid w:val="1DD1128D"/>
    <w:rsid w:val="1DD29CC8"/>
    <w:rsid w:val="1DD9BB64"/>
    <w:rsid w:val="1DE0F880"/>
    <w:rsid w:val="1DF2B59F"/>
    <w:rsid w:val="1E00BDAA"/>
    <w:rsid w:val="1E166077"/>
    <w:rsid w:val="1E208B8B"/>
    <w:rsid w:val="1E5553C1"/>
    <w:rsid w:val="1E652ABF"/>
    <w:rsid w:val="1E87967B"/>
    <w:rsid w:val="1EB9715D"/>
    <w:rsid w:val="1EBBF44A"/>
    <w:rsid w:val="1EE4ACAD"/>
    <w:rsid w:val="1EF2EEFC"/>
    <w:rsid w:val="1EF74572"/>
    <w:rsid w:val="1F3E6955"/>
    <w:rsid w:val="1F6237D5"/>
    <w:rsid w:val="1F7DDDF3"/>
    <w:rsid w:val="1F973A86"/>
    <w:rsid w:val="1F98795D"/>
    <w:rsid w:val="1FCDD8FB"/>
    <w:rsid w:val="1FD71A81"/>
    <w:rsid w:val="1FD94F46"/>
    <w:rsid w:val="2017E686"/>
    <w:rsid w:val="201D1B3A"/>
    <w:rsid w:val="2021CE8C"/>
    <w:rsid w:val="20483598"/>
    <w:rsid w:val="2049159F"/>
    <w:rsid w:val="2070B2C3"/>
    <w:rsid w:val="207FE979"/>
    <w:rsid w:val="209FB797"/>
    <w:rsid w:val="20BE925C"/>
    <w:rsid w:val="20C35035"/>
    <w:rsid w:val="20FD5AA9"/>
    <w:rsid w:val="20FED969"/>
    <w:rsid w:val="21677226"/>
    <w:rsid w:val="2169F22C"/>
    <w:rsid w:val="216F1EA6"/>
    <w:rsid w:val="218471F3"/>
    <w:rsid w:val="21C93E01"/>
    <w:rsid w:val="21CDECB5"/>
    <w:rsid w:val="21D51EEB"/>
    <w:rsid w:val="21F76E24"/>
    <w:rsid w:val="221C4D6F"/>
    <w:rsid w:val="2222FC2B"/>
    <w:rsid w:val="2229FB4C"/>
    <w:rsid w:val="224775A7"/>
    <w:rsid w:val="225B6517"/>
    <w:rsid w:val="2269D61B"/>
    <w:rsid w:val="2280149D"/>
    <w:rsid w:val="2289F309"/>
    <w:rsid w:val="22B5628B"/>
    <w:rsid w:val="22B9F656"/>
    <w:rsid w:val="22E15726"/>
    <w:rsid w:val="2308830F"/>
    <w:rsid w:val="2337C4AD"/>
    <w:rsid w:val="233C49EC"/>
    <w:rsid w:val="2356A06E"/>
    <w:rsid w:val="2371221D"/>
    <w:rsid w:val="23843B41"/>
    <w:rsid w:val="23B2947B"/>
    <w:rsid w:val="23E03183"/>
    <w:rsid w:val="23F0EB05"/>
    <w:rsid w:val="24445456"/>
    <w:rsid w:val="247BCE71"/>
    <w:rsid w:val="248A1FA3"/>
    <w:rsid w:val="248B6C59"/>
    <w:rsid w:val="24BB232F"/>
    <w:rsid w:val="24ED4993"/>
    <w:rsid w:val="252B4F30"/>
    <w:rsid w:val="253B1A95"/>
    <w:rsid w:val="2557B554"/>
    <w:rsid w:val="256E9292"/>
    <w:rsid w:val="2577AF50"/>
    <w:rsid w:val="258082E0"/>
    <w:rsid w:val="26342AE0"/>
    <w:rsid w:val="26A7A991"/>
    <w:rsid w:val="26A99F12"/>
    <w:rsid w:val="26B78B6F"/>
    <w:rsid w:val="26C93C66"/>
    <w:rsid w:val="26CD552A"/>
    <w:rsid w:val="26D8F50C"/>
    <w:rsid w:val="26E2B8E7"/>
    <w:rsid w:val="26F6BBF8"/>
    <w:rsid w:val="270A4EE3"/>
    <w:rsid w:val="2718A590"/>
    <w:rsid w:val="2735A5E3"/>
    <w:rsid w:val="2754BC87"/>
    <w:rsid w:val="2775E701"/>
    <w:rsid w:val="27817D7D"/>
    <w:rsid w:val="278191B6"/>
    <w:rsid w:val="27910D40"/>
    <w:rsid w:val="27BD24CE"/>
    <w:rsid w:val="27D3037E"/>
    <w:rsid w:val="27DC528B"/>
    <w:rsid w:val="27E82D79"/>
    <w:rsid w:val="27E84E29"/>
    <w:rsid w:val="28239AC1"/>
    <w:rsid w:val="28519E2D"/>
    <w:rsid w:val="28535BD0"/>
    <w:rsid w:val="2857E933"/>
    <w:rsid w:val="285AC645"/>
    <w:rsid w:val="2867265D"/>
    <w:rsid w:val="286D5A61"/>
    <w:rsid w:val="28A628FF"/>
    <w:rsid w:val="28A87E73"/>
    <w:rsid w:val="28A96F1D"/>
    <w:rsid w:val="28AD1F87"/>
    <w:rsid w:val="28AEFFCD"/>
    <w:rsid w:val="28AF1CF9"/>
    <w:rsid w:val="28C72A06"/>
    <w:rsid w:val="28E6AB01"/>
    <w:rsid w:val="28FB1642"/>
    <w:rsid w:val="2909A09D"/>
    <w:rsid w:val="2910DE97"/>
    <w:rsid w:val="291C46CA"/>
    <w:rsid w:val="294BA580"/>
    <w:rsid w:val="294F7B29"/>
    <w:rsid w:val="29515818"/>
    <w:rsid w:val="29556D07"/>
    <w:rsid w:val="2958F52F"/>
    <w:rsid w:val="29750EC2"/>
    <w:rsid w:val="297822EC"/>
    <w:rsid w:val="29B8AB66"/>
    <w:rsid w:val="29B90383"/>
    <w:rsid w:val="29CF18C7"/>
    <w:rsid w:val="29EE8066"/>
    <w:rsid w:val="29F71393"/>
    <w:rsid w:val="2A266BCC"/>
    <w:rsid w:val="2A2F6E63"/>
    <w:rsid w:val="2A584C5F"/>
    <w:rsid w:val="2A5DB1B6"/>
    <w:rsid w:val="2A9A6905"/>
    <w:rsid w:val="2AA115C1"/>
    <w:rsid w:val="2AA2B574"/>
    <w:rsid w:val="2AA7F156"/>
    <w:rsid w:val="2AE16FF4"/>
    <w:rsid w:val="2AE470DA"/>
    <w:rsid w:val="2AF4C590"/>
    <w:rsid w:val="2B18AE7C"/>
    <w:rsid w:val="2B2666E3"/>
    <w:rsid w:val="2B3B3ADF"/>
    <w:rsid w:val="2B3CCD82"/>
    <w:rsid w:val="2B4B2DD4"/>
    <w:rsid w:val="2B693F40"/>
    <w:rsid w:val="2B8AFC92"/>
    <w:rsid w:val="2BAC5F20"/>
    <w:rsid w:val="2BC56FCA"/>
    <w:rsid w:val="2BE3BB0C"/>
    <w:rsid w:val="2BE96D81"/>
    <w:rsid w:val="2BF09B4D"/>
    <w:rsid w:val="2C41F9FD"/>
    <w:rsid w:val="2C5D9C18"/>
    <w:rsid w:val="2C697789"/>
    <w:rsid w:val="2C8DC4C9"/>
    <w:rsid w:val="2C9761F3"/>
    <w:rsid w:val="2C9E0463"/>
    <w:rsid w:val="2CE9A2C4"/>
    <w:rsid w:val="2CF1E5E2"/>
    <w:rsid w:val="2CF8175A"/>
    <w:rsid w:val="2D43F72B"/>
    <w:rsid w:val="2D46E0D3"/>
    <w:rsid w:val="2D5ADC9C"/>
    <w:rsid w:val="2DC19535"/>
    <w:rsid w:val="2DC5ED97"/>
    <w:rsid w:val="2DD3BE3C"/>
    <w:rsid w:val="2DDC4162"/>
    <w:rsid w:val="2DE1340D"/>
    <w:rsid w:val="2E20F2A9"/>
    <w:rsid w:val="2E493F7D"/>
    <w:rsid w:val="2E4E9FE8"/>
    <w:rsid w:val="2E5D83FA"/>
    <w:rsid w:val="2E72DBD2"/>
    <w:rsid w:val="2E8450A8"/>
    <w:rsid w:val="2E963D3F"/>
    <w:rsid w:val="2EA1E2E4"/>
    <w:rsid w:val="2EAAC655"/>
    <w:rsid w:val="2EFB0A8F"/>
    <w:rsid w:val="2F0BBD85"/>
    <w:rsid w:val="2F2CBD1E"/>
    <w:rsid w:val="2F45483B"/>
    <w:rsid w:val="2F565FE0"/>
    <w:rsid w:val="2F70A1FD"/>
    <w:rsid w:val="2F89F175"/>
    <w:rsid w:val="2F93301E"/>
    <w:rsid w:val="2F9FE5FA"/>
    <w:rsid w:val="2FB9F18B"/>
    <w:rsid w:val="2FEE7182"/>
    <w:rsid w:val="2FFCBE6F"/>
    <w:rsid w:val="3024B150"/>
    <w:rsid w:val="303F3140"/>
    <w:rsid w:val="304300DC"/>
    <w:rsid w:val="3056FE05"/>
    <w:rsid w:val="3059AFFC"/>
    <w:rsid w:val="307E8195"/>
    <w:rsid w:val="30A5A296"/>
    <w:rsid w:val="30DB9E18"/>
    <w:rsid w:val="310172DA"/>
    <w:rsid w:val="3113E224"/>
    <w:rsid w:val="311C21E4"/>
    <w:rsid w:val="3145F925"/>
    <w:rsid w:val="3155F36B"/>
    <w:rsid w:val="31664DE1"/>
    <w:rsid w:val="31810130"/>
    <w:rsid w:val="31BC9393"/>
    <w:rsid w:val="31D97982"/>
    <w:rsid w:val="31F25B5A"/>
    <w:rsid w:val="31F9939A"/>
    <w:rsid w:val="32052BD5"/>
    <w:rsid w:val="321A51F6"/>
    <w:rsid w:val="321FA73C"/>
    <w:rsid w:val="3226E0C0"/>
    <w:rsid w:val="32304FE8"/>
    <w:rsid w:val="324CB503"/>
    <w:rsid w:val="326C2D9E"/>
    <w:rsid w:val="3277451D"/>
    <w:rsid w:val="327ACC92"/>
    <w:rsid w:val="32822919"/>
    <w:rsid w:val="3293C21E"/>
    <w:rsid w:val="32AF59CB"/>
    <w:rsid w:val="32BE4D8F"/>
    <w:rsid w:val="32F51E62"/>
    <w:rsid w:val="32FC69E3"/>
    <w:rsid w:val="3305458F"/>
    <w:rsid w:val="3306CEED"/>
    <w:rsid w:val="3316D64D"/>
    <w:rsid w:val="332325D5"/>
    <w:rsid w:val="33265B6D"/>
    <w:rsid w:val="333FF35F"/>
    <w:rsid w:val="335A297A"/>
    <w:rsid w:val="33819763"/>
    <w:rsid w:val="33880E6B"/>
    <w:rsid w:val="33C6A423"/>
    <w:rsid w:val="33F730D5"/>
    <w:rsid w:val="34180933"/>
    <w:rsid w:val="341EAFB0"/>
    <w:rsid w:val="34302C6C"/>
    <w:rsid w:val="344431ED"/>
    <w:rsid w:val="344B9689"/>
    <w:rsid w:val="34629521"/>
    <w:rsid w:val="3497AAD6"/>
    <w:rsid w:val="34991CC8"/>
    <w:rsid w:val="34AE0E76"/>
    <w:rsid w:val="34AFB008"/>
    <w:rsid w:val="34BE568D"/>
    <w:rsid w:val="34C8F4F9"/>
    <w:rsid w:val="34E26246"/>
    <w:rsid w:val="35130B2A"/>
    <w:rsid w:val="353182F6"/>
    <w:rsid w:val="355EC7CC"/>
    <w:rsid w:val="35691BE5"/>
    <w:rsid w:val="3575B3EF"/>
    <w:rsid w:val="358008A5"/>
    <w:rsid w:val="35A46667"/>
    <w:rsid w:val="35B1C983"/>
    <w:rsid w:val="360577EC"/>
    <w:rsid w:val="36149D2F"/>
    <w:rsid w:val="36308663"/>
    <w:rsid w:val="363FA250"/>
    <w:rsid w:val="36844970"/>
    <w:rsid w:val="36A5A043"/>
    <w:rsid w:val="36D45CB9"/>
    <w:rsid w:val="374624EB"/>
    <w:rsid w:val="37462D9C"/>
    <w:rsid w:val="3787FC62"/>
    <w:rsid w:val="380095BB"/>
    <w:rsid w:val="381ABDB7"/>
    <w:rsid w:val="381EE85E"/>
    <w:rsid w:val="3842FBA5"/>
    <w:rsid w:val="38775B89"/>
    <w:rsid w:val="389C0C52"/>
    <w:rsid w:val="38C1CA61"/>
    <w:rsid w:val="38CA9C08"/>
    <w:rsid w:val="39219FDF"/>
    <w:rsid w:val="393CFFB8"/>
    <w:rsid w:val="394D7BD9"/>
    <w:rsid w:val="398E186C"/>
    <w:rsid w:val="39980378"/>
    <w:rsid w:val="399E829E"/>
    <w:rsid w:val="39B96682"/>
    <w:rsid w:val="39CE95E4"/>
    <w:rsid w:val="39D78499"/>
    <w:rsid w:val="39DE3189"/>
    <w:rsid w:val="39DF6C14"/>
    <w:rsid w:val="39EBCBBC"/>
    <w:rsid w:val="3A087CD0"/>
    <w:rsid w:val="3A10D603"/>
    <w:rsid w:val="3A68E14C"/>
    <w:rsid w:val="3A75B99A"/>
    <w:rsid w:val="3AA39097"/>
    <w:rsid w:val="3ACAF1B0"/>
    <w:rsid w:val="3AD04351"/>
    <w:rsid w:val="3AD21388"/>
    <w:rsid w:val="3AD97D4A"/>
    <w:rsid w:val="3ADE2DE9"/>
    <w:rsid w:val="3AF85E07"/>
    <w:rsid w:val="3AFDAE3F"/>
    <w:rsid w:val="3B0F72E0"/>
    <w:rsid w:val="3B15AEC1"/>
    <w:rsid w:val="3B32B7C0"/>
    <w:rsid w:val="3B3CA0E4"/>
    <w:rsid w:val="3B41CBE6"/>
    <w:rsid w:val="3B5481CF"/>
    <w:rsid w:val="3B5C848B"/>
    <w:rsid w:val="3B611CF8"/>
    <w:rsid w:val="3B98E135"/>
    <w:rsid w:val="3BAC3CDA"/>
    <w:rsid w:val="3BB8539D"/>
    <w:rsid w:val="3BCB6C76"/>
    <w:rsid w:val="3C218A9B"/>
    <w:rsid w:val="3C2F1EB0"/>
    <w:rsid w:val="3C3B0121"/>
    <w:rsid w:val="3C41C7A1"/>
    <w:rsid w:val="3C76FB8A"/>
    <w:rsid w:val="3C8B44C3"/>
    <w:rsid w:val="3C8FDEBF"/>
    <w:rsid w:val="3CA423CA"/>
    <w:rsid w:val="3CAD7ED5"/>
    <w:rsid w:val="3CD8C259"/>
    <w:rsid w:val="3CE1510C"/>
    <w:rsid w:val="3CE8D2CF"/>
    <w:rsid w:val="3CF71C2D"/>
    <w:rsid w:val="3D06ADB4"/>
    <w:rsid w:val="3D160943"/>
    <w:rsid w:val="3D1939BA"/>
    <w:rsid w:val="3D34A16A"/>
    <w:rsid w:val="3D3BA45E"/>
    <w:rsid w:val="3D431F62"/>
    <w:rsid w:val="3D4B0B11"/>
    <w:rsid w:val="3D553CC3"/>
    <w:rsid w:val="3D62E064"/>
    <w:rsid w:val="3D8D3165"/>
    <w:rsid w:val="3DC19B4A"/>
    <w:rsid w:val="3DC50E91"/>
    <w:rsid w:val="3E00B734"/>
    <w:rsid w:val="3E1963B1"/>
    <w:rsid w:val="3E372E5F"/>
    <w:rsid w:val="3ED2D2C6"/>
    <w:rsid w:val="3ED358B6"/>
    <w:rsid w:val="3EFDBDC2"/>
    <w:rsid w:val="3F149C4F"/>
    <w:rsid w:val="3F19955F"/>
    <w:rsid w:val="3F24658D"/>
    <w:rsid w:val="3F28F4DC"/>
    <w:rsid w:val="3F652CA4"/>
    <w:rsid w:val="3F6FBAF3"/>
    <w:rsid w:val="3FA250E0"/>
    <w:rsid w:val="3FBCA05E"/>
    <w:rsid w:val="400F87BC"/>
    <w:rsid w:val="4036A05E"/>
    <w:rsid w:val="4042D0CC"/>
    <w:rsid w:val="404AF583"/>
    <w:rsid w:val="4055C773"/>
    <w:rsid w:val="406B61B1"/>
    <w:rsid w:val="40776C67"/>
    <w:rsid w:val="40A9C163"/>
    <w:rsid w:val="40C22ED9"/>
    <w:rsid w:val="40C47B9D"/>
    <w:rsid w:val="41428A9E"/>
    <w:rsid w:val="41573C8E"/>
    <w:rsid w:val="416F996A"/>
    <w:rsid w:val="417D05EB"/>
    <w:rsid w:val="41A33748"/>
    <w:rsid w:val="41A3F856"/>
    <w:rsid w:val="41A437F5"/>
    <w:rsid w:val="41C09F39"/>
    <w:rsid w:val="41DFEC1F"/>
    <w:rsid w:val="41E0E6B3"/>
    <w:rsid w:val="4205FF30"/>
    <w:rsid w:val="4211C0D3"/>
    <w:rsid w:val="4264F39C"/>
    <w:rsid w:val="427B149B"/>
    <w:rsid w:val="427D417D"/>
    <w:rsid w:val="42CD7D23"/>
    <w:rsid w:val="42EAFC76"/>
    <w:rsid w:val="431B56D7"/>
    <w:rsid w:val="43306482"/>
    <w:rsid w:val="43567D64"/>
    <w:rsid w:val="436BC296"/>
    <w:rsid w:val="4390CECB"/>
    <w:rsid w:val="43DF0DA6"/>
    <w:rsid w:val="43E4BB3A"/>
    <w:rsid w:val="43EA8EE1"/>
    <w:rsid w:val="44116937"/>
    <w:rsid w:val="44139EF4"/>
    <w:rsid w:val="4441B879"/>
    <w:rsid w:val="44528307"/>
    <w:rsid w:val="4454B097"/>
    <w:rsid w:val="449A9764"/>
    <w:rsid w:val="44A11F59"/>
    <w:rsid w:val="44A6C5D5"/>
    <w:rsid w:val="44C1A2CA"/>
    <w:rsid w:val="44C772EA"/>
    <w:rsid w:val="44CC70A0"/>
    <w:rsid w:val="44D08480"/>
    <w:rsid w:val="44DD78D6"/>
    <w:rsid w:val="4512882F"/>
    <w:rsid w:val="4523577F"/>
    <w:rsid w:val="4525C78F"/>
    <w:rsid w:val="454274DF"/>
    <w:rsid w:val="4551BA55"/>
    <w:rsid w:val="457D4C16"/>
    <w:rsid w:val="45939AB8"/>
    <w:rsid w:val="45B053FA"/>
    <w:rsid w:val="45F9C8F8"/>
    <w:rsid w:val="46386776"/>
    <w:rsid w:val="4647B652"/>
    <w:rsid w:val="464CAF22"/>
    <w:rsid w:val="4655AB40"/>
    <w:rsid w:val="465D1070"/>
    <w:rsid w:val="467ABA23"/>
    <w:rsid w:val="46A57D3B"/>
    <w:rsid w:val="46B3687E"/>
    <w:rsid w:val="46D6A992"/>
    <w:rsid w:val="46F7541B"/>
    <w:rsid w:val="4701A34E"/>
    <w:rsid w:val="47191C77"/>
    <w:rsid w:val="472D3477"/>
    <w:rsid w:val="474C245B"/>
    <w:rsid w:val="4750E2F0"/>
    <w:rsid w:val="477409BA"/>
    <w:rsid w:val="47B88EAE"/>
    <w:rsid w:val="47C905C9"/>
    <w:rsid w:val="47FA1F01"/>
    <w:rsid w:val="480C5738"/>
    <w:rsid w:val="48230457"/>
    <w:rsid w:val="482758FD"/>
    <w:rsid w:val="4829215E"/>
    <w:rsid w:val="483E77CB"/>
    <w:rsid w:val="486BABE1"/>
    <w:rsid w:val="487BBA6C"/>
    <w:rsid w:val="488B6F58"/>
    <w:rsid w:val="48AFB2E2"/>
    <w:rsid w:val="48B4ECD8"/>
    <w:rsid w:val="48CA11B1"/>
    <w:rsid w:val="48DE8CF4"/>
    <w:rsid w:val="48EC8301"/>
    <w:rsid w:val="49373999"/>
    <w:rsid w:val="4959C500"/>
    <w:rsid w:val="496FE4BB"/>
    <w:rsid w:val="49900142"/>
    <w:rsid w:val="49980461"/>
    <w:rsid w:val="49B95747"/>
    <w:rsid w:val="49C5FB32"/>
    <w:rsid w:val="4A038522"/>
    <w:rsid w:val="4A09B4C9"/>
    <w:rsid w:val="4A13B6F2"/>
    <w:rsid w:val="4A18A79C"/>
    <w:rsid w:val="4A1E1F15"/>
    <w:rsid w:val="4A1FDFAF"/>
    <w:rsid w:val="4A2A7006"/>
    <w:rsid w:val="4A3031B1"/>
    <w:rsid w:val="4A5236DF"/>
    <w:rsid w:val="4B3C1480"/>
    <w:rsid w:val="4B5C0BD1"/>
    <w:rsid w:val="4B72E99C"/>
    <w:rsid w:val="4B992942"/>
    <w:rsid w:val="4BBDE80C"/>
    <w:rsid w:val="4BC566D9"/>
    <w:rsid w:val="4BCE69C1"/>
    <w:rsid w:val="4BE71AF4"/>
    <w:rsid w:val="4C25CA45"/>
    <w:rsid w:val="4C6BBBA5"/>
    <w:rsid w:val="4C898C9E"/>
    <w:rsid w:val="4CC03DBC"/>
    <w:rsid w:val="4CE4E736"/>
    <w:rsid w:val="4CF84F3A"/>
    <w:rsid w:val="4D55BFD7"/>
    <w:rsid w:val="4D6E86F2"/>
    <w:rsid w:val="4D8B13B9"/>
    <w:rsid w:val="4D9127FB"/>
    <w:rsid w:val="4DA34845"/>
    <w:rsid w:val="4DA8D7E8"/>
    <w:rsid w:val="4DDD158C"/>
    <w:rsid w:val="4DE14EC8"/>
    <w:rsid w:val="4E037E22"/>
    <w:rsid w:val="4E349AA0"/>
    <w:rsid w:val="4E3C86D4"/>
    <w:rsid w:val="4E42AF0B"/>
    <w:rsid w:val="4E650AEB"/>
    <w:rsid w:val="4E6524F2"/>
    <w:rsid w:val="4E6D6A7D"/>
    <w:rsid w:val="4E6DCFC6"/>
    <w:rsid w:val="4E84BCCB"/>
    <w:rsid w:val="4E9586CB"/>
    <w:rsid w:val="4EF16A06"/>
    <w:rsid w:val="4F1EBBB6"/>
    <w:rsid w:val="4F43F830"/>
    <w:rsid w:val="4F50898B"/>
    <w:rsid w:val="4F60959F"/>
    <w:rsid w:val="4F64B133"/>
    <w:rsid w:val="4F76ADAC"/>
    <w:rsid w:val="4F84DE80"/>
    <w:rsid w:val="4FA97370"/>
    <w:rsid w:val="4FB19B73"/>
    <w:rsid w:val="4FB2FD34"/>
    <w:rsid w:val="4FC21FE7"/>
    <w:rsid w:val="50760694"/>
    <w:rsid w:val="507E61B7"/>
    <w:rsid w:val="50864AD8"/>
    <w:rsid w:val="50A84990"/>
    <w:rsid w:val="50F63420"/>
    <w:rsid w:val="5111712C"/>
    <w:rsid w:val="51402274"/>
    <w:rsid w:val="5145B808"/>
    <w:rsid w:val="514707AD"/>
    <w:rsid w:val="5177F672"/>
    <w:rsid w:val="51988FC5"/>
    <w:rsid w:val="51A740DF"/>
    <w:rsid w:val="51BC8E67"/>
    <w:rsid w:val="51CC9015"/>
    <w:rsid w:val="51D59CF4"/>
    <w:rsid w:val="51E92AF7"/>
    <w:rsid w:val="51EFC41F"/>
    <w:rsid w:val="51F7D36F"/>
    <w:rsid w:val="51FD7D3C"/>
    <w:rsid w:val="5206F43E"/>
    <w:rsid w:val="520ED470"/>
    <w:rsid w:val="5214867F"/>
    <w:rsid w:val="521A3218"/>
    <w:rsid w:val="523C9303"/>
    <w:rsid w:val="52565C78"/>
    <w:rsid w:val="52766D31"/>
    <w:rsid w:val="52920481"/>
    <w:rsid w:val="52B06BBB"/>
    <w:rsid w:val="52E19514"/>
    <w:rsid w:val="52E58D52"/>
    <w:rsid w:val="53080BC3"/>
    <w:rsid w:val="531CD853"/>
    <w:rsid w:val="532E724E"/>
    <w:rsid w:val="533ED1F6"/>
    <w:rsid w:val="534044CA"/>
    <w:rsid w:val="535BDAF5"/>
    <w:rsid w:val="535DEFCC"/>
    <w:rsid w:val="536DF0A2"/>
    <w:rsid w:val="5383AD78"/>
    <w:rsid w:val="538AF2F1"/>
    <w:rsid w:val="539F35B5"/>
    <w:rsid w:val="53A7CFB7"/>
    <w:rsid w:val="53AEAC6B"/>
    <w:rsid w:val="53B4F38B"/>
    <w:rsid w:val="53DE1698"/>
    <w:rsid w:val="53E26439"/>
    <w:rsid w:val="53F99083"/>
    <w:rsid w:val="53FEDEE9"/>
    <w:rsid w:val="54055D3A"/>
    <w:rsid w:val="54076696"/>
    <w:rsid w:val="541DBD0D"/>
    <w:rsid w:val="5437C029"/>
    <w:rsid w:val="5458B312"/>
    <w:rsid w:val="54607EFB"/>
    <w:rsid w:val="54970661"/>
    <w:rsid w:val="54B62771"/>
    <w:rsid w:val="54BA6561"/>
    <w:rsid w:val="54C46BEB"/>
    <w:rsid w:val="54F97797"/>
    <w:rsid w:val="551F7DD9"/>
    <w:rsid w:val="552C2850"/>
    <w:rsid w:val="554A5F2B"/>
    <w:rsid w:val="55A90F8A"/>
    <w:rsid w:val="55BBCF4F"/>
    <w:rsid w:val="55BE50D4"/>
    <w:rsid w:val="55D473C6"/>
    <w:rsid w:val="55EF9DC4"/>
    <w:rsid w:val="55F65A76"/>
    <w:rsid w:val="560C5533"/>
    <w:rsid w:val="561009D4"/>
    <w:rsid w:val="56236820"/>
    <w:rsid w:val="5628A405"/>
    <w:rsid w:val="5629AFD8"/>
    <w:rsid w:val="569FF91E"/>
    <w:rsid w:val="56C23801"/>
    <w:rsid w:val="56D8AA71"/>
    <w:rsid w:val="56F623D4"/>
    <w:rsid w:val="56F6F8CE"/>
    <w:rsid w:val="56FE62B7"/>
    <w:rsid w:val="57139F7E"/>
    <w:rsid w:val="571E9019"/>
    <w:rsid w:val="5762E0F0"/>
    <w:rsid w:val="57807375"/>
    <w:rsid w:val="5787E2DB"/>
    <w:rsid w:val="579647F4"/>
    <w:rsid w:val="579C9558"/>
    <w:rsid w:val="57A47C8D"/>
    <w:rsid w:val="57D0586B"/>
    <w:rsid w:val="5816F221"/>
    <w:rsid w:val="581D908E"/>
    <w:rsid w:val="58F488B5"/>
    <w:rsid w:val="58F7E4A3"/>
    <w:rsid w:val="5913F588"/>
    <w:rsid w:val="591C43D6"/>
    <w:rsid w:val="592EB101"/>
    <w:rsid w:val="59317CC0"/>
    <w:rsid w:val="597C41D8"/>
    <w:rsid w:val="59D1AAB0"/>
    <w:rsid w:val="59D9FB61"/>
    <w:rsid w:val="59E2781D"/>
    <w:rsid w:val="59F66F07"/>
    <w:rsid w:val="5A112DB7"/>
    <w:rsid w:val="5A4BE801"/>
    <w:rsid w:val="5A592DFF"/>
    <w:rsid w:val="5A695BE3"/>
    <w:rsid w:val="5A7F9ECA"/>
    <w:rsid w:val="5AAA29BA"/>
    <w:rsid w:val="5AB0B8EC"/>
    <w:rsid w:val="5AB6DCB3"/>
    <w:rsid w:val="5B9E0B0E"/>
    <w:rsid w:val="5BB13B86"/>
    <w:rsid w:val="5BCCB906"/>
    <w:rsid w:val="5BEF80EF"/>
    <w:rsid w:val="5C24C99C"/>
    <w:rsid w:val="5C37C533"/>
    <w:rsid w:val="5C83949A"/>
    <w:rsid w:val="5C98333F"/>
    <w:rsid w:val="5CAAB2FF"/>
    <w:rsid w:val="5CBE5746"/>
    <w:rsid w:val="5CCDCCB0"/>
    <w:rsid w:val="5CD618A7"/>
    <w:rsid w:val="5CF712C2"/>
    <w:rsid w:val="5D0E127A"/>
    <w:rsid w:val="5D0E9977"/>
    <w:rsid w:val="5D529512"/>
    <w:rsid w:val="5D63F018"/>
    <w:rsid w:val="5D6DA43B"/>
    <w:rsid w:val="5D6DC154"/>
    <w:rsid w:val="5D951C35"/>
    <w:rsid w:val="5DBB6885"/>
    <w:rsid w:val="5DC77EE7"/>
    <w:rsid w:val="5E3B5E8F"/>
    <w:rsid w:val="5E461537"/>
    <w:rsid w:val="5E468360"/>
    <w:rsid w:val="5E6A72D2"/>
    <w:rsid w:val="5E85E9E0"/>
    <w:rsid w:val="5ECBB434"/>
    <w:rsid w:val="5ED503CF"/>
    <w:rsid w:val="5F0EEB74"/>
    <w:rsid w:val="5F2DAFD3"/>
    <w:rsid w:val="5F43097D"/>
    <w:rsid w:val="5F7A3E35"/>
    <w:rsid w:val="5F9B50FC"/>
    <w:rsid w:val="5FC40F44"/>
    <w:rsid w:val="5FCF6A85"/>
    <w:rsid w:val="60059F75"/>
    <w:rsid w:val="600D5E5A"/>
    <w:rsid w:val="602ACEA4"/>
    <w:rsid w:val="609B6A30"/>
    <w:rsid w:val="60E92AF7"/>
    <w:rsid w:val="60FC7DD9"/>
    <w:rsid w:val="6108DE37"/>
    <w:rsid w:val="611A7750"/>
    <w:rsid w:val="6149F0D2"/>
    <w:rsid w:val="6152CD3B"/>
    <w:rsid w:val="616FB24D"/>
    <w:rsid w:val="6171E9E2"/>
    <w:rsid w:val="6180FB82"/>
    <w:rsid w:val="618294C8"/>
    <w:rsid w:val="61AF1252"/>
    <w:rsid w:val="61CA4E48"/>
    <w:rsid w:val="61CC7C8D"/>
    <w:rsid w:val="61EDAC45"/>
    <w:rsid w:val="62008A9F"/>
    <w:rsid w:val="6205430E"/>
    <w:rsid w:val="62091672"/>
    <w:rsid w:val="6241155E"/>
    <w:rsid w:val="6252E1BB"/>
    <w:rsid w:val="6265211A"/>
    <w:rsid w:val="6265EC1A"/>
    <w:rsid w:val="62896710"/>
    <w:rsid w:val="62FA63CA"/>
    <w:rsid w:val="6307FA89"/>
    <w:rsid w:val="6316F800"/>
    <w:rsid w:val="631E6529"/>
    <w:rsid w:val="63398CFF"/>
    <w:rsid w:val="634068B0"/>
    <w:rsid w:val="6345ECBD"/>
    <w:rsid w:val="63540442"/>
    <w:rsid w:val="6377C70F"/>
    <w:rsid w:val="63A694B2"/>
    <w:rsid w:val="63C766BC"/>
    <w:rsid w:val="63CF4521"/>
    <w:rsid w:val="642B7D6D"/>
    <w:rsid w:val="64986EA7"/>
    <w:rsid w:val="64B78055"/>
    <w:rsid w:val="64EF8539"/>
    <w:rsid w:val="64F6A0F2"/>
    <w:rsid w:val="64F6FC37"/>
    <w:rsid w:val="64F86367"/>
    <w:rsid w:val="650C4CF0"/>
    <w:rsid w:val="650CED31"/>
    <w:rsid w:val="6517E137"/>
    <w:rsid w:val="65230A19"/>
    <w:rsid w:val="6549A5B9"/>
    <w:rsid w:val="6562B978"/>
    <w:rsid w:val="657F1060"/>
    <w:rsid w:val="65E09C86"/>
    <w:rsid w:val="65E6DFF1"/>
    <w:rsid w:val="65F9A747"/>
    <w:rsid w:val="6600B297"/>
    <w:rsid w:val="6623E84D"/>
    <w:rsid w:val="6635C7FC"/>
    <w:rsid w:val="663CAB91"/>
    <w:rsid w:val="66907724"/>
    <w:rsid w:val="66A524D5"/>
    <w:rsid w:val="66A625C8"/>
    <w:rsid w:val="66B62089"/>
    <w:rsid w:val="66EA8FF4"/>
    <w:rsid w:val="66F88981"/>
    <w:rsid w:val="6747B2A4"/>
    <w:rsid w:val="67610F82"/>
    <w:rsid w:val="67620712"/>
    <w:rsid w:val="676FD205"/>
    <w:rsid w:val="67C1C1E6"/>
    <w:rsid w:val="67D941B3"/>
    <w:rsid w:val="67DE619B"/>
    <w:rsid w:val="6809D5F4"/>
    <w:rsid w:val="682C4785"/>
    <w:rsid w:val="6847FA15"/>
    <w:rsid w:val="685BD6AE"/>
    <w:rsid w:val="68658619"/>
    <w:rsid w:val="686AD04D"/>
    <w:rsid w:val="68B96C98"/>
    <w:rsid w:val="68EBEAAF"/>
    <w:rsid w:val="68F14F53"/>
    <w:rsid w:val="690292A7"/>
    <w:rsid w:val="69BD285D"/>
    <w:rsid w:val="69C60A86"/>
    <w:rsid w:val="69CA6D5A"/>
    <w:rsid w:val="69D7723F"/>
    <w:rsid w:val="6A21AF39"/>
    <w:rsid w:val="6A424BAD"/>
    <w:rsid w:val="6A424C76"/>
    <w:rsid w:val="6A594402"/>
    <w:rsid w:val="6A64BB6B"/>
    <w:rsid w:val="6A7636C2"/>
    <w:rsid w:val="6A829F8E"/>
    <w:rsid w:val="6A851A5D"/>
    <w:rsid w:val="6A9ED1DA"/>
    <w:rsid w:val="6AC78E55"/>
    <w:rsid w:val="6ACEFD05"/>
    <w:rsid w:val="6AFE28BD"/>
    <w:rsid w:val="6B1C5187"/>
    <w:rsid w:val="6B4EB71C"/>
    <w:rsid w:val="6B745AC6"/>
    <w:rsid w:val="6B74F6F7"/>
    <w:rsid w:val="6B84FE3E"/>
    <w:rsid w:val="6BAA5EEC"/>
    <w:rsid w:val="6BB6AEFB"/>
    <w:rsid w:val="6BC13D4A"/>
    <w:rsid w:val="6BDE1CD7"/>
    <w:rsid w:val="6C53E6BC"/>
    <w:rsid w:val="6C65BFD9"/>
    <w:rsid w:val="6C75E6EA"/>
    <w:rsid w:val="6C829581"/>
    <w:rsid w:val="6C89C5DF"/>
    <w:rsid w:val="6CB2693E"/>
    <w:rsid w:val="6CB55F61"/>
    <w:rsid w:val="6CC504B3"/>
    <w:rsid w:val="6CC96E62"/>
    <w:rsid w:val="6CD0A374"/>
    <w:rsid w:val="6D04B3D6"/>
    <w:rsid w:val="6D0DF484"/>
    <w:rsid w:val="6D0F2457"/>
    <w:rsid w:val="6D181139"/>
    <w:rsid w:val="6D29A527"/>
    <w:rsid w:val="6D3483F6"/>
    <w:rsid w:val="6D8247B8"/>
    <w:rsid w:val="6DB478F9"/>
    <w:rsid w:val="6DC6A87E"/>
    <w:rsid w:val="6DFB5357"/>
    <w:rsid w:val="6DFF5AAC"/>
    <w:rsid w:val="6E6EBEBE"/>
    <w:rsid w:val="6E974C12"/>
    <w:rsid w:val="6E9E095F"/>
    <w:rsid w:val="6ECC3355"/>
    <w:rsid w:val="6ECD1529"/>
    <w:rsid w:val="6EFD7289"/>
    <w:rsid w:val="6F047C71"/>
    <w:rsid w:val="6F0DBAA0"/>
    <w:rsid w:val="6F3E6D82"/>
    <w:rsid w:val="6F6119D1"/>
    <w:rsid w:val="6F8A47E7"/>
    <w:rsid w:val="6FAD07DB"/>
    <w:rsid w:val="6FB23836"/>
    <w:rsid w:val="6FBBB2FC"/>
    <w:rsid w:val="6FCFE49F"/>
    <w:rsid w:val="6FF48619"/>
    <w:rsid w:val="6FF68F3D"/>
    <w:rsid w:val="70218589"/>
    <w:rsid w:val="70259ED9"/>
    <w:rsid w:val="70328AE1"/>
    <w:rsid w:val="7040EB14"/>
    <w:rsid w:val="706F0E16"/>
    <w:rsid w:val="707D7AC7"/>
    <w:rsid w:val="7090EFD1"/>
    <w:rsid w:val="70983EAB"/>
    <w:rsid w:val="70AE0583"/>
    <w:rsid w:val="70BAF972"/>
    <w:rsid w:val="70C98442"/>
    <w:rsid w:val="70F070E8"/>
    <w:rsid w:val="7118F541"/>
    <w:rsid w:val="7125FAD3"/>
    <w:rsid w:val="71427801"/>
    <w:rsid w:val="71694E7B"/>
    <w:rsid w:val="717E58CB"/>
    <w:rsid w:val="7196035D"/>
    <w:rsid w:val="71BBF0EC"/>
    <w:rsid w:val="7200BD64"/>
    <w:rsid w:val="72187DF0"/>
    <w:rsid w:val="721A4E94"/>
    <w:rsid w:val="721DBF25"/>
    <w:rsid w:val="7283D527"/>
    <w:rsid w:val="728DA100"/>
    <w:rsid w:val="72A16449"/>
    <w:rsid w:val="72C7771E"/>
    <w:rsid w:val="72CD13DC"/>
    <w:rsid w:val="7303B17A"/>
    <w:rsid w:val="730B112A"/>
    <w:rsid w:val="730F47E5"/>
    <w:rsid w:val="731C2814"/>
    <w:rsid w:val="7331D3BE"/>
    <w:rsid w:val="733872CD"/>
    <w:rsid w:val="73553177"/>
    <w:rsid w:val="735800A4"/>
    <w:rsid w:val="73597E99"/>
    <w:rsid w:val="7373AC1D"/>
    <w:rsid w:val="7381876C"/>
    <w:rsid w:val="73890C9A"/>
    <w:rsid w:val="738D07E0"/>
    <w:rsid w:val="73C404E5"/>
    <w:rsid w:val="740B7D33"/>
    <w:rsid w:val="7423BA7D"/>
    <w:rsid w:val="7425320E"/>
    <w:rsid w:val="742DFE97"/>
    <w:rsid w:val="74591622"/>
    <w:rsid w:val="745C60ED"/>
    <w:rsid w:val="7464923C"/>
    <w:rsid w:val="749115E4"/>
    <w:rsid w:val="7496AC99"/>
    <w:rsid w:val="7498916F"/>
    <w:rsid w:val="749A4314"/>
    <w:rsid w:val="74AE4898"/>
    <w:rsid w:val="74D13918"/>
    <w:rsid w:val="74D4105D"/>
    <w:rsid w:val="74D67F81"/>
    <w:rsid w:val="750B29B1"/>
    <w:rsid w:val="7524DCFB"/>
    <w:rsid w:val="753F67B3"/>
    <w:rsid w:val="75413045"/>
    <w:rsid w:val="75590A45"/>
    <w:rsid w:val="7567D5E1"/>
    <w:rsid w:val="7576A70F"/>
    <w:rsid w:val="757BCD34"/>
    <w:rsid w:val="75A92411"/>
    <w:rsid w:val="75BF8ADE"/>
    <w:rsid w:val="75C23A8E"/>
    <w:rsid w:val="76157262"/>
    <w:rsid w:val="761C7C30"/>
    <w:rsid w:val="763D3613"/>
    <w:rsid w:val="765B379D"/>
    <w:rsid w:val="76DBB7CC"/>
    <w:rsid w:val="77734E86"/>
    <w:rsid w:val="77A5B320"/>
    <w:rsid w:val="77C8DA91"/>
    <w:rsid w:val="785C7DBD"/>
    <w:rsid w:val="7860C401"/>
    <w:rsid w:val="788F9F49"/>
    <w:rsid w:val="78A47CEF"/>
    <w:rsid w:val="78E3FE80"/>
    <w:rsid w:val="78F7CD6D"/>
    <w:rsid w:val="7912789F"/>
    <w:rsid w:val="791D05E5"/>
    <w:rsid w:val="793CEDCE"/>
    <w:rsid w:val="797ABA0C"/>
    <w:rsid w:val="798A85BF"/>
    <w:rsid w:val="79C649B6"/>
    <w:rsid w:val="79C8578D"/>
    <w:rsid w:val="79D78EA2"/>
    <w:rsid w:val="79FA82FC"/>
    <w:rsid w:val="7A0624F3"/>
    <w:rsid w:val="7A3077E2"/>
    <w:rsid w:val="7A451068"/>
    <w:rsid w:val="7A861CF7"/>
    <w:rsid w:val="7A912873"/>
    <w:rsid w:val="7AB3B4BC"/>
    <w:rsid w:val="7B00F34F"/>
    <w:rsid w:val="7B21D67A"/>
    <w:rsid w:val="7B44D329"/>
    <w:rsid w:val="7B46E1EE"/>
    <w:rsid w:val="7B47885E"/>
    <w:rsid w:val="7BB5D4AE"/>
    <w:rsid w:val="7BBEDB7F"/>
    <w:rsid w:val="7BD8CE32"/>
    <w:rsid w:val="7BEC534D"/>
    <w:rsid w:val="7BFB1DCA"/>
    <w:rsid w:val="7BFEA594"/>
    <w:rsid w:val="7C26AF4F"/>
    <w:rsid w:val="7C55844D"/>
    <w:rsid w:val="7C5657DC"/>
    <w:rsid w:val="7C5EF1AE"/>
    <w:rsid w:val="7C672D47"/>
    <w:rsid w:val="7C6D1D8C"/>
    <w:rsid w:val="7C80491C"/>
    <w:rsid w:val="7C8C25C2"/>
    <w:rsid w:val="7C97BBB2"/>
    <w:rsid w:val="7C9939E5"/>
    <w:rsid w:val="7C99D8BE"/>
    <w:rsid w:val="7C9D0E56"/>
    <w:rsid w:val="7CB6CA01"/>
    <w:rsid w:val="7CF61F90"/>
    <w:rsid w:val="7D00E5AB"/>
    <w:rsid w:val="7D4AA78F"/>
    <w:rsid w:val="7D648FC9"/>
    <w:rsid w:val="7D6DE02E"/>
    <w:rsid w:val="7D78ED9B"/>
    <w:rsid w:val="7D8443EB"/>
    <w:rsid w:val="7DB4060D"/>
    <w:rsid w:val="7E0F1CFD"/>
    <w:rsid w:val="7E33DD27"/>
    <w:rsid w:val="7E395F6E"/>
    <w:rsid w:val="7E3D2040"/>
    <w:rsid w:val="7E531E48"/>
    <w:rsid w:val="7EA34338"/>
    <w:rsid w:val="7EA7DECF"/>
    <w:rsid w:val="7EDEAC46"/>
    <w:rsid w:val="7EEC3ADE"/>
    <w:rsid w:val="7F07B53D"/>
    <w:rsid w:val="7F2A561F"/>
    <w:rsid w:val="7F3C06DC"/>
    <w:rsid w:val="7F57B7D0"/>
    <w:rsid w:val="7F8D9F6F"/>
    <w:rsid w:val="7FA0D9E5"/>
    <w:rsid w:val="7FC78EA3"/>
    <w:rsid w:val="7FD52FCF"/>
    <w:rsid w:val="7FD66D7B"/>
    <w:rsid w:val="7FF05DC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EDD82D"/>
  <w15:docId w15:val="{C9949CF5-79B8-4957-AB87-EE9E06739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宋体"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2B87"/>
  </w:style>
  <w:style w:type="paragraph" w:styleId="Heading1">
    <w:name w:val="heading 1"/>
    <w:basedOn w:val="Normal"/>
    <w:next w:val="Normal"/>
    <w:link w:val="Heading1Char"/>
    <w:uiPriority w:val="9"/>
    <w:qFormat/>
    <w:rsid w:val="00861A7C"/>
    <w:pPr>
      <w:keepNext/>
      <w:keepLines/>
      <w:spacing w:before="240"/>
      <w:outlineLvl w:val="0"/>
    </w:pPr>
    <w:rPr>
      <w:rFonts w:asciiTheme="majorHAnsi" w:eastAsiaTheme="majorEastAsia" w:hAnsiTheme="majorHAnsi" w:cstheme="majorBidi"/>
      <w:b/>
      <w:color w:val="000000" w:themeColor="text1"/>
      <w:sz w:val="28"/>
      <w:szCs w:val="32"/>
    </w:rPr>
  </w:style>
  <w:style w:type="paragraph" w:styleId="Heading2">
    <w:name w:val="heading 2"/>
    <w:basedOn w:val="Normal"/>
    <w:next w:val="Normal"/>
    <w:link w:val="Heading2Char"/>
    <w:uiPriority w:val="9"/>
    <w:unhideWhenUsed/>
    <w:qFormat/>
    <w:rsid w:val="007250AE"/>
    <w:pPr>
      <w:keepNext/>
      <w:keepLines/>
      <w:spacing w:before="40"/>
      <w:outlineLvl w:val="1"/>
    </w:pPr>
    <w:rPr>
      <w:rFonts w:asciiTheme="majorHAnsi" w:eastAsiaTheme="majorEastAsia" w:hAnsiTheme="majorHAnsi" w:cstheme="majorBidi"/>
      <w:b/>
      <w:i/>
      <w:color w:val="000000" w:themeColor="text1"/>
      <w:szCs w:val="26"/>
    </w:rPr>
  </w:style>
  <w:style w:type="paragraph" w:styleId="Heading3">
    <w:name w:val="heading 3"/>
    <w:basedOn w:val="Normal"/>
    <w:link w:val="Heading3Char"/>
    <w:uiPriority w:val="9"/>
    <w:qFormat/>
    <w:rsid w:val="007250AE"/>
    <w:pPr>
      <w:spacing w:before="100" w:beforeAutospacing="1" w:after="100" w:afterAutospacing="1"/>
      <w:outlineLvl w:val="2"/>
    </w:pPr>
    <w:rPr>
      <w:rFonts w:eastAsia="Times New Roman" w:cs="Times New Roman"/>
      <w:bCs/>
      <w:szCs w:val="27"/>
      <w:u w:val="single"/>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E2452"/>
    <w:rPr>
      <w:color w:val="0563C1" w:themeColor="hyperlink"/>
      <w:u w:val="single"/>
    </w:rPr>
  </w:style>
  <w:style w:type="character" w:styleId="UnresolvedMention">
    <w:name w:val="Unresolved Mention"/>
    <w:basedOn w:val="DefaultParagraphFont"/>
    <w:uiPriority w:val="99"/>
    <w:semiHidden/>
    <w:unhideWhenUsed/>
    <w:rsid w:val="000E2452"/>
    <w:rPr>
      <w:color w:val="605E5C"/>
      <w:shd w:val="clear" w:color="auto" w:fill="E1DFDD"/>
    </w:rPr>
  </w:style>
  <w:style w:type="character" w:styleId="CommentReference">
    <w:name w:val="annotation reference"/>
    <w:basedOn w:val="DefaultParagraphFont"/>
    <w:uiPriority w:val="99"/>
    <w:semiHidden/>
    <w:unhideWhenUsed/>
    <w:rsid w:val="0056098E"/>
    <w:rPr>
      <w:sz w:val="16"/>
      <w:szCs w:val="16"/>
    </w:rPr>
  </w:style>
  <w:style w:type="paragraph" w:styleId="CommentText">
    <w:name w:val="annotation text"/>
    <w:basedOn w:val="Normal"/>
    <w:link w:val="CommentTextChar"/>
    <w:uiPriority w:val="99"/>
    <w:unhideWhenUsed/>
    <w:rsid w:val="0056098E"/>
    <w:rPr>
      <w:sz w:val="20"/>
      <w:szCs w:val="20"/>
    </w:rPr>
  </w:style>
  <w:style w:type="character" w:customStyle="1" w:styleId="CommentTextChar">
    <w:name w:val="Comment Text Char"/>
    <w:basedOn w:val="DefaultParagraphFont"/>
    <w:link w:val="CommentText"/>
    <w:uiPriority w:val="99"/>
    <w:rsid w:val="0056098E"/>
    <w:rPr>
      <w:sz w:val="20"/>
      <w:szCs w:val="20"/>
    </w:rPr>
  </w:style>
  <w:style w:type="paragraph" w:styleId="CommentSubject">
    <w:name w:val="annotation subject"/>
    <w:basedOn w:val="CommentText"/>
    <w:next w:val="CommentText"/>
    <w:link w:val="CommentSubjectChar"/>
    <w:uiPriority w:val="99"/>
    <w:semiHidden/>
    <w:unhideWhenUsed/>
    <w:rsid w:val="0056098E"/>
    <w:rPr>
      <w:b/>
      <w:bCs/>
    </w:rPr>
  </w:style>
  <w:style w:type="character" w:customStyle="1" w:styleId="CommentSubjectChar">
    <w:name w:val="Comment Subject Char"/>
    <w:basedOn w:val="CommentTextChar"/>
    <w:link w:val="CommentSubject"/>
    <w:uiPriority w:val="99"/>
    <w:semiHidden/>
    <w:rsid w:val="0056098E"/>
    <w:rPr>
      <w:b/>
      <w:bCs/>
      <w:sz w:val="20"/>
      <w:szCs w:val="20"/>
    </w:rPr>
  </w:style>
  <w:style w:type="paragraph" w:styleId="ListParagraph">
    <w:name w:val="List Paragraph"/>
    <w:basedOn w:val="Normal"/>
    <w:uiPriority w:val="34"/>
    <w:qFormat/>
    <w:rsid w:val="00DB0922"/>
    <w:pPr>
      <w:ind w:left="720"/>
      <w:contextualSpacing/>
    </w:pPr>
  </w:style>
  <w:style w:type="paragraph" w:styleId="Bibliography">
    <w:name w:val="Bibliography"/>
    <w:basedOn w:val="Normal"/>
    <w:next w:val="Normal"/>
    <w:uiPriority w:val="37"/>
    <w:unhideWhenUsed/>
    <w:rsid w:val="00706259"/>
    <w:pPr>
      <w:spacing w:line="480" w:lineRule="auto"/>
      <w:ind w:left="720" w:hanging="720"/>
    </w:pPr>
  </w:style>
  <w:style w:type="character" w:customStyle="1" w:styleId="Heading3Char">
    <w:name w:val="Heading 3 Char"/>
    <w:basedOn w:val="DefaultParagraphFont"/>
    <w:link w:val="Heading3"/>
    <w:uiPriority w:val="9"/>
    <w:rsid w:val="007250AE"/>
    <w:rPr>
      <w:rFonts w:eastAsia="Times New Roman" w:cs="Times New Roman"/>
      <w:bCs/>
      <w:szCs w:val="27"/>
      <w:u w:val="single"/>
      <w:lang w:eastAsia="en-GB"/>
    </w:rPr>
  </w:style>
  <w:style w:type="paragraph" w:styleId="NormalWeb">
    <w:name w:val="Normal (Web)"/>
    <w:basedOn w:val="Normal"/>
    <w:uiPriority w:val="99"/>
    <w:semiHidden/>
    <w:unhideWhenUsed/>
    <w:rsid w:val="00021D7A"/>
    <w:pPr>
      <w:spacing w:before="100" w:beforeAutospacing="1" w:after="100" w:afterAutospacing="1"/>
    </w:pPr>
    <w:rPr>
      <w:rFonts w:ascii="Times New Roman" w:eastAsia="Times New Roman" w:hAnsi="Times New Roman" w:cs="Times New Roman"/>
      <w:lang w:eastAsia="en-GB"/>
    </w:rPr>
  </w:style>
  <w:style w:type="character" w:customStyle="1" w:styleId="normaltextrun">
    <w:name w:val="normaltextrun"/>
    <w:basedOn w:val="DefaultParagraphFont"/>
    <w:rsid w:val="009F17EF"/>
  </w:style>
  <w:style w:type="character" w:styleId="Emphasis">
    <w:name w:val="Emphasis"/>
    <w:basedOn w:val="DefaultParagraphFont"/>
    <w:uiPriority w:val="20"/>
    <w:qFormat/>
    <w:rsid w:val="00795BDE"/>
    <w:rPr>
      <w:i/>
      <w:iCs/>
    </w:rPr>
  </w:style>
  <w:style w:type="character" w:customStyle="1" w:styleId="apple-converted-space">
    <w:name w:val="apple-converted-space"/>
    <w:basedOn w:val="DefaultParagraphFont"/>
    <w:rsid w:val="002E2023"/>
  </w:style>
  <w:style w:type="paragraph" w:customStyle="1" w:styleId="paragraph">
    <w:name w:val="paragraph"/>
    <w:basedOn w:val="Normal"/>
    <w:rsid w:val="005B33FF"/>
    <w:pPr>
      <w:spacing w:before="100" w:beforeAutospacing="1" w:after="100" w:afterAutospacing="1"/>
    </w:pPr>
    <w:rPr>
      <w:rFonts w:ascii="Times New Roman" w:eastAsia="Times New Roman" w:hAnsi="Times New Roman" w:cs="Times New Roman"/>
      <w:lang w:eastAsia="zh-CN"/>
    </w:rPr>
  </w:style>
  <w:style w:type="character" w:customStyle="1" w:styleId="eop">
    <w:name w:val="eop"/>
    <w:basedOn w:val="DefaultParagraphFont"/>
    <w:rsid w:val="005B33FF"/>
  </w:style>
  <w:style w:type="paragraph" w:styleId="Header">
    <w:name w:val="header"/>
    <w:basedOn w:val="Normal"/>
    <w:link w:val="HeaderChar"/>
    <w:uiPriority w:val="99"/>
    <w:unhideWhenUsed/>
    <w:rsid w:val="000F167C"/>
    <w:pPr>
      <w:tabs>
        <w:tab w:val="center" w:pos="4153"/>
        <w:tab w:val="right" w:pos="8306"/>
      </w:tabs>
    </w:pPr>
  </w:style>
  <w:style w:type="character" w:customStyle="1" w:styleId="HeaderChar">
    <w:name w:val="Header Char"/>
    <w:basedOn w:val="DefaultParagraphFont"/>
    <w:link w:val="Header"/>
    <w:uiPriority w:val="99"/>
    <w:rsid w:val="000F167C"/>
  </w:style>
  <w:style w:type="paragraph" w:styleId="Footer">
    <w:name w:val="footer"/>
    <w:basedOn w:val="Normal"/>
    <w:link w:val="FooterChar"/>
    <w:uiPriority w:val="99"/>
    <w:unhideWhenUsed/>
    <w:rsid w:val="000F167C"/>
    <w:pPr>
      <w:tabs>
        <w:tab w:val="center" w:pos="4153"/>
        <w:tab w:val="right" w:pos="8306"/>
      </w:tabs>
    </w:pPr>
  </w:style>
  <w:style w:type="character" w:customStyle="1" w:styleId="FooterChar">
    <w:name w:val="Footer Char"/>
    <w:basedOn w:val="DefaultParagraphFont"/>
    <w:link w:val="Footer"/>
    <w:uiPriority w:val="99"/>
    <w:rsid w:val="000F167C"/>
  </w:style>
  <w:style w:type="paragraph" w:styleId="Title">
    <w:name w:val="Title"/>
    <w:basedOn w:val="Normal"/>
    <w:next w:val="Normal"/>
    <w:link w:val="TitleChar"/>
    <w:uiPriority w:val="10"/>
    <w:qFormat/>
    <w:rsid w:val="009A1F6D"/>
    <w:pPr>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9A1F6D"/>
    <w:rPr>
      <w:rFonts w:eastAsiaTheme="majorEastAsia" w:cstheme="majorBidi"/>
      <w:b/>
      <w:spacing w:val="-10"/>
      <w:kern w:val="28"/>
      <w:sz w:val="32"/>
      <w:szCs w:val="56"/>
    </w:rPr>
  </w:style>
  <w:style w:type="character" w:customStyle="1" w:styleId="Heading1Char">
    <w:name w:val="Heading 1 Char"/>
    <w:basedOn w:val="DefaultParagraphFont"/>
    <w:link w:val="Heading1"/>
    <w:uiPriority w:val="9"/>
    <w:rsid w:val="00861A7C"/>
    <w:rPr>
      <w:rFonts w:asciiTheme="majorHAnsi" w:eastAsiaTheme="majorEastAsia" w:hAnsiTheme="majorHAnsi" w:cstheme="majorBidi"/>
      <w:b/>
      <w:color w:val="000000" w:themeColor="text1"/>
      <w:sz w:val="28"/>
      <w:szCs w:val="32"/>
    </w:rPr>
  </w:style>
  <w:style w:type="character" w:customStyle="1" w:styleId="Heading2Char">
    <w:name w:val="Heading 2 Char"/>
    <w:basedOn w:val="DefaultParagraphFont"/>
    <w:link w:val="Heading2"/>
    <w:uiPriority w:val="9"/>
    <w:rsid w:val="007250AE"/>
    <w:rPr>
      <w:rFonts w:asciiTheme="majorHAnsi" w:eastAsiaTheme="majorEastAsia" w:hAnsiTheme="majorHAnsi" w:cstheme="majorBidi"/>
      <w:b/>
      <w:i/>
      <w:color w:val="000000" w:themeColor="text1"/>
      <w:szCs w:val="26"/>
    </w:rPr>
  </w:style>
  <w:style w:type="paragraph" w:styleId="Caption">
    <w:name w:val="caption"/>
    <w:basedOn w:val="Normal"/>
    <w:next w:val="Normal"/>
    <w:uiPriority w:val="35"/>
    <w:unhideWhenUsed/>
    <w:qFormat/>
    <w:rsid w:val="00C74E4C"/>
    <w:pPr>
      <w:spacing w:after="200"/>
    </w:pPr>
    <w:rPr>
      <w:i/>
      <w:iCs/>
      <w:color w:val="44546A" w:themeColor="text2"/>
      <w:sz w:val="18"/>
      <w:szCs w:val="18"/>
    </w:rPr>
  </w:style>
  <w:style w:type="table" w:styleId="TableGrid">
    <w:name w:val="Table Grid"/>
    <w:basedOn w:val="TableNormal"/>
    <w:uiPriority w:val="39"/>
    <w:rsid w:val="00775E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96053"/>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96053"/>
    <w:rPr>
      <w:rFonts w:ascii="Calibri" w:hAnsi="Calibri" w:cs="Calibri"/>
      <w:noProof/>
      <w:lang w:val="en-US"/>
    </w:rPr>
  </w:style>
  <w:style w:type="paragraph" w:customStyle="1" w:styleId="EndNoteBibliography">
    <w:name w:val="EndNote Bibliography"/>
    <w:basedOn w:val="Normal"/>
    <w:link w:val="EndNoteBibliographyChar"/>
    <w:rsid w:val="00B96053"/>
    <w:rPr>
      <w:rFonts w:ascii="Calibri" w:hAnsi="Calibri" w:cs="Calibri"/>
      <w:noProof/>
      <w:lang w:val="en-US"/>
    </w:rPr>
  </w:style>
  <w:style w:type="character" w:customStyle="1" w:styleId="EndNoteBibliographyChar">
    <w:name w:val="EndNote Bibliography Char"/>
    <w:basedOn w:val="DefaultParagraphFont"/>
    <w:link w:val="EndNoteBibliography"/>
    <w:rsid w:val="00B96053"/>
    <w:rPr>
      <w:rFonts w:ascii="Calibri" w:hAnsi="Calibri" w:cs="Calibri"/>
      <w:noProof/>
      <w:lang w:val="en-US"/>
    </w:rPr>
  </w:style>
  <w:style w:type="paragraph" w:styleId="Revision">
    <w:name w:val="Revision"/>
    <w:hidden/>
    <w:uiPriority w:val="99"/>
    <w:semiHidden/>
    <w:rsid w:val="007801B9"/>
  </w:style>
  <w:style w:type="paragraph" w:styleId="NoSpacing">
    <w:name w:val="No Spacing"/>
    <w:uiPriority w:val="1"/>
    <w:qFormat/>
    <w:rsid w:val="000C2B87"/>
  </w:style>
  <w:style w:type="character" w:customStyle="1" w:styleId="anchor-text">
    <w:name w:val="anchor-text"/>
    <w:basedOn w:val="DefaultParagraphFont"/>
    <w:rsid w:val="00EA0673"/>
  </w:style>
  <w:style w:type="character" w:styleId="FollowedHyperlink">
    <w:name w:val="FollowedHyperlink"/>
    <w:basedOn w:val="DefaultParagraphFont"/>
    <w:uiPriority w:val="99"/>
    <w:semiHidden/>
    <w:unhideWhenUsed/>
    <w:rsid w:val="006773D9"/>
    <w:rPr>
      <w:color w:val="954F72" w:themeColor="followedHyperlink"/>
      <w:u w:val="single"/>
    </w:rPr>
  </w:style>
  <w:style w:type="character" w:styleId="PageNumber">
    <w:name w:val="page number"/>
    <w:basedOn w:val="DefaultParagraphFont"/>
    <w:uiPriority w:val="99"/>
    <w:semiHidden/>
    <w:unhideWhenUsed/>
    <w:rsid w:val="00FB4EBA"/>
  </w:style>
  <w:style w:type="character" w:styleId="LineNumber">
    <w:name w:val="line number"/>
    <w:basedOn w:val="DefaultParagraphFont"/>
    <w:uiPriority w:val="99"/>
    <w:semiHidden/>
    <w:unhideWhenUsed/>
    <w:rsid w:val="00877E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545448">
      <w:bodyDiv w:val="1"/>
      <w:marLeft w:val="0"/>
      <w:marRight w:val="0"/>
      <w:marTop w:val="0"/>
      <w:marBottom w:val="0"/>
      <w:divBdr>
        <w:top w:val="none" w:sz="0" w:space="0" w:color="auto"/>
        <w:left w:val="none" w:sz="0" w:space="0" w:color="auto"/>
        <w:bottom w:val="none" w:sz="0" w:space="0" w:color="auto"/>
        <w:right w:val="none" w:sz="0" w:space="0" w:color="auto"/>
      </w:divBdr>
    </w:div>
    <w:div w:id="175122138">
      <w:bodyDiv w:val="1"/>
      <w:marLeft w:val="0"/>
      <w:marRight w:val="0"/>
      <w:marTop w:val="0"/>
      <w:marBottom w:val="0"/>
      <w:divBdr>
        <w:top w:val="none" w:sz="0" w:space="0" w:color="auto"/>
        <w:left w:val="none" w:sz="0" w:space="0" w:color="auto"/>
        <w:bottom w:val="none" w:sz="0" w:space="0" w:color="auto"/>
        <w:right w:val="none" w:sz="0" w:space="0" w:color="auto"/>
      </w:divBdr>
      <w:divsChild>
        <w:div w:id="2031567747">
          <w:marLeft w:val="0"/>
          <w:marRight w:val="0"/>
          <w:marTop w:val="0"/>
          <w:marBottom w:val="0"/>
          <w:divBdr>
            <w:top w:val="none" w:sz="0" w:space="0" w:color="auto"/>
            <w:left w:val="none" w:sz="0" w:space="0" w:color="auto"/>
            <w:bottom w:val="none" w:sz="0" w:space="0" w:color="auto"/>
            <w:right w:val="none" w:sz="0" w:space="0" w:color="auto"/>
          </w:divBdr>
          <w:divsChild>
            <w:div w:id="664479706">
              <w:marLeft w:val="0"/>
              <w:marRight w:val="0"/>
              <w:marTop w:val="0"/>
              <w:marBottom w:val="0"/>
              <w:divBdr>
                <w:top w:val="none" w:sz="0" w:space="0" w:color="auto"/>
                <w:left w:val="none" w:sz="0" w:space="0" w:color="auto"/>
                <w:bottom w:val="none" w:sz="0" w:space="0" w:color="auto"/>
                <w:right w:val="none" w:sz="0" w:space="0" w:color="auto"/>
              </w:divBdr>
              <w:divsChild>
                <w:div w:id="176731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754235">
      <w:bodyDiv w:val="1"/>
      <w:marLeft w:val="0"/>
      <w:marRight w:val="0"/>
      <w:marTop w:val="0"/>
      <w:marBottom w:val="0"/>
      <w:divBdr>
        <w:top w:val="none" w:sz="0" w:space="0" w:color="auto"/>
        <w:left w:val="none" w:sz="0" w:space="0" w:color="auto"/>
        <w:bottom w:val="none" w:sz="0" w:space="0" w:color="auto"/>
        <w:right w:val="none" w:sz="0" w:space="0" w:color="auto"/>
      </w:divBdr>
    </w:div>
    <w:div w:id="298652523">
      <w:bodyDiv w:val="1"/>
      <w:marLeft w:val="0"/>
      <w:marRight w:val="0"/>
      <w:marTop w:val="0"/>
      <w:marBottom w:val="0"/>
      <w:divBdr>
        <w:top w:val="none" w:sz="0" w:space="0" w:color="auto"/>
        <w:left w:val="none" w:sz="0" w:space="0" w:color="auto"/>
        <w:bottom w:val="none" w:sz="0" w:space="0" w:color="auto"/>
        <w:right w:val="none" w:sz="0" w:space="0" w:color="auto"/>
      </w:divBdr>
    </w:div>
    <w:div w:id="351684002">
      <w:bodyDiv w:val="1"/>
      <w:marLeft w:val="0"/>
      <w:marRight w:val="0"/>
      <w:marTop w:val="0"/>
      <w:marBottom w:val="0"/>
      <w:divBdr>
        <w:top w:val="none" w:sz="0" w:space="0" w:color="auto"/>
        <w:left w:val="none" w:sz="0" w:space="0" w:color="auto"/>
        <w:bottom w:val="none" w:sz="0" w:space="0" w:color="auto"/>
        <w:right w:val="none" w:sz="0" w:space="0" w:color="auto"/>
      </w:divBdr>
    </w:div>
    <w:div w:id="383212193">
      <w:bodyDiv w:val="1"/>
      <w:marLeft w:val="0"/>
      <w:marRight w:val="0"/>
      <w:marTop w:val="0"/>
      <w:marBottom w:val="0"/>
      <w:divBdr>
        <w:top w:val="none" w:sz="0" w:space="0" w:color="auto"/>
        <w:left w:val="none" w:sz="0" w:space="0" w:color="auto"/>
        <w:bottom w:val="none" w:sz="0" w:space="0" w:color="auto"/>
        <w:right w:val="none" w:sz="0" w:space="0" w:color="auto"/>
      </w:divBdr>
    </w:div>
    <w:div w:id="425074535">
      <w:bodyDiv w:val="1"/>
      <w:marLeft w:val="0"/>
      <w:marRight w:val="0"/>
      <w:marTop w:val="0"/>
      <w:marBottom w:val="0"/>
      <w:divBdr>
        <w:top w:val="none" w:sz="0" w:space="0" w:color="auto"/>
        <w:left w:val="none" w:sz="0" w:space="0" w:color="auto"/>
        <w:bottom w:val="none" w:sz="0" w:space="0" w:color="auto"/>
        <w:right w:val="none" w:sz="0" w:space="0" w:color="auto"/>
      </w:divBdr>
    </w:div>
    <w:div w:id="606233214">
      <w:bodyDiv w:val="1"/>
      <w:marLeft w:val="0"/>
      <w:marRight w:val="0"/>
      <w:marTop w:val="0"/>
      <w:marBottom w:val="0"/>
      <w:divBdr>
        <w:top w:val="none" w:sz="0" w:space="0" w:color="auto"/>
        <w:left w:val="none" w:sz="0" w:space="0" w:color="auto"/>
        <w:bottom w:val="none" w:sz="0" w:space="0" w:color="auto"/>
        <w:right w:val="none" w:sz="0" w:space="0" w:color="auto"/>
      </w:divBdr>
    </w:div>
    <w:div w:id="677005818">
      <w:bodyDiv w:val="1"/>
      <w:marLeft w:val="0"/>
      <w:marRight w:val="0"/>
      <w:marTop w:val="0"/>
      <w:marBottom w:val="0"/>
      <w:divBdr>
        <w:top w:val="none" w:sz="0" w:space="0" w:color="auto"/>
        <w:left w:val="none" w:sz="0" w:space="0" w:color="auto"/>
        <w:bottom w:val="none" w:sz="0" w:space="0" w:color="auto"/>
        <w:right w:val="none" w:sz="0" w:space="0" w:color="auto"/>
      </w:divBdr>
    </w:div>
    <w:div w:id="701129039">
      <w:bodyDiv w:val="1"/>
      <w:marLeft w:val="0"/>
      <w:marRight w:val="0"/>
      <w:marTop w:val="0"/>
      <w:marBottom w:val="0"/>
      <w:divBdr>
        <w:top w:val="none" w:sz="0" w:space="0" w:color="auto"/>
        <w:left w:val="none" w:sz="0" w:space="0" w:color="auto"/>
        <w:bottom w:val="none" w:sz="0" w:space="0" w:color="auto"/>
        <w:right w:val="none" w:sz="0" w:space="0" w:color="auto"/>
      </w:divBdr>
    </w:div>
    <w:div w:id="838233633">
      <w:bodyDiv w:val="1"/>
      <w:marLeft w:val="0"/>
      <w:marRight w:val="0"/>
      <w:marTop w:val="0"/>
      <w:marBottom w:val="0"/>
      <w:divBdr>
        <w:top w:val="none" w:sz="0" w:space="0" w:color="auto"/>
        <w:left w:val="none" w:sz="0" w:space="0" w:color="auto"/>
        <w:bottom w:val="none" w:sz="0" w:space="0" w:color="auto"/>
        <w:right w:val="none" w:sz="0" w:space="0" w:color="auto"/>
      </w:divBdr>
    </w:div>
    <w:div w:id="864489297">
      <w:bodyDiv w:val="1"/>
      <w:marLeft w:val="0"/>
      <w:marRight w:val="0"/>
      <w:marTop w:val="0"/>
      <w:marBottom w:val="0"/>
      <w:divBdr>
        <w:top w:val="none" w:sz="0" w:space="0" w:color="auto"/>
        <w:left w:val="none" w:sz="0" w:space="0" w:color="auto"/>
        <w:bottom w:val="none" w:sz="0" w:space="0" w:color="auto"/>
        <w:right w:val="none" w:sz="0" w:space="0" w:color="auto"/>
      </w:divBdr>
      <w:divsChild>
        <w:div w:id="827863645">
          <w:marLeft w:val="0"/>
          <w:marRight w:val="0"/>
          <w:marTop w:val="0"/>
          <w:marBottom w:val="0"/>
          <w:divBdr>
            <w:top w:val="none" w:sz="0" w:space="0" w:color="auto"/>
            <w:left w:val="none" w:sz="0" w:space="0" w:color="auto"/>
            <w:bottom w:val="none" w:sz="0" w:space="0" w:color="auto"/>
            <w:right w:val="none" w:sz="0" w:space="0" w:color="auto"/>
          </w:divBdr>
          <w:divsChild>
            <w:div w:id="507133891">
              <w:marLeft w:val="0"/>
              <w:marRight w:val="0"/>
              <w:marTop w:val="0"/>
              <w:marBottom w:val="0"/>
              <w:divBdr>
                <w:top w:val="none" w:sz="0" w:space="0" w:color="auto"/>
                <w:left w:val="none" w:sz="0" w:space="0" w:color="auto"/>
                <w:bottom w:val="none" w:sz="0" w:space="0" w:color="auto"/>
                <w:right w:val="none" w:sz="0" w:space="0" w:color="auto"/>
              </w:divBdr>
              <w:divsChild>
                <w:div w:id="243535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289115">
      <w:bodyDiv w:val="1"/>
      <w:marLeft w:val="0"/>
      <w:marRight w:val="0"/>
      <w:marTop w:val="0"/>
      <w:marBottom w:val="0"/>
      <w:divBdr>
        <w:top w:val="none" w:sz="0" w:space="0" w:color="auto"/>
        <w:left w:val="none" w:sz="0" w:space="0" w:color="auto"/>
        <w:bottom w:val="none" w:sz="0" w:space="0" w:color="auto"/>
        <w:right w:val="none" w:sz="0" w:space="0" w:color="auto"/>
      </w:divBdr>
      <w:divsChild>
        <w:div w:id="1168516063">
          <w:marLeft w:val="0"/>
          <w:marRight w:val="0"/>
          <w:marTop w:val="0"/>
          <w:marBottom w:val="0"/>
          <w:divBdr>
            <w:top w:val="none" w:sz="0" w:space="0" w:color="auto"/>
            <w:left w:val="none" w:sz="0" w:space="0" w:color="auto"/>
            <w:bottom w:val="none" w:sz="0" w:space="0" w:color="auto"/>
            <w:right w:val="none" w:sz="0" w:space="0" w:color="auto"/>
          </w:divBdr>
          <w:divsChild>
            <w:div w:id="497042048">
              <w:marLeft w:val="0"/>
              <w:marRight w:val="0"/>
              <w:marTop w:val="0"/>
              <w:marBottom w:val="0"/>
              <w:divBdr>
                <w:top w:val="none" w:sz="0" w:space="0" w:color="auto"/>
                <w:left w:val="none" w:sz="0" w:space="0" w:color="auto"/>
                <w:bottom w:val="none" w:sz="0" w:space="0" w:color="auto"/>
                <w:right w:val="none" w:sz="0" w:space="0" w:color="auto"/>
              </w:divBdr>
              <w:divsChild>
                <w:div w:id="149638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897417">
      <w:bodyDiv w:val="1"/>
      <w:marLeft w:val="0"/>
      <w:marRight w:val="0"/>
      <w:marTop w:val="0"/>
      <w:marBottom w:val="0"/>
      <w:divBdr>
        <w:top w:val="none" w:sz="0" w:space="0" w:color="auto"/>
        <w:left w:val="none" w:sz="0" w:space="0" w:color="auto"/>
        <w:bottom w:val="none" w:sz="0" w:space="0" w:color="auto"/>
        <w:right w:val="none" w:sz="0" w:space="0" w:color="auto"/>
      </w:divBdr>
    </w:div>
    <w:div w:id="1149636931">
      <w:bodyDiv w:val="1"/>
      <w:marLeft w:val="0"/>
      <w:marRight w:val="0"/>
      <w:marTop w:val="0"/>
      <w:marBottom w:val="0"/>
      <w:divBdr>
        <w:top w:val="none" w:sz="0" w:space="0" w:color="auto"/>
        <w:left w:val="none" w:sz="0" w:space="0" w:color="auto"/>
        <w:bottom w:val="none" w:sz="0" w:space="0" w:color="auto"/>
        <w:right w:val="none" w:sz="0" w:space="0" w:color="auto"/>
      </w:divBdr>
      <w:divsChild>
        <w:div w:id="1320772673">
          <w:marLeft w:val="0"/>
          <w:marRight w:val="0"/>
          <w:marTop w:val="0"/>
          <w:marBottom w:val="0"/>
          <w:divBdr>
            <w:top w:val="none" w:sz="0" w:space="0" w:color="auto"/>
            <w:left w:val="none" w:sz="0" w:space="0" w:color="auto"/>
            <w:bottom w:val="none" w:sz="0" w:space="0" w:color="auto"/>
            <w:right w:val="none" w:sz="0" w:space="0" w:color="auto"/>
          </w:divBdr>
          <w:divsChild>
            <w:div w:id="1218392666">
              <w:marLeft w:val="0"/>
              <w:marRight w:val="0"/>
              <w:marTop w:val="0"/>
              <w:marBottom w:val="0"/>
              <w:divBdr>
                <w:top w:val="none" w:sz="0" w:space="0" w:color="auto"/>
                <w:left w:val="none" w:sz="0" w:space="0" w:color="auto"/>
                <w:bottom w:val="none" w:sz="0" w:space="0" w:color="auto"/>
                <w:right w:val="none" w:sz="0" w:space="0" w:color="auto"/>
              </w:divBdr>
              <w:divsChild>
                <w:div w:id="4039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765799">
      <w:bodyDiv w:val="1"/>
      <w:marLeft w:val="0"/>
      <w:marRight w:val="0"/>
      <w:marTop w:val="0"/>
      <w:marBottom w:val="0"/>
      <w:divBdr>
        <w:top w:val="none" w:sz="0" w:space="0" w:color="auto"/>
        <w:left w:val="none" w:sz="0" w:space="0" w:color="auto"/>
        <w:bottom w:val="none" w:sz="0" w:space="0" w:color="auto"/>
        <w:right w:val="none" w:sz="0" w:space="0" w:color="auto"/>
      </w:divBdr>
      <w:divsChild>
        <w:div w:id="55472311">
          <w:marLeft w:val="0"/>
          <w:marRight w:val="0"/>
          <w:marTop w:val="0"/>
          <w:marBottom w:val="0"/>
          <w:divBdr>
            <w:top w:val="none" w:sz="0" w:space="0" w:color="auto"/>
            <w:left w:val="none" w:sz="0" w:space="0" w:color="auto"/>
            <w:bottom w:val="none" w:sz="0" w:space="0" w:color="auto"/>
            <w:right w:val="none" w:sz="0" w:space="0" w:color="auto"/>
          </w:divBdr>
          <w:divsChild>
            <w:div w:id="557857843">
              <w:marLeft w:val="0"/>
              <w:marRight w:val="0"/>
              <w:marTop w:val="0"/>
              <w:marBottom w:val="0"/>
              <w:divBdr>
                <w:top w:val="none" w:sz="0" w:space="0" w:color="auto"/>
                <w:left w:val="none" w:sz="0" w:space="0" w:color="auto"/>
                <w:bottom w:val="none" w:sz="0" w:space="0" w:color="auto"/>
                <w:right w:val="none" w:sz="0" w:space="0" w:color="auto"/>
              </w:divBdr>
              <w:divsChild>
                <w:div w:id="1903249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208243">
      <w:bodyDiv w:val="1"/>
      <w:marLeft w:val="0"/>
      <w:marRight w:val="0"/>
      <w:marTop w:val="0"/>
      <w:marBottom w:val="0"/>
      <w:divBdr>
        <w:top w:val="none" w:sz="0" w:space="0" w:color="auto"/>
        <w:left w:val="none" w:sz="0" w:space="0" w:color="auto"/>
        <w:bottom w:val="none" w:sz="0" w:space="0" w:color="auto"/>
        <w:right w:val="none" w:sz="0" w:space="0" w:color="auto"/>
      </w:divBdr>
      <w:divsChild>
        <w:div w:id="1154250983">
          <w:marLeft w:val="0"/>
          <w:marRight w:val="0"/>
          <w:marTop w:val="0"/>
          <w:marBottom w:val="0"/>
          <w:divBdr>
            <w:top w:val="none" w:sz="0" w:space="0" w:color="auto"/>
            <w:left w:val="none" w:sz="0" w:space="0" w:color="auto"/>
            <w:bottom w:val="none" w:sz="0" w:space="0" w:color="auto"/>
            <w:right w:val="none" w:sz="0" w:space="0" w:color="auto"/>
          </w:divBdr>
          <w:divsChild>
            <w:div w:id="1465276551">
              <w:marLeft w:val="0"/>
              <w:marRight w:val="0"/>
              <w:marTop w:val="0"/>
              <w:marBottom w:val="0"/>
              <w:divBdr>
                <w:top w:val="none" w:sz="0" w:space="0" w:color="auto"/>
                <w:left w:val="none" w:sz="0" w:space="0" w:color="auto"/>
                <w:bottom w:val="none" w:sz="0" w:space="0" w:color="auto"/>
                <w:right w:val="none" w:sz="0" w:space="0" w:color="auto"/>
              </w:divBdr>
              <w:divsChild>
                <w:div w:id="5015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615409">
      <w:bodyDiv w:val="1"/>
      <w:marLeft w:val="0"/>
      <w:marRight w:val="0"/>
      <w:marTop w:val="0"/>
      <w:marBottom w:val="0"/>
      <w:divBdr>
        <w:top w:val="none" w:sz="0" w:space="0" w:color="auto"/>
        <w:left w:val="none" w:sz="0" w:space="0" w:color="auto"/>
        <w:bottom w:val="none" w:sz="0" w:space="0" w:color="auto"/>
        <w:right w:val="none" w:sz="0" w:space="0" w:color="auto"/>
      </w:divBdr>
    </w:div>
    <w:div w:id="1442340886">
      <w:bodyDiv w:val="1"/>
      <w:marLeft w:val="0"/>
      <w:marRight w:val="0"/>
      <w:marTop w:val="0"/>
      <w:marBottom w:val="0"/>
      <w:divBdr>
        <w:top w:val="none" w:sz="0" w:space="0" w:color="auto"/>
        <w:left w:val="none" w:sz="0" w:space="0" w:color="auto"/>
        <w:bottom w:val="none" w:sz="0" w:space="0" w:color="auto"/>
        <w:right w:val="none" w:sz="0" w:space="0" w:color="auto"/>
      </w:divBdr>
    </w:div>
    <w:div w:id="1519661178">
      <w:bodyDiv w:val="1"/>
      <w:marLeft w:val="0"/>
      <w:marRight w:val="0"/>
      <w:marTop w:val="0"/>
      <w:marBottom w:val="0"/>
      <w:divBdr>
        <w:top w:val="none" w:sz="0" w:space="0" w:color="auto"/>
        <w:left w:val="none" w:sz="0" w:space="0" w:color="auto"/>
        <w:bottom w:val="none" w:sz="0" w:space="0" w:color="auto"/>
        <w:right w:val="none" w:sz="0" w:space="0" w:color="auto"/>
      </w:divBdr>
    </w:div>
    <w:div w:id="1611811543">
      <w:bodyDiv w:val="1"/>
      <w:marLeft w:val="0"/>
      <w:marRight w:val="0"/>
      <w:marTop w:val="0"/>
      <w:marBottom w:val="0"/>
      <w:divBdr>
        <w:top w:val="none" w:sz="0" w:space="0" w:color="auto"/>
        <w:left w:val="none" w:sz="0" w:space="0" w:color="auto"/>
        <w:bottom w:val="none" w:sz="0" w:space="0" w:color="auto"/>
        <w:right w:val="none" w:sz="0" w:space="0" w:color="auto"/>
      </w:divBdr>
      <w:divsChild>
        <w:div w:id="813564931">
          <w:marLeft w:val="0"/>
          <w:marRight w:val="0"/>
          <w:marTop w:val="0"/>
          <w:marBottom w:val="0"/>
          <w:divBdr>
            <w:top w:val="none" w:sz="0" w:space="0" w:color="auto"/>
            <w:left w:val="none" w:sz="0" w:space="0" w:color="auto"/>
            <w:bottom w:val="none" w:sz="0" w:space="0" w:color="auto"/>
            <w:right w:val="none" w:sz="0" w:space="0" w:color="auto"/>
          </w:divBdr>
          <w:divsChild>
            <w:div w:id="1153378214">
              <w:marLeft w:val="0"/>
              <w:marRight w:val="0"/>
              <w:marTop w:val="0"/>
              <w:marBottom w:val="0"/>
              <w:divBdr>
                <w:top w:val="none" w:sz="0" w:space="0" w:color="auto"/>
                <w:left w:val="none" w:sz="0" w:space="0" w:color="auto"/>
                <w:bottom w:val="none" w:sz="0" w:space="0" w:color="auto"/>
                <w:right w:val="none" w:sz="0" w:space="0" w:color="auto"/>
              </w:divBdr>
              <w:divsChild>
                <w:div w:id="170833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837115">
      <w:bodyDiv w:val="1"/>
      <w:marLeft w:val="0"/>
      <w:marRight w:val="0"/>
      <w:marTop w:val="0"/>
      <w:marBottom w:val="0"/>
      <w:divBdr>
        <w:top w:val="none" w:sz="0" w:space="0" w:color="auto"/>
        <w:left w:val="none" w:sz="0" w:space="0" w:color="auto"/>
        <w:bottom w:val="none" w:sz="0" w:space="0" w:color="auto"/>
        <w:right w:val="none" w:sz="0" w:space="0" w:color="auto"/>
      </w:divBdr>
    </w:div>
    <w:div w:id="1750728822">
      <w:bodyDiv w:val="1"/>
      <w:marLeft w:val="0"/>
      <w:marRight w:val="0"/>
      <w:marTop w:val="0"/>
      <w:marBottom w:val="0"/>
      <w:divBdr>
        <w:top w:val="none" w:sz="0" w:space="0" w:color="auto"/>
        <w:left w:val="none" w:sz="0" w:space="0" w:color="auto"/>
        <w:bottom w:val="none" w:sz="0" w:space="0" w:color="auto"/>
        <w:right w:val="none" w:sz="0" w:space="0" w:color="auto"/>
      </w:divBdr>
    </w:div>
    <w:div w:id="1832137203">
      <w:bodyDiv w:val="1"/>
      <w:marLeft w:val="0"/>
      <w:marRight w:val="0"/>
      <w:marTop w:val="0"/>
      <w:marBottom w:val="0"/>
      <w:divBdr>
        <w:top w:val="none" w:sz="0" w:space="0" w:color="auto"/>
        <w:left w:val="none" w:sz="0" w:space="0" w:color="auto"/>
        <w:bottom w:val="none" w:sz="0" w:space="0" w:color="auto"/>
        <w:right w:val="none" w:sz="0" w:space="0" w:color="auto"/>
      </w:divBdr>
      <w:divsChild>
        <w:div w:id="739715481">
          <w:marLeft w:val="0"/>
          <w:marRight w:val="0"/>
          <w:marTop w:val="0"/>
          <w:marBottom w:val="0"/>
          <w:divBdr>
            <w:top w:val="none" w:sz="0" w:space="0" w:color="auto"/>
            <w:left w:val="none" w:sz="0" w:space="0" w:color="auto"/>
            <w:bottom w:val="none" w:sz="0" w:space="0" w:color="auto"/>
            <w:right w:val="none" w:sz="0" w:space="0" w:color="auto"/>
          </w:divBdr>
          <w:divsChild>
            <w:div w:id="1967537644">
              <w:marLeft w:val="0"/>
              <w:marRight w:val="0"/>
              <w:marTop w:val="0"/>
              <w:marBottom w:val="0"/>
              <w:divBdr>
                <w:top w:val="none" w:sz="0" w:space="0" w:color="auto"/>
                <w:left w:val="none" w:sz="0" w:space="0" w:color="auto"/>
                <w:bottom w:val="none" w:sz="0" w:space="0" w:color="auto"/>
                <w:right w:val="none" w:sz="0" w:space="0" w:color="auto"/>
              </w:divBdr>
              <w:divsChild>
                <w:div w:id="9721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763083">
      <w:bodyDiv w:val="1"/>
      <w:marLeft w:val="0"/>
      <w:marRight w:val="0"/>
      <w:marTop w:val="0"/>
      <w:marBottom w:val="0"/>
      <w:divBdr>
        <w:top w:val="none" w:sz="0" w:space="0" w:color="auto"/>
        <w:left w:val="none" w:sz="0" w:space="0" w:color="auto"/>
        <w:bottom w:val="none" w:sz="0" w:space="0" w:color="auto"/>
        <w:right w:val="none" w:sz="0" w:space="0" w:color="auto"/>
      </w:divBdr>
      <w:divsChild>
        <w:div w:id="980694256">
          <w:marLeft w:val="0"/>
          <w:marRight w:val="0"/>
          <w:marTop w:val="0"/>
          <w:marBottom w:val="0"/>
          <w:divBdr>
            <w:top w:val="none" w:sz="0" w:space="0" w:color="auto"/>
            <w:left w:val="none" w:sz="0" w:space="0" w:color="auto"/>
            <w:bottom w:val="none" w:sz="0" w:space="0" w:color="auto"/>
            <w:right w:val="none" w:sz="0" w:space="0" w:color="auto"/>
          </w:divBdr>
          <w:divsChild>
            <w:div w:id="1555198505">
              <w:marLeft w:val="0"/>
              <w:marRight w:val="0"/>
              <w:marTop w:val="0"/>
              <w:marBottom w:val="0"/>
              <w:divBdr>
                <w:top w:val="none" w:sz="0" w:space="0" w:color="auto"/>
                <w:left w:val="none" w:sz="0" w:space="0" w:color="auto"/>
                <w:bottom w:val="none" w:sz="0" w:space="0" w:color="auto"/>
                <w:right w:val="none" w:sz="0" w:space="0" w:color="auto"/>
              </w:divBdr>
              <w:divsChild>
                <w:div w:id="133661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125553">
      <w:bodyDiv w:val="1"/>
      <w:marLeft w:val="0"/>
      <w:marRight w:val="0"/>
      <w:marTop w:val="0"/>
      <w:marBottom w:val="0"/>
      <w:divBdr>
        <w:top w:val="none" w:sz="0" w:space="0" w:color="auto"/>
        <w:left w:val="none" w:sz="0" w:space="0" w:color="auto"/>
        <w:bottom w:val="none" w:sz="0" w:space="0" w:color="auto"/>
        <w:right w:val="none" w:sz="0" w:space="0" w:color="auto"/>
      </w:divBdr>
    </w:div>
    <w:div w:id="2000424591">
      <w:bodyDiv w:val="1"/>
      <w:marLeft w:val="0"/>
      <w:marRight w:val="0"/>
      <w:marTop w:val="0"/>
      <w:marBottom w:val="0"/>
      <w:divBdr>
        <w:top w:val="none" w:sz="0" w:space="0" w:color="auto"/>
        <w:left w:val="none" w:sz="0" w:space="0" w:color="auto"/>
        <w:bottom w:val="none" w:sz="0" w:space="0" w:color="auto"/>
        <w:right w:val="none" w:sz="0" w:space="0" w:color="auto"/>
      </w:divBdr>
    </w:div>
    <w:div w:id="2083482118">
      <w:bodyDiv w:val="1"/>
      <w:marLeft w:val="0"/>
      <w:marRight w:val="0"/>
      <w:marTop w:val="0"/>
      <w:marBottom w:val="0"/>
      <w:divBdr>
        <w:top w:val="none" w:sz="0" w:space="0" w:color="auto"/>
        <w:left w:val="none" w:sz="0" w:space="0" w:color="auto"/>
        <w:bottom w:val="none" w:sz="0" w:space="0" w:color="auto"/>
        <w:right w:val="none" w:sz="0" w:space="0" w:color="auto"/>
      </w:divBdr>
    </w:div>
    <w:div w:id="2106073435">
      <w:bodyDiv w:val="1"/>
      <w:marLeft w:val="0"/>
      <w:marRight w:val="0"/>
      <w:marTop w:val="0"/>
      <w:marBottom w:val="0"/>
      <w:divBdr>
        <w:top w:val="none" w:sz="0" w:space="0" w:color="auto"/>
        <w:left w:val="none" w:sz="0" w:space="0" w:color="auto"/>
        <w:bottom w:val="none" w:sz="0" w:space="0" w:color="auto"/>
        <w:right w:val="none" w:sz="0" w:space="0" w:color="auto"/>
      </w:divBdr>
    </w:div>
    <w:div w:id="2118716637">
      <w:bodyDiv w:val="1"/>
      <w:marLeft w:val="0"/>
      <w:marRight w:val="0"/>
      <w:marTop w:val="0"/>
      <w:marBottom w:val="0"/>
      <w:divBdr>
        <w:top w:val="none" w:sz="0" w:space="0" w:color="auto"/>
        <w:left w:val="none" w:sz="0" w:space="0" w:color="auto"/>
        <w:bottom w:val="none" w:sz="0" w:space="0" w:color="auto"/>
        <w:right w:val="none" w:sz="0" w:space="0" w:color="auto"/>
      </w:divBdr>
      <w:divsChild>
        <w:div w:id="1381173792">
          <w:marLeft w:val="0"/>
          <w:marRight w:val="0"/>
          <w:marTop w:val="0"/>
          <w:marBottom w:val="0"/>
          <w:divBdr>
            <w:top w:val="none" w:sz="0" w:space="0" w:color="auto"/>
            <w:left w:val="none" w:sz="0" w:space="0" w:color="auto"/>
            <w:bottom w:val="none" w:sz="0" w:space="0" w:color="auto"/>
            <w:right w:val="none" w:sz="0" w:space="0" w:color="auto"/>
          </w:divBdr>
          <w:divsChild>
            <w:div w:id="891886869">
              <w:marLeft w:val="0"/>
              <w:marRight w:val="0"/>
              <w:marTop w:val="0"/>
              <w:marBottom w:val="0"/>
              <w:divBdr>
                <w:top w:val="none" w:sz="0" w:space="0" w:color="auto"/>
                <w:left w:val="none" w:sz="0" w:space="0" w:color="auto"/>
                <w:bottom w:val="none" w:sz="0" w:space="0" w:color="auto"/>
                <w:right w:val="none" w:sz="0" w:space="0" w:color="auto"/>
              </w:divBdr>
              <w:divsChild>
                <w:div w:id="1437677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obert.plomin@kcl.ac.uk" TargetMode="External"/><Relationship Id="rId13" Type="http://schemas.microsoft.com/office/2018/08/relationships/commentsExtensible" Target="commentsExtensible.xml"/><Relationship Id="rId18" Type="http://schemas.openxmlformats.org/officeDocument/2006/relationships/image" Target="media/image3.tif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4.tiff"/><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2.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osf.io/nq2wy" TargetMode="External"/><Relationship Id="rId23" Type="http://schemas.openxmlformats.org/officeDocument/2006/relationships/image" Target="media/image5.png"/><Relationship Id="rId28" Type="http://schemas.microsoft.com/office/2011/relationships/people" Target="people.xml"/><Relationship Id="rId10" Type="http://schemas.openxmlformats.org/officeDocument/2006/relationships/comments" Target="comments.xml"/><Relationship Id="rId19" Type="http://schemas.openxmlformats.org/officeDocument/2006/relationships/customXml" Target="ink/ink1.xml"/><Relationship Id="rId4" Type="http://schemas.openxmlformats.org/officeDocument/2006/relationships/settings" Target="settings.xml"/><Relationship Id="rId9" Type="http://schemas.openxmlformats.org/officeDocument/2006/relationships/hyperlink" Target="mailto:m.malanchini@qmul.ac.uk" TargetMode="External"/><Relationship Id="rId14" Type="http://schemas.openxmlformats.org/officeDocument/2006/relationships/hyperlink" Target="https://github.com/CoDEresearchlab" TargetMode="External"/><Relationship Id="rId22" Type="http://schemas.openxmlformats.org/officeDocument/2006/relationships/customXml" Target="ink/ink2.xml"/><Relationship Id="rId27"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3-18T12:13:22.161"/>
    </inkml:context>
    <inkml:brush xml:id="br0">
      <inkml:brushProperty name="width" value="0.035" units="cm"/>
      <inkml:brushProperty name="height" value="0.035" units="cm"/>
      <inkml:brushProperty name="color" value="#E71224"/>
    </inkml:brush>
  </inkml:definitions>
  <inkml:trace contextRef="#ctx0" brushRef="#br0">0 1 24575,'0'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2-15T15:23:37.276"/>
    </inkml:context>
    <inkml:brush xml:id="br0">
      <inkml:brushProperty name="width" value="0.035" units="cm"/>
      <inkml:brushProperty name="height" value="0.035" units="cm"/>
      <inkml:brushProperty name="color" value="#E71224"/>
    </inkml:brush>
  </inkml:definitions>
  <inkml:trace contextRef="#ctx0" brushRef="#br0">0 31 24575,'4'-4'0,"1"-5"0,3 0 0,0 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961552-3875-C442-8AE2-85740038A5EB}">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05F187-F9F2-4150-9D97-CB4034D9A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5</TotalTime>
  <Pages>23</Pages>
  <Words>8625</Words>
  <Characters>49166</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76</CharactersWithSpaces>
  <SharedDoc>false</SharedDoc>
  <HLinks>
    <vt:vector size="24" baseType="variant">
      <vt:variant>
        <vt:i4>7733305</vt:i4>
      </vt:variant>
      <vt:variant>
        <vt:i4>207</vt:i4>
      </vt:variant>
      <vt:variant>
        <vt:i4>0</vt:i4>
      </vt:variant>
      <vt:variant>
        <vt:i4>5</vt:i4>
      </vt:variant>
      <vt:variant>
        <vt:lpwstr>https://github.com/CoDEresearchlab</vt:lpwstr>
      </vt:variant>
      <vt:variant>
        <vt:lpwstr/>
      </vt:variant>
      <vt:variant>
        <vt:i4>393225</vt:i4>
      </vt:variant>
      <vt:variant>
        <vt:i4>99</vt:i4>
      </vt:variant>
      <vt:variant>
        <vt:i4>0</vt:i4>
      </vt:variant>
      <vt:variant>
        <vt:i4>5</vt:i4>
      </vt:variant>
      <vt:variant>
        <vt:lpwstr>https://osf.io/nq2wy</vt:lpwstr>
      </vt:variant>
      <vt:variant>
        <vt:lpwstr/>
      </vt:variant>
      <vt:variant>
        <vt:i4>196667</vt:i4>
      </vt:variant>
      <vt:variant>
        <vt:i4>3</vt:i4>
      </vt:variant>
      <vt:variant>
        <vt:i4>0</vt:i4>
      </vt:variant>
      <vt:variant>
        <vt:i4>5</vt:i4>
      </vt:variant>
      <vt:variant>
        <vt:lpwstr>mailto:m.malanchini@qmul.ac.uk</vt:lpwstr>
      </vt:variant>
      <vt:variant>
        <vt:lpwstr/>
      </vt:variant>
      <vt:variant>
        <vt:i4>6422617</vt:i4>
      </vt:variant>
      <vt:variant>
        <vt:i4>0</vt:i4>
      </vt:variant>
      <vt:variant>
        <vt:i4>0</vt:i4>
      </vt:variant>
      <vt:variant>
        <vt:i4>5</vt:i4>
      </vt:variant>
      <vt:variant>
        <vt:lpwstr>mailto:Robert.plomin@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Plomin</dc:creator>
  <cp:keywords/>
  <dc:description/>
  <cp:lastModifiedBy>Wangjingyi Liao</cp:lastModifiedBy>
  <cp:revision>31</cp:revision>
  <dcterms:created xsi:type="dcterms:W3CDTF">2024-04-09T15:39:00Z</dcterms:created>
  <dcterms:modified xsi:type="dcterms:W3CDTF">2025-06-03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aPboOVIS"/&gt;&lt;style id="http://www.zotero.org/styles/apa" locale="en-GB" hasBibliography="1" bibliographyStyleHasBeenSet="1"/&gt;&lt;prefs&gt;&lt;pref name="fieldType" value="Field"/&gt;&lt;/prefs&gt;&lt;/data&gt;</vt:lpwstr>
  </property>
  <property fmtid="{D5CDD505-2E9C-101B-9397-08002B2CF9AE}" pid="3" name="grammarly_documentId">
    <vt:lpwstr>documentId_9969</vt:lpwstr>
  </property>
  <property fmtid="{D5CDD505-2E9C-101B-9397-08002B2CF9AE}" pid="4" name="grammarly_documentContext">
    <vt:lpwstr>{"goals":[],"domain":"general","emotions":[],"dialect":"british"}</vt:lpwstr>
  </property>
</Properties>
</file>